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xlsm" ContentType="application/vnd.ms-excel.sheet.macroEnabled.12"/>
  <Default Extension="gif" ContentType="image/gif"/>
  <Default Extension="png" ContentType="image/png"/>
  <Default Extension="bin" ContentType="application/vnd.openxmlformats-officedocument.oleObjec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9012A4" w14:textId="723F806C" w:rsidR="00384B2C" w:rsidRDefault="00E734A8" w:rsidP="00384B2C">
      <w:pPr>
        <w:pStyle w:val="9TitlePageTitle"/>
      </w:pPr>
      <w:r>
        <w:rPr>
          <w:noProof/>
          <w:sz w:val="28"/>
          <w:lang w:val="en-GB" w:eastAsia="en-GB"/>
        </w:rPr>
        <mc:AlternateContent>
          <mc:Choice Requires="wps">
            <w:drawing>
              <wp:anchor distT="0" distB="0" distL="114300" distR="114300" simplePos="0" relativeHeight="251663360" behindDoc="0" locked="0" layoutInCell="1" allowOverlap="1" wp14:anchorId="52C724AE" wp14:editId="4F98E68C">
                <wp:simplePos x="0" y="0"/>
                <wp:positionH relativeFrom="column">
                  <wp:posOffset>-2234565</wp:posOffset>
                </wp:positionH>
                <wp:positionV relativeFrom="paragraph">
                  <wp:posOffset>336883</wp:posOffset>
                </wp:positionV>
                <wp:extent cx="8006247" cy="8556"/>
                <wp:effectExtent l="0" t="0" r="45720" b="42545"/>
                <wp:wrapNone/>
                <wp:docPr id="7" name="Straight Connector 7"/>
                <wp:cNvGraphicFramePr/>
                <a:graphic xmlns:a="http://schemas.openxmlformats.org/drawingml/2006/main">
                  <a:graphicData uri="http://schemas.microsoft.com/office/word/2010/wordprocessingShape">
                    <wps:wsp>
                      <wps:cNvCnPr/>
                      <wps:spPr>
                        <a:xfrm flipV="1">
                          <a:off x="0" y="0"/>
                          <a:ext cx="8006247" cy="855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607EF35" id="Straight Connector 7"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95pt,26.55pt" to="454.45pt,27.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" strokecolor="#a5a5a5 [3206]" strokeweight="1pt">
                <v:stroke joinstyle="miter"/>
              </v:line>
            </w:pict>
          </mc:Fallback>
        </mc:AlternateContent>
      </w:r>
      <w:r>
        <w:rPr>
          <w:noProof/>
          <w:sz w:val="28"/>
          <w:lang w:val="en-GB" w:eastAsia="en-GB"/>
        </w:rPr>
        <mc:AlternateContent>
          <mc:Choice Requires="wps">
            <w:drawing>
              <wp:anchor distT="0" distB="0" distL="114300" distR="114300" simplePos="0" relativeHeight="251665408" behindDoc="0" locked="0" layoutInCell="1" allowOverlap="1" wp14:anchorId="1382F474" wp14:editId="37D16566">
                <wp:simplePos x="0" y="0"/>
                <wp:positionH relativeFrom="column">
                  <wp:posOffset>-409074</wp:posOffset>
                </wp:positionH>
                <wp:positionV relativeFrom="paragraph">
                  <wp:posOffset>228600</wp:posOffset>
                </wp:positionV>
                <wp:extent cx="8347209" cy="254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8347209"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5C3BD11" id="Straight Connector 8"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2pt,18pt" to="625.05pt,18.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" strokecolor="#a5a5a5 [3206]" strokeweight="1pt">
                <v:stroke joinstyle="miter"/>
              </v:line>
            </w:pict>
          </mc:Fallback>
        </mc:AlternateContent>
      </w:r>
      <w:r>
        <w:rPr>
          <w:sz w:val="28"/>
          <w:lang w:val="en-GB"/>
        </w:rPr>
        <w:t>A</w:t>
      </w:r>
      <w:r w:rsidR="00241CAF">
        <w:rPr>
          <w:sz w:val="28"/>
          <w:lang w:val="en-GB"/>
        </w:rPr>
        <w:t>pplication for Automated Collection of Test Files</w:t>
      </w:r>
      <w:r w:rsidR="00241CAF">
        <w:rPr>
          <w:sz w:val="28"/>
          <w:lang w:val="en-GB"/>
        </w:rPr>
        <w:br/>
        <w:t xml:space="preserve"> for CSS Class via HTTP and for Local Plagiarism Check</w:t>
      </w:r>
      <w:r w:rsidR="00D26CE0">
        <w:t xml:space="preserve">: </w:t>
      </w:r>
      <w:r w:rsidR="00BC3B37">
        <w:br/>
      </w:r>
      <w:r w:rsidR="00E378D8">
        <w:t>Test</w:t>
      </w:r>
      <w:r w:rsidR="007C1591">
        <w:t>rek</w:t>
      </w:r>
    </w:p>
    <w:p w14:paraId="5EC0BB65" w14:textId="7AD5BE8F" w:rsidR="00E734A8" w:rsidRDefault="00E734A8" w:rsidP="00276693">
      <w:pPr>
        <w:pStyle w:val="9TitlePageText"/>
        <w:rPr>
          <w:b/>
        </w:rPr>
      </w:pPr>
      <w:r>
        <w:rPr>
          <w:noProof/>
          <w:sz w:val="28"/>
          <w:lang w:val="en-GB" w:eastAsia="en-GB"/>
        </w:rPr>
        <mc:AlternateContent>
          <mc:Choice Requires="wps">
            <w:drawing>
              <wp:anchor distT="0" distB="0" distL="114300" distR="114300" simplePos="0" relativeHeight="251661312" behindDoc="0" locked="0" layoutInCell="1" allowOverlap="1" wp14:anchorId="4FF83D86" wp14:editId="772BBA0A">
                <wp:simplePos x="0" y="0"/>
                <wp:positionH relativeFrom="column">
                  <wp:posOffset>-2803358</wp:posOffset>
                </wp:positionH>
                <wp:positionV relativeFrom="paragraph">
                  <wp:posOffset>132081</wp:posOffset>
                </wp:positionV>
                <wp:extent cx="8684093" cy="3476"/>
                <wp:effectExtent l="0" t="0" r="28575" b="47625"/>
                <wp:wrapNone/>
                <wp:docPr id="5" name="Straight Connector 5"/>
                <wp:cNvGraphicFramePr/>
                <a:graphic xmlns:a="http://schemas.openxmlformats.org/drawingml/2006/main">
                  <a:graphicData uri="http://schemas.microsoft.com/office/word/2010/wordprocessingShape">
                    <wps:wsp>
                      <wps:cNvCnPr/>
                      <wps:spPr>
                        <a:xfrm flipV="1">
                          <a:off x="0" y="0"/>
                          <a:ext cx="8684093" cy="347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411D44C" id="Straight Connector 5" o:spid="_x0000_s1026" style="position:absolute;flip:y;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0.75pt,10.4pt" to="463.05pt,10.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" strokecolor="#a5a5a5 [3206]" strokeweight="1pt">
                <v:stroke joinstyle="miter"/>
              </v:line>
            </w:pict>
          </mc:Fallback>
        </mc:AlternateContent>
      </w:r>
      <w:r>
        <w:rPr>
          <w:noProof/>
          <w:sz w:val="28"/>
          <w:lang w:val="en-GB" w:eastAsia="en-GB"/>
        </w:rPr>
        <mc:AlternateContent>
          <mc:Choice Requires="wps">
            <w:drawing>
              <wp:anchor distT="0" distB="0" distL="114300" distR="114300" simplePos="0" relativeHeight="251659264" behindDoc="0" locked="0" layoutInCell="1" allowOverlap="1" wp14:anchorId="5345ED59" wp14:editId="638D167B">
                <wp:simplePos x="0" y="0"/>
                <wp:positionH relativeFrom="column">
                  <wp:posOffset>-397043</wp:posOffset>
                </wp:positionH>
                <wp:positionV relativeFrom="paragraph">
                  <wp:posOffset>15240</wp:posOffset>
                </wp:positionV>
                <wp:extent cx="8563777" cy="254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8563777"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752A671" id="Straight Connector 3"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25pt,1.2pt" to="643.05pt,1.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" strokecolor="#a5a5a5 [3206]" strokeweight="1pt">
                <v:stroke joinstyle="miter"/>
              </v:line>
            </w:pict>
          </mc:Fallback>
        </mc:AlternateContent>
      </w:r>
    </w:p>
    <w:p w14:paraId="6011BCE1" w14:textId="580F51C4" w:rsidR="00276693" w:rsidRPr="00276693" w:rsidRDefault="000C0A80" w:rsidP="00276693">
      <w:pPr>
        <w:pStyle w:val="9TitlePageText"/>
      </w:pPr>
      <w:r w:rsidRPr="007D079E">
        <w:rPr>
          <w:b/>
        </w:rPr>
        <w:t>by</w:t>
      </w:r>
      <w:r>
        <w:br/>
      </w:r>
      <w:r w:rsidR="00EC1212">
        <w:rPr>
          <w:b/>
        </w:rPr>
        <w:t>Akshat</w:t>
      </w:r>
      <w:r w:rsidR="0067102C" w:rsidRPr="007D079E">
        <w:rPr>
          <w:b/>
        </w:rPr>
        <w:t xml:space="preserve"> </w:t>
      </w:r>
      <w:r w:rsidR="00EC1212">
        <w:rPr>
          <w:b/>
        </w:rPr>
        <w:t>Tandon</w:t>
      </w:r>
    </w:p>
    <w:p w14:paraId="7565686D" w14:textId="2C556007" w:rsidR="00EC1212" w:rsidRPr="00EC1212" w:rsidRDefault="00EC1212" w:rsidP="00EC1212">
      <w:pPr>
        <w:pStyle w:val="9TitlePageText"/>
      </w:pPr>
      <w:r>
        <w:t xml:space="preserve"> </w:t>
      </w:r>
      <w:r w:rsidR="000C0A80">
        <w:t>Submitted in Partial Fulfillment of the</w:t>
      </w:r>
      <w:r w:rsidR="000C0A80">
        <w:br/>
        <w:t>Requirements for the Degree of</w:t>
      </w:r>
      <w:r w:rsidR="000C0A80">
        <w:br/>
      </w:r>
      <w:r>
        <w:t>Bachelor</w:t>
      </w:r>
      <w:r w:rsidR="0067102C">
        <w:t xml:space="preserve"> of</w:t>
      </w:r>
      <w:r>
        <w:t xml:space="preserve"> Mechanical Engineering (Inform</w:t>
      </w:r>
      <w:r w:rsidR="00046BD7">
        <w:t>ation and Automaton Technology</w:t>
      </w:r>
      <w:r>
        <w:t>)</w:t>
      </w:r>
    </w:p>
    <w:p w14:paraId="1B8131A7" w14:textId="151403EB" w:rsidR="00806B5F" w:rsidRDefault="00A16E71" w:rsidP="00806B5F">
      <w:pPr>
        <w:pStyle w:val="9TitlePageText"/>
      </w:pPr>
      <w:r>
        <w:t>at</w:t>
      </w:r>
      <w:r w:rsidR="000C0A80">
        <w:t xml:space="preserve"> the</w:t>
      </w:r>
      <w:r w:rsidR="000C0A80">
        <w:br/>
      </w:r>
      <w:r w:rsidR="00EC1212">
        <w:t>Czech Technical University</w:t>
      </w:r>
      <w:r w:rsidR="00542938">
        <w:t xml:space="preserve"> in</w:t>
      </w:r>
      <w:r w:rsidR="004A187F">
        <w:t xml:space="preserve"> Prague</w:t>
      </w:r>
      <w:r w:rsidR="005166E7">
        <w:br/>
      </w:r>
      <w:r w:rsidR="00EC1212">
        <w:t>Faculty of Mechanical Engineering</w:t>
      </w:r>
    </w:p>
    <w:p w14:paraId="57F9D4C0" w14:textId="77777777" w:rsidR="000100E2" w:rsidRPr="000100E2" w:rsidRDefault="000100E2" w:rsidP="000100E2">
      <w:pPr>
        <w:pStyle w:val="1Para"/>
        <w:rPr>
          <w:lang w:val="en-US"/>
        </w:rPr>
      </w:pPr>
    </w:p>
    <w:p w14:paraId="7941ACD0" w14:textId="1EC7F106" w:rsidR="00E378D8" w:rsidRDefault="00BF05CE" w:rsidP="00806B5F">
      <w:pPr>
        <w:pStyle w:val="9TitlePageText"/>
      </w:pPr>
      <w:r>
        <w:rPr>
          <w:rFonts w:cs="Arial"/>
          <w:noProof/>
          <w:lang w:val="en-GB" w:eastAsia="en-GB"/>
        </w:rPr>
        <w:drawing>
          <wp:inline distT="0" distB="0" distL="0" distR="0" wp14:anchorId="1C58F180" wp14:editId="5B565FBB">
            <wp:extent cx="2493846" cy="107629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3-web-cz.gif"/>
                    <pic:cNvPicPr/>
                  </pic:nvPicPr>
                  <pic:blipFill>
                    <a:blip r:embed="rId8">
                      <a:extLst>
                        <a:ext uri="{28A0092B-C50C-407E-A947-70E740481C1C}">
                          <a14:useLocalDpi xmlns:a14="http://schemas.microsoft.com/office/drawing/2010/main" val="0"/>
                        </a:ext>
                      </a:extLst>
                    </a:blip>
                    <a:stretch>
                      <a:fillRect/>
                    </a:stretch>
                  </pic:blipFill>
                  <pic:spPr>
                    <a:xfrm>
                      <a:off x="0" y="0"/>
                      <a:ext cx="2606860" cy="1125066"/>
                    </a:xfrm>
                    <a:prstGeom prst="rect">
                      <a:avLst/>
                    </a:prstGeom>
                  </pic:spPr>
                </pic:pic>
              </a:graphicData>
            </a:graphic>
          </wp:inline>
        </w:drawing>
      </w:r>
    </w:p>
    <w:p w14:paraId="0C033DB4" w14:textId="77777777" w:rsidR="00806B5F" w:rsidRDefault="00806B5F" w:rsidP="00806B5F">
      <w:pPr>
        <w:pStyle w:val="1Para"/>
        <w:rPr>
          <w:lang w:val="en-US"/>
        </w:rPr>
      </w:pPr>
    </w:p>
    <w:p w14:paraId="7F7505AD" w14:textId="77777777" w:rsidR="004A187F" w:rsidRPr="00806B5F" w:rsidRDefault="004A187F" w:rsidP="00806B5F">
      <w:pPr>
        <w:pStyle w:val="1Para"/>
        <w:rPr>
          <w:lang w:val="en-US"/>
        </w:rPr>
      </w:pPr>
    </w:p>
    <w:p w14:paraId="484424B9" w14:textId="14B433FE" w:rsidR="00E378D8" w:rsidRPr="00E378D8" w:rsidRDefault="000C0A80" w:rsidP="00E378D8">
      <w:pPr>
        <w:pStyle w:val="9TitlePageText"/>
      </w:pPr>
      <w:r>
        <w:rPr>
          <w:rFonts w:cs="Arial"/>
        </w:rPr>
        <w:t>©</w:t>
      </w:r>
      <w:r>
        <w:t xml:space="preserve"> </w:t>
      </w:r>
      <w:r w:rsidR="00EC1212">
        <w:t>Akshat</w:t>
      </w:r>
      <w:r w:rsidR="0067102C">
        <w:t xml:space="preserve"> </w:t>
      </w:r>
      <w:r w:rsidR="00EC1212">
        <w:t>Tandon</w:t>
      </w:r>
      <w:r>
        <w:br/>
      </w:r>
      <w:r w:rsidR="00EC1212">
        <w:t>Czech Technical University</w:t>
      </w:r>
      <w:r w:rsidR="004A187F">
        <w:t xml:space="preserve"> in Prague</w:t>
      </w:r>
      <w:r>
        <w:br/>
      </w:r>
      <w:r w:rsidR="00EC1212">
        <w:t>Summer</w:t>
      </w:r>
      <w:r w:rsidR="00D26CE0">
        <w:t xml:space="preserve"> </w:t>
      </w:r>
      <w:r w:rsidR="00EC1212">
        <w:t>2017</w:t>
      </w:r>
    </w:p>
    <w:p w14:paraId="20B8901F" w14:textId="68E433A1" w:rsidR="00C72996" w:rsidRDefault="00C72996">
      <w:pPr>
        <w:spacing w:after="160" w:line="259" w:lineRule="auto"/>
        <w:rPr>
          <w:rFonts w:ascii="Times New Roman" w:hAnsi="Times New Roman" w:cs="Times New Roman"/>
          <w:b/>
          <w:sz w:val="36"/>
          <w:szCs w:val="36"/>
          <w:lang w:val="fr-FR"/>
        </w:rPr>
      </w:pPr>
      <w:r>
        <w:rPr>
          <w:rFonts w:ascii="Times New Roman" w:hAnsi="Times New Roman" w:cs="Times New Roman"/>
          <w:b/>
          <w:noProof/>
          <w:sz w:val="36"/>
          <w:szCs w:val="36"/>
          <w:lang w:val="en-GB" w:eastAsia="en-GB"/>
        </w:rPr>
        <w:lastRenderedPageBreak/>
        <w:drawing>
          <wp:inline distT="0" distB="0" distL="0" distR="0" wp14:anchorId="159D9363" wp14:editId="2FE73157">
            <wp:extent cx="5657723" cy="8689143"/>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hesis_1.jpg"/>
                    <pic:cNvPicPr/>
                  </pic:nvPicPr>
                  <pic:blipFill>
                    <a:blip r:embed="rId9">
                      <a:extLst>
                        <a:ext uri="{28A0092B-C50C-407E-A947-70E740481C1C}">
                          <a14:useLocalDpi xmlns:a14="http://schemas.microsoft.com/office/drawing/2010/main" val="0"/>
                        </a:ext>
                      </a:extLst>
                    </a:blip>
                    <a:stretch>
                      <a:fillRect/>
                    </a:stretch>
                  </pic:blipFill>
                  <pic:spPr>
                    <a:xfrm>
                      <a:off x="0" y="0"/>
                      <a:ext cx="5672964" cy="8712551"/>
                    </a:xfrm>
                    <a:prstGeom prst="rect">
                      <a:avLst/>
                    </a:prstGeom>
                  </pic:spPr>
                </pic:pic>
              </a:graphicData>
            </a:graphic>
          </wp:inline>
        </w:drawing>
      </w:r>
      <w:r>
        <w:rPr>
          <w:rFonts w:ascii="Times New Roman" w:hAnsi="Times New Roman" w:cs="Times New Roman"/>
          <w:b/>
          <w:sz w:val="36"/>
          <w:szCs w:val="36"/>
          <w:lang w:val="fr-FR"/>
        </w:rPr>
        <w:br w:type="page"/>
      </w:r>
    </w:p>
    <w:p w14:paraId="782D9754" w14:textId="183E1501" w:rsidR="004A187F" w:rsidRPr="00E440E9" w:rsidRDefault="004A187F" w:rsidP="004A187F">
      <w:pPr>
        <w:rPr>
          <w:rFonts w:ascii="Times New Roman" w:hAnsi="Times New Roman" w:cs="Times New Roman"/>
          <w:b/>
          <w:sz w:val="36"/>
          <w:szCs w:val="36"/>
          <w:lang w:val="fr-FR"/>
        </w:rPr>
      </w:pPr>
      <w:r w:rsidRPr="00E440E9">
        <w:rPr>
          <w:rFonts w:ascii="Times New Roman" w:hAnsi="Times New Roman" w:cs="Times New Roman"/>
          <w:b/>
          <w:sz w:val="36"/>
          <w:szCs w:val="36"/>
          <w:lang w:val="fr-FR"/>
        </w:rPr>
        <w:lastRenderedPageBreak/>
        <w:t>Annotation Li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0"/>
        <w:gridCol w:w="857"/>
        <w:gridCol w:w="3125"/>
        <w:gridCol w:w="1538"/>
      </w:tblGrid>
      <w:tr w:rsidR="004A187F" w14:paraId="7693A720" w14:textId="77777777" w:rsidTr="00C560B4">
        <w:tc>
          <w:tcPr>
            <w:tcW w:w="2943" w:type="dxa"/>
          </w:tcPr>
          <w:p w14:paraId="08136A27" w14:textId="77777777" w:rsidR="004A187F" w:rsidRPr="007033E3" w:rsidRDefault="004A187F" w:rsidP="00C560B4">
            <w:pPr>
              <w:spacing w:before="240" w:line="276" w:lineRule="auto"/>
              <w:rPr>
                <w:rFonts w:ascii="Times New Roman" w:hAnsi="Times New Roman" w:cs="Times New Roman"/>
                <w:sz w:val="26"/>
                <w:szCs w:val="26"/>
              </w:rPr>
            </w:pPr>
            <w:r w:rsidRPr="007033E3">
              <w:rPr>
                <w:rFonts w:ascii="Times New Roman" w:hAnsi="Times New Roman" w:cs="Times New Roman"/>
                <w:sz w:val="26"/>
                <w:szCs w:val="26"/>
              </w:rPr>
              <w:t>Authors Name</w:t>
            </w:r>
            <w:r>
              <w:rPr>
                <w:rFonts w:ascii="Times New Roman" w:hAnsi="Times New Roman" w:cs="Times New Roman"/>
                <w:sz w:val="26"/>
                <w:szCs w:val="26"/>
              </w:rPr>
              <w:t>:</w:t>
            </w:r>
          </w:p>
        </w:tc>
        <w:tc>
          <w:tcPr>
            <w:tcW w:w="6110" w:type="dxa"/>
            <w:gridSpan w:val="3"/>
          </w:tcPr>
          <w:p w14:paraId="6BDC1EBA"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Akshat Tandon</w:t>
            </w:r>
          </w:p>
        </w:tc>
      </w:tr>
      <w:tr w:rsidR="004A187F" w:rsidRPr="007033E3" w14:paraId="6D3263B9" w14:textId="77777777" w:rsidTr="00C560B4">
        <w:tc>
          <w:tcPr>
            <w:tcW w:w="2943" w:type="dxa"/>
          </w:tcPr>
          <w:p w14:paraId="197F63A6"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Name of Bachelor’s Thesis:</w:t>
            </w:r>
          </w:p>
        </w:tc>
        <w:tc>
          <w:tcPr>
            <w:tcW w:w="6110" w:type="dxa"/>
            <w:gridSpan w:val="3"/>
          </w:tcPr>
          <w:p w14:paraId="471E95DF" w14:textId="77777777" w:rsidR="004A187F" w:rsidRPr="00C41B7F" w:rsidRDefault="004A187F" w:rsidP="00C560B4">
            <w:pPr>
              <w:spacing w:before="240" w:line="276" w:lineRule="auto"/>
              <w:rPr>
                <w:rFonts w:ascii="Times New Roman" w:hAnsi="Times New Roman" w:cs="Times New Roman"/>
                <w:sz w:val="26"/>
                <w:szCs w:val="26"/>
              </w:rPr>
            </w:pPr>
            <w:r w:rsidRPr="00C41B7F">
              <w:rPr>
                <w:rFonts w:ascii="Times New Roman" w:hAnsi="Times New Roman" w:cs="Times New Roman"/>
                <w:sz w:val="26"/>
                <w:szCs w:val="26"/>
              </w:rPr>
              <w:t>Application for Automated Collection of Test Files</w:t>
            </w:r>
            <w:r>
              <w:rPr>
                <w:rFonts w:ascii="Times New Roman" w:hAnsi="Times New Roman" w:cs="Times New Roman"/>
                <w:sz w:val="26"/>
                <w:szCs w:val="26"/>
              </w:rPr>
              <w:t xml:space="preserve"> </w:t>
            </w:r>
            <w:r w:rsidRPr="00C41B7F">
              <w:rPr>
                <w:rFonts w:ascii="Times New Roman" w:hAnsi="Times New Roman" w:cs="Times New Roman"/>
                <w:sz w:val="26"/>
                <w:szCs w:val="26"/>
              </w:rPr>
              <w:t>for CSS Class via HTTP and for Local Plagiarism Check</w:t>
            </w:r>
          </w:p>
          <w:p w14:paraId="7B68592F" w14:textId="77777777" w:rsidR="004A187F" w:rsidRPr="007033E3" w:rsidRDefault="004A187F" w:rsidP="00C560B4">
            <w:pPr>
              <w:spacing w:before="240" w:line="276" w:lineRule="auto"/>
              <w:rPr>
                <w:rFonts w:ascii="Times New Roman" w:hAnsi="Times New Roman" w:cs="Times New Roman"/>
                <w:sz w:val="26"/>
                <w:szCs w:val="26"/>
              </w:rPr>
            </w:pPr>
          </w:p>
        </w:tc>
      </w:tr>
      <w:tr w:rsidR="004A187F" w:rsidRPr="007033E3" w14:paraId="07E54814" w14:textId="77777777" w:rsidTr="00C560B4">
        <w:tc>
          <w:tcPr>
            <w:tcW w:w="2943" w:type="dxa"/>
          </w:tcPr>
          <w:p w14:paraId="41288F97"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Year:</w:t>
            </w:r>
          </w:p>
        </w:tc>
        <w:tc>
          <w:tcPr>
            <w:tcW w:w="6110" w:type="dxa"/>
            <w:gridSpan w:val="3"/>
          </w:tcPr>
          <w:p w14:paraId="4C197689"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2017</w:t>
            </w:r>
          </w:p>
        </w:tc>
      </w:tr>
      <w:tr w:rsidR="004A187F" w:rsidRPr="007033E3" w14:paraId="499CC090" w14:textId="77777777" w:rsidTr="00C560B4">
        <w:tc>
          <w:tcPr>
            <w:tcW w:w="2943" w:type="dxa"/>
          </w:tcPr>
          <w:p w14:paraId="020AE6BC"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Field of study:</w:t>
            </w:r>
          </w:p>
        </w:tc>
        <w:tc>
          <w:tcPr>
            <w:tcW w:w="6110" w:type="dxa"/>
            <w:gridSpan w:val="3"/>
          </w:tcPr>
          <w:p w14:paraId="77426800"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Information and Automation Technologies</w:t>
            </w:r>
          </w:p>
        </w:tc>
      </w:tr>
      <w:tr w:rsidR="004A187F" w:rsidRPr="007033E3" w14:paraId="238ACC5F" w14:textId="77777777" w:rsidTr="00C560B4">
        <w:tc>
          <w:tcPr>
            <w:tcW w:w="2943" w:type="dxa"/>
          </w:tcPr>
          <w:p w14:paraId="1D9428C2"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Department:</w:t>
            </w:r>
          </w:p>
        </w:tc>
        <w:tc>
          <w:tcPr>
            <w:tcW w:w="6110" w:type="dxa"/>
            <w:gridSpan w:val="3"/>
          </w:tcPr>
          <w:p w14:paraId="57EC6926" w14:textId="77777777" w:rsidR="004A187F" w:rsidRPr="007033E3" w:rsidRDefault="004A187F" w:rsidP="00C560B4">
            <w:pPr>
              <w:spacing w:before="240" w:line="276" w:lineRule="auto"/>
              <w:rPr>
                <w:rFonts w:ascii="Times New Roman" w:hAnsi="Times New Roman" w:cs="Times New Roman"/>
                <w:sz w:val="26"/>
                <w:szCs w:val="26"/>
              </w:rPr>
            </w:pPr>
            <w:r w:rsidRPr="007033E3">
              <w:rPr>
                <w:rFonts w:ascii="Times New Roman" w:hAnsi="Times New Roman" w:cs="Times New Roman"/>
                <w:sz w:val="26"/>
                <w:szCs w:val="26"/>
              </w:rPr>
              <w:t>Department of Instrumentation and Control Engineering</w:t>
            </w:r>
          </w:p>
        </w:tc>
      </w:tr>
      <w:tr w:rsidR="004A187F" w:rsidRPr="007033E3" w14:paraId="7A2E81D8" w14:textId="77777777" w:rsidTr="00C560B4">
        <w:tc>
          <w:tcPr>
            <w:tcW w:w="2943" w:type="dxa"/>
          </w:tcPr>
          <w:p w14:paraId="1ECF0BC4"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Supervisor:</w:t>
            </w:r>
          </w:p>
        </w:tc>
        <w:tc>
          <w:tcPr>
            <w:tcW w:w="6110" w:type="dxa"/>
            <w:gridSpan w:val="3"/>
          </w:tcPr>
          <w:p w14:paraId="08031AF9" w14:textId="77777777" w:rsidR="004A187F" w:rsidRPr="009003C5"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 xml:space="preserve">doc. </w:t>
            </w:r>
            <w:proofErr w:type="spellStart"/>
            <w:r w:rsidRPr="007033E3">
              <w:rPr>
                <w:rFonts w:ascii="Times New Roman" w:hAnsi="Times New Roman" w:cs="Times New Roman"/>
                <w:sz w:val="26"/>
                <w:szCs w:val="26"/>
              </w:rPr>
              <w:t>Ing</w:t>
            </w:r>
            <w:proofErr w:type="spellEnd"/>
            <w:r w:rsidRPr="007033E3">
              <w:rPr>
                <w:rFonts w:ascii="Times New Roman" w:hAnsi="Times New Roman" w:cs="Times New Roman"/>
                <w:sz w:val="26"/>
                <w:szCs w:val="26"/>
              </w:rPr>
              <w:t xml:space="preserve">. Ivo </w:t>
            </w:r>
            <w:proofErr w:type="spellStart"/>
            <w:r w:rsidRPr="007033E3">
              <w:rPr>
                <w:rFonts w:ascii="Times New Roman" w:hAnsi="Times New Roman" w:cs="Times New Roman"/>
                <w:sz w:val="26"/>
                <w:szCs w:val="26"/>
              </w:rPr>
              <w:t>Bukovský</w:t>
            </w:r>
            <w:proofErr w:type="spellEnd"/>
            <w:r w:rsidRPr="007033E3">
              <w:rPr>
                <w:rFonts w:ascii="Times New Roman" w:hAnsi="Times New Roman" w:cs="Times New Roman"/>
                <w:sz w:val="26"/>
                <w:szCs w:val="26"/>
              </w:rPr>
              <w:t>, Ph.D.</w:t>
            </w:r>
          </w:p>
        </w:tc>
      </w:tr>
      <w:tr w:rsidR="004A187F" w:rsidRPr="007033E3" w14:paraId="3B41ED61" w14:textId="77777777" w:rsidTr="00C560B4">
        <w:trPr>
          <w:trHeight w:val="171"/>
        </w:trPr>
        <w:tc>
          <w:tcPr>
            <w:tcW w:w="3936" w:type="dxa"/>
            <w:gridSpan w:val="2"/>
            <w:vMerge w:val="restart"/>
          </w:tcPr>
          <w:p w14:paraId="65382EEE"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Bibliographical data:</w:t>
            </w:r>
          </w:p>
        </w:tc>
        <w:tc>
          <w:tcPr>
            <w:tcW w:w="3402" w:type="dxa"/>
          </w:tcPr>
          <w:p w14:paraId="376D5D38"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Number of pages</w:t>
            </w:r>
          </w:p>
        </w:tc>
        <w:tc>
          <w:tcPr>
            <w:tcW w:w="1715" w:type="dxa"/>
          </w:tcPr>
          <w:p w14:paraId="799DF160" w14:textId="514126F6" w:rsidR="004A187F" w:rsidRPr="007033E3" w:rsidRDefault="005E36A2"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49</w:t>
            </w:r>
          </w:p>
        </w:tc>
      </w:tr>
      <w:tr w:rsidR="004A187F" w:rsidRPr="007033E3" w14:paraId="09F521B1" w14:textId="77777777" w:rsidTr="00C560B4">
        <w:trPr>
          <w:trHeight w:val="168"/>
        </w:trPr>
        <w:tc>
          <w:tcPr>
            <w:tcW w:w="3936" w:type="dxa"/>
            <w:gridSpan w:val="2"/>
            <w:vMerge/>
          </w:tcPr>
          <w:p w14:paraId="6B3C85AA" w14:textId="77777777" w:rsidR="004A187F" w:rsidRDefault="004A187F" w:rsidP="00C560B4">
            <w:pPr>
              <w:spacing w:before="240" w:line="276" w:lineRule="auto"/>
              <w:rPr>
                <w:rFonts w:ascii="Times New Roman" w:hAnsi="Times New Roman" w:cs="Times New Roman"/>
                <w:sz w:val="26"/>
                <w:szCs w:val="26"/>
              </w:rPr>
            </w:pPr>
          </w:p>
        </w:tc>
        <w:tc>
          <w:tcPr>
            <w:tcW w:w="3402" w:type="dxa"/>
          </w:tcPr>
          <w:p w14:paraId="0BE0CC63"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Number of figures</w:t>
            </w:r>
          </w:p>
        </w:tc>
        <w:tc>
          <w:tcPr>
            <w:tcW w:w="1715" w:type="dxa"/>
          </w:tcPr>
          <w:p w14:paraId="4A0DAEBB" w14:textId="373595DC"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1</w:t>
            </w:r>
            <w:r w:rsidR="00F35F3D">
              <w:rPr>
                <w:rFonts w:ascii="Times New Roman" w:hAnsi="Times New Roman" w:cs="Times New Roman"/>
                <w:sz w:val="26"/>
                <w:szCs w:val="26"/>
              </w:rPr>
              <w:t>0</w:t>
            </w:r>
          </w:p>
        </w:tc>
      </w:tr>
      <w:tr w:rsidR="004A187F" w:rsidRPr="007033E3" w14:paraId="26D38305" w14:textId="77777777" w:rsidTr="00C560B4">
        <w:trPr>
          <w:trHeight w:val="168"/>
        </w:trPr>
        <w:tc>
          <w:tcPr>
            <w:tcW w:w="3936" w:type="dxa"/>
            <w:gridSpan w:val="2"/>
            <w:vMerge/>
          </w:tcPr>
          <w:p w14:paraId="1C1A2A0B" w14:textId="77777777" w:rsidR="004A187F" w:rsidRDefault="004A187F" w:rsidP="00C560B4">
            <w:pPr>
              <w:spacing w:before="240" w:line="276" w:lineRule="auto"/>
              <w:rPr>
                <w:rFonts w:ascii="Times New Roman" w:hAnsi="Times New Roman" w:cs="Times New Roman"/>
                <w:sz w:val="26"/>
                <w:szCs w:val="26"/>
              </w:rPr>
            </w:pPr>
          </w:p>
        </w:tc>
        <w:tc>
          <w:tcPr>
            <w:tcW w:w="3402" w:type="dxa"/>
          </w:tcPr>
          <w:p w14:paraId="32CB97F4"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Number of tables</w:t>
            </w:r>
          </w:p>
        </w:tc>
        <w:tc>
          <w:tcPr>
            <w:tcW w:w="1715" w:type="dxa"/>
          </w:tcPr>
          <w:p w14:paraId="479128B5" w14:textId="6A0F200E" w:rsidR="004A187F" w:rsidRPr="007033E3" w:rsidRDefault="00AC401D"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2</w:t>
            </w:r>
          </w:p>
        </w:tc>
      </w:tr>
      <w:tr w:rsidR="004A187F" w:rsidRPr="007033E3" w14:paraId="29153FCE" w14:textId="77777777" w:rsidTr="00C560B4">
        <w:trPr>
          <w:trHeight w:val="168"/>
        </w:trPr>
        <w:tc>
          <w:tcPr>
            <w:tcW w:w="3936" w:type="dxa"/>
            <w:gridSpan w:val="2"/>
            <w:vMerge/>
          </w:tcPr>
          <w:p w14:paraId="1B561370" w14:textId="77777777" w:rsidR="004A187F" w:rsidRDefault="004A187F" w:rsidP="00C560B4">
            <w:pPr>
              <w:spacing w:before="240" w:line="276" w:lineRule="auto"/>
              <w:rPr>
                <w:rFonts w:ascii="Times New Roman" w:hAnsi="Times New Roman" w:cs="Times New Roman"/>
                <w:sz w:val="26"/>
                <w:szCs w:val="26"/>
              </w:rPr>
            </w:pPr>
          </w:p>
        </w:tc>
        <w:tc>
          <w:tcPr>
            <w:tcW w:w="3402" w:type="dxa"/>
          </w:tcPr>
          <w:p w14:paraId="50346124"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 xml:space="preserve">Number of attachments </w:t>
            </w:r>
          </w:p>
        </w:tc>
        <w:tc>
          <w:tcPr>
            <w:tcW w:w="1715" w:type="dxa"/>
          </w:tcPr>
          <w:p w14:paraId="047F776D" w14:textId="3227FCBD" w:rsidR="004A187F" w:rsidRPr="007033E3" w:rsidRDefault="000E1EC8"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3</w:t>
            </w:r>
          </w:p>
        </w:tc>
      </w:tr>
      <w:tr w:rsidR="004A187F" w:rsidRPr="007033E3" w14:paraId="04718C6B" w14:textId="77777777" w:rsidTr="00C560B4">
        <w:tc>
          <w:tcPr>
            <w:tcW w:w="2943" w:type="dxa"/>
          </w:tcPr>
          <w:p w14:paraId="2F3D85F2"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Keywords:</w:t>
            </w:r>
          </w:p>
        </w:tc>
        <w:tc>
          <w:tcPr>
            <w:tcW w:w="6110" w:type="dxa"/>
            <w:gridSpan w:val="3"/>
          </w:tcPr>
          <w:p w14:paraId="66487306" w14:textId="77777777" w:rsidR="004A187F" w:rsidRPr="007033E3" w:rsidRDefault="004A187F" w:rsidP="00C560B4">
            <w:pPr>
              <w:spacing w:before="240" w:line="276" w:lineRule="auto"/>
              <w:rPr>
                <w:rFonts w:ascii="Times New Roman" w:hAnsi="Times New Roman" w:cs="Times New Roman"/>
                <w:sz w:val="26"/>
                <w:szCs w:val="26"/>
              </w:rPr>
            </w:pPr>
            <w:r>
              <w:t>python, process automation, string comparison, HTML parsers, plagiarism, Testrek</w:t>
            </w:r>
          </w:p>
        </w:tc>
      </w:tr>
    </w:tbl>
    <w:p w14:paraId="1324932E" w14:textId="77777777" w:rsidR="004A187F" w:rsidRPr="007033E3" w:rsidRDefault="004A187F" w:rsidP="004A187F">
      <w:pPr>
        <w:rPr>
          <w:rFonts w:ascii="Times New Roman" w:hAnsi="Times New Roman" w:cs="Times New Roman"/>
          <w:sz w:val="26"/>
          <w:szCs w:val="26"/>
        </w:rPr>
      </w:pPr>
    </w:p>
    <w:p w14:paraId="7D2F08ED" w14:textId="77777777" w:rsidR="004A187F" w:rsidRDefault="004A187F" w:rsidP="004A187F">
      <w:pPr>
        <w:rPr>
          <w:rFonts w:ascii="Times New Roman" w:hAnsi="Times New Roman" w:cs="Times New Roman"/>
          <w:b/>
          <w:sz w:val="32"/>
          <w:szCs w:val="32"/>
        </w:rPr>
      </w:pPr>
    </w:p>
    <w:p w14:paraId="1076554D" w14:textId="77777777" w:rsidR="004A187F" w:rsidRDefault="004A187F" w:rsidP="004A187F">
      <w:pPr>
        <w:rPr>
          <w:rFonts w:ascii="Times New Roman" w:hAnsi="Times New Roman" w:cs="Times New Roman"/>
          <w:b/>
          <w:sz w:val="32"/>
          <w:szCs w:val="32"/>
        </w:rPr>
      </w:pPr>
    </w:p>
    <w:p w14:paraId="26B31F59" w14:textId="77777777" w:rsidR="004A187F" w:rsidRDefault="004A187F" w:rsidP="004A187F">
      <w:pPr>
        <w:rPr>
          <w:rFonts w:ascii="Times New Roman" w:hAnsi="Times New Roman" w:cs="Times New Roman"/>
          <w:b/>
          <w:sz w:val="32"/>
          <w:szCs w:val="32"/>
        </w:rPr>
      </w:pPr>
    </w:p>
    <w:p w14:paraId="40C671E6" w14:textId="77777777" w:rsidR="004A187F" w:rsidRDefault="004A187F" w:rsidP="004A187F">
      <w:pPr>
        <w:rPr>
          <w:rFonts w:ascii="Times New Roman" w:hAnsi="Times New Roman" w:cs="Times New Roman"/>
          <w:b/>
          <w:sz w:val="32"/>
          <w:szCs w:val="32"/>
        </w:rPr>
      </w:pPr>
    </w:p>
    <w:p w14:paraId="180C52DC" w14:textId="77777777" w:rsidR="004A187F" w:rsidRDefault="004A187F" w:rsidP="004A187F">
      <w:pPr>
        <w:rPr>
          <w:rFonts w:ascii="Times New Roman" w:hAnsi="Times New Roman" w:cs="Times New Roman"/>
          <w:b/>
          <w:sz w:val="32"/>
          <w:szCs w:val="32"/>
        </w:rPr>
      </w:pPr>
    </w:p>
    <w:p w14:paraId="2BD36E48" w14:textId="77777777" w:rsidR="004A187F" w:rsidRDefault="004A187F" w:rsidP="004A187F">
      <w:pPr>
        <w:rPr>
          <w:rFonts w:ascii="Times New Roman" w:hAnsi="Times New Roman" w:cs="Times New Roman"/>
          <w:b/>
          <w:sz w:val="32"/>
          <w:szCs w:val="32"/>
        </w:rPr>
      </w:pPr>
    </w:p>
    <w:p w14:paraId="693A8803" w14:textId="77777777" w:rsidR="004A187F" w:rsidRPr="002B6AE8" w:rsidRDefault="004A187F" w:rsidP="004A187F">
      <w:pPr>
        <w:rPr>
          <w:rFonts w:ascii="Times New Roman" w:hAnsi="Times New Roman" w:cs="Times New Roman"/>
          <w:b/>
          <w:sz w:val="32"/>
          <w:szCs w:val="32"/>
        </w:rPr>
      </w:pPr>
      <w:r w:rsidRPr="002B6AE8">
        <w:rPr>
          <w:rFonts w:ascii="Times New Roman" w:hAnsi="Times New Roman" w:cs="Times New Roman"/>
          <w:b/>
          <w:sz w:val="32"/>
          <w:szCs w:val="32"/>
        </w:rPr>
        <w:t>Statement</w:t>
      </w:r>
    </w:p>
    <w:p w14:paraId="0580BC5A" w14:textId="77777777" w:rsidR="004A187F" w:rsidRDefault="004A187F" w:rsidP="004A187F">
      <w:pPr>
        <w:jc w:val="both"/>
        <w:rPr>
          <w:rFonts w:ascii="Times New Roman" w:hAnsi="Times New Roman" w:cs="Times New Roman"/>
          <w:sz w:val="26"/>
          <w:szCs w:val="26"/>
        </w:rPr>
      </w:pPr>
      <w:r>
        <w:rPr>
          <w:rFonts w:ascii="Times New Roman" w:hAnsi="Times New Roman" w:cs="Times New Roman"/>
          <w:sz w:val="26"/>
          <w:szCs w:val="26"/>
        </w:rPr>
        <w:t xml:space="preserve">I declare that I have written this thesis independently </w:t>
      </w:r>
      <w:proofErr w:type="gramStart"/>
      <w:r>
        <w:rPr>
          <w:rFonts w:ascii="Times New Roman" w:hAnsi="Times New Roman" w:cs="Times New Roman"/>
          <w:sz w:val="26"/>
          <w:szCs w:val="26"/>
        </w:rPr>
        <w:t>assuming that</w:t>
      </w:r>
      <w:proofErr w:type="gramEnd"/>
      <w:r>
        <w:rPr>
          <w:rFonts w:ascii="Times New Roman" w:hAnsi="Times New Roman" w:cs="Times New Roman"/>
          <w:sz w:val="26"/>
          <w:szCs w:val="26"/>
        </w:rPr>
        <w:t xml:space="preserve"> the results of the thesis can also be used at the discretion of the supervisor of the thesis as its co-author. I also agree with the potential publication of the results of the thesis or its substantial part, provided I will be listed as the co-author.</w:t>
      </w:r>
    </w:p>
    <w:p w14:paraId="36C67355" w14:textId="77777777" w:rsidR="004A187F" w:rsidRDefault="004A187F" w:rsidP="004A187F">
      <w:pPr>
        <w:rPr>
          <w:rFonts w:ascii="Times New Roman" w:hAnsi="Times New Roman" w:cs="Times New Roman"/>
          <w:sz w:val="26"/>
          <w:szCs w:val="26"/>
        </w:rPr>
      </w:pPr>
    </w:p>
    <w:p w14:paraId="764344EA" w14:textId="77777777" w:rsidR="004A187F" w:rsidRDefault="004A187F" w:rsidP="004A187F">
      <w:pPr>
        <w:rPr>
          <w:rFonts w:ascii="Times New Roman" w:hAnsi="Times New Roman" w:cs="Times New Roman"/>
          <w:sz w:val="26"/>
          <w:szCs w:val="26"/>
        </w:rPr>
      </w:pPr>
    </w:p>
    <w:p w14:paraId="0DB7B853" w14:textId="55640D14" w:rsidR="004A187F" w:rsidRPr="007033E3" w:rsidRDefault="004A187F" w:rsidP="004A187F">
      <w:pPr>
        <w:rPr>
          <w:rFonts w:ascii="Times New Roman" w:hAnsi="Times New Roman" w:cs="Times New Roman"/>
          <w:sz w:val="26"/>
          <w:szCs w:val="26"/>
        </w:rPr>
      </w:pPr>
      <w:r>
        <w:rPr>
          <w:rFonts w:ascii="Times New Roman" w:hAnsi="Times New Roman" w:cs="Times New Roman"/>
          <w:sz w:val="26"/>
          <w:szCs w:val="26"/>
        </w:rPr>
        <w:t>In Prague:</w:t>
      </w:r>
      <w:r w:rsidR="004F02FE">
        <w:rPr>
          <w:rFonts w:ascii="Times New Roman" w:hAnsi="Times New Roman" w:cs="Times New Roman"/>
          <w:sz w:val="26"/>
          <w:szCs w:val="26"/>
        </w:rPr>
        <w:t xml:space="preserve"> 16.</w:t>
      </w:r>
      <w:r w:rsidR="00E16DE9">
        <w:rPr>
          <w:rFonts w:ascii="Times New Roman" w:hAnsi="Times New Roman" w:cs="Times New Roman"/>
          <w:sz w:val="26"/>
          <w:szCs w:val="26"/>
        </w:rPr>
        <w:t>0</w:t>
      </w:r>
      <w:r w:rsidR="004F02FE">
        <w:rPr>
          <w:rFonts w:ascii="Times New Roman" w:hAnsi="Times New Roman" w:cs="Times New Roman"/>
          <w:sz w:val="26"/>
          <w:szCs w:val="26"/>
        </w:rPr>
        <w:t>6.</w:t>
      </w:r>
      <w:r w:rsidR="00613CEE">
        <w:rPr>
          <w:rFonts w:ascii="Times New Roman" w:hAnsi="Times New Roman" w:cs="Times New Roman"/>
          <w:sz w:val="26"/>
          <w:szCs w:val="26"/>
        </w:rPr>
        <w:t>2017</w:t>
      </w:r>
      <w:r w:rsidR="00E16DE9">
        <w:rPr>
          <w:rFonts w:ascii="Times New Roman" w:hAnsi="Times New Roman" w:cs="Times New Roman"/>
          <w:sz w:val="26"/>
          <w:szCs w:val="26"/>
        </w:rPr>
        <w:t xml:space="preserve"> </w:t>
      </w:r>
      <w:r w:rsidR="00613CEE">
        <w:rPr>
          <w:rFonts w:ascii="Times New Roman" w:hAnsi="Times New Roman" w:cs="Times New Roman"/>
          <w:sz w:val="26"/>
          <w:szCs w:val="26"/>
        </w:rPr>
        <w:tab/>
      </w:r>
      <w:r w:rsidR="00613CEE">
        <w:rPr>
          <w:rFonts w:ascii="Times New Roman" w:hAnsi="Times New Roman" w:cs="Times New Roman"/>
          <w:sz w:val="26"/>
          <w:szCs w:val="26"/>
        </w:rPr>
        <w:tab/>
      </w:r>
      <w:r w:rsidR="00613CEE">
        <w:rPr>
          <w:rFonts w:ascii="Times New Roman" w:hAnsi="Times New Roman" w:cs="Times New Roman"/>
          <w:sz w:val="26"/>
          <w:szCs w:val="26"/>
        </w:rPr>
        <w:tab/>
      </w:r>
      <w:r w:rsidR="00613CEE">
        <w:rPr>
          <w:rFonts w:ascii="Times New Roman" w:hAnsi="Times New Roman" w:cs="Times New Roman"/>
          <w:sz w:val="26"/>
          <w:szCs w:val="26"/>
        </w:rPr>
        <w:tab/>
      </w:r>
      <w:r>
        <w:rPr>
          <w:rFonts w:ascii="Times New Roman" w:hAnsi="Times New Roman" w:cs="Times New Roman"/>
          <w:sz w:val="26"/>
          <w:szCs w:val="26"/>
        </w:rPr>
        <w:t>Signature:</w:t>
      </w:r>
      <w:r w:rsidR="00E16DE9">
        <w:rPr>
          <w:rFonts w:ascii="Times New Roman" w:hAnsi="Times New Roman" w:cs="Times New Roman"/>
          <w:sz w:val="26"/>
          <w:szCs w:val="26"/>
        </w:rPr>
        <w:t xml:space="preserve"> Akshat Tandon</w:t>
      </w:r>
    </w:p>
    <w:p w14:paraId="27BA7813" w14:textId="57B79771" w:rsidR="000C0A80" w:rsidRDefault="00751639" w:rsidP="00E10BCA">
      <w:pPr>
        <w:pStyle w:val="Heading1Preliminary"/>
      </w:pPr>
      <w:bookmarkStart w:id="0" w:name="_Toc485472202"/>
      <w:r>
        <w:lastRenderedPageBreak/>
        <w:t>Abstract</w:t>
      </w:r>
      <w:bookmarkEnd w:id="0"/>
    </w:p>
    <w:p w14:paraId="0A639856" w14:textId="3DE3951D" w:rsidR="00512847" w:rsidRDefault="00F0513E" w:rsidP="00DD0DD2">
      <w:pPr>
        <w:pStyle w:val="1ParaFlushLeft"/>
        <w:jc w:val="both"/>
      </w:pPr>
      <w:r w:rsidRPr="00F0513E">
        <w:t xml:space="preserve">This thesis </w:t>
      </w:r>
      <w:r w:rsidR="001D2373">
        <w:t xml:space="preserve">focuses on </w:t>
      </w:r>
      <w:r w:rsidR="00FA25F2">
        <w:t xml:space="preserve">analysing and </w:t>
      </w:r>
      <w:r>
        <w:t>automating the examination process</w:t>
      </w:r>
      <w:r w:rsidR="001D2373">
        <w:t xml:space="preserve"> </w:t>
      </w:r>
      <w:r w:rsidR="00FA25F2">
        <w:t>for the ‘Computer Support for Study’ course taught at Faculty of Mechanical Engineering, Czech Technical University in Prague</w:t>
      </w:r>
      <w:r w:rsidR="00B51FC9">
        <w:t>; and running the plagiarism check on answers from the test takers.</w:t>
      </w:r>
      <w:r w:rsidR="00FA25F2">
        <w:t xml:space="preserve"> An application called </w:t>
      </w:r>
      <w:r w:rsidR="00FA25F2" w:rsidRPr="00FA25F2">
        <w:rPr>
          <w:i/>
        </w:rPr>
        <w:t>Testrek</w:t>
      </w:r>
      <w:r w:rsidR="00FA25F2">
        <w:t xml:space="preserve"> is built as a part for this thesis which should streamline much of the examination process for the CSS course. The application is written using Python programming language</w:t>
      </w:r>
      <w:r w:rsidR="00B51FC9">
        <w:t xml:space="preserve"> with support from external libraries which are discussed in the thesis</w:t>
      </w:r>
      <w:r w:rsidR="00FA25F2">
        <w:t xml:space="preserve">. Testrek essentially </w:t>
      </w:r>
      <w:r w:rsidR="00BC1B1E">
        <w:t>checks</w:t>
      </w:r>
      <w:r w:rsidR="00FA25F2">
        <w:t xml:space="preserve"> and downloads the files from</w:t>
      </w:r>
      <w:r w:rsidR="00B51FC9">
        <w:t xml:space="preserve"> a </w:t>
      </w:r>
      <w:r w:rsidR="00A5551C">
        <w:t>publicly</w:t>
      </w:r>
      <w:r w:rsidR="00B51FC9">
        <w:t xml:space="preserve"> accessible network location (public_html folder), where answer files are</w:t>
      </w:r>
      <w:r w:rsidR="00FA25F2">
        <w:t xml:space="preserve"> uploaded </w:t>
      </w:r>
      <w:r w:rsidR="00B51FC9">
        <w:t>by the test takers.</w:t>
      </w:r>
      <w:r w:rsidR="00512847">
        <w:t xml:space="preserve"> The Plagiarism check is run using a library called </w:t>
      </w:r>
      <w:proofErr w:type="spellStart"/>
      <w:r w:rsidR="00512847">
        <w:t>fuzzywuzzy</w:t>
      </w:r>
      <w:proofErr w:type="spellEnd"/>
      <w:r w:rsidR="00512847">
        <w:t xml:space="preserve"> which in turn uses the </w:t>
      </w:r>
      <w:proofErr w:type="spellStart"/>
      <w:r w:rsidR="00512847" w:rsidRPr="00512847">
        <w:t>Levenshtein</w:t>
      </w:r>
      <w:proofErr w:type="spellEnd"/>
      <w:r w:rsidR="00512847" w:rsidRPr="00512847">
        <w:t xml:space="preserve"> distance</w:t>
      </w:r>
      <w:r w:rsidR="00512847">
        <w:t xml:space="preserve"> to calculate the </w:t>
      </w:r>
      <w:r w:rsidR="00DB52AA">
        <w:t>similarity between two strings. At the end</w:t>
      </w:r>
      <w:r w:rsidR="005A6DA2">
        <w:t>,</w:t>
      </w:r>
      <w:r w:rsidR="00DB52AA">
        <w:t xml:space="preserve"> a technical walkthrough of the application is also provided for understanding</w:t>
      </w:r>
      <w:r w:rsidR="005A6DA2">
        <w:t xml:space="preserve"> of</w:t>
      </w:r>
      <w:r w:rsidR="00DB52AA">
        <w:t xml:space="preserve"> the use case.</w:t>
      </w:r>
    </w:p>
    <w:p w14:paraId="41FFC025" w14:textId="029038C2" w:rsidR="00D26CE0" w:rsidRDefault="00E730C4" w:rsidP="00DD0DD2">
      <w:pPr>
        <w:pStyle w:val="1ParaFlushLeft"/>
        <w:jc w:val="both"/>
      </w:pPr>
      <w:r>
        <w:t>In</w:t>
      </w:r>
      <w:r w:rsidR="00512847">
        <w:t xml:space="preserve"> conclusion, the required automation of examination process has been achieved.</w:t>
      </w:r>
      <w:r w:rsidR="00DF3EE7">
        <w:t xml:space="preserve"> C</w:t>
      </w:r>
      <w:r w:rsidR="00DF3EE7" w:rsidRPr="00DF3EE7">
        <w:t>onsequently,</w:t>
      </w:r>
      <w:r w:rsidR="00512847">
        <w:t xml:space="preserve"> </w:t>
      </w:r>
      <w:r w:rsidR="00DF3EE7">
        <w:t>t</w:t>
      </w:r>
      <w:r w:rsidR="007054CE">
        <w:t>he analysis in this</w:t>
      </w:r>
      <w:r w:rsidR="00DB52AA">
        <w:t xml:space="preserve"> </w:t>
      </w:r>
      <w:r>
        <w:t xml:space="preserve">thesis </w:t>
      </w:r>
      <w:r w:rsidR="00DB52AA">
        <w:t>open opportunity for</w:t>
      </w:r>
      <w:r w:rsidR="00512847">
        <w:t xml:space="preserve"> further scope </w:t>
      </w:r>
      <w:r w:rsidR="00DB52AA">
        <w:t>of</w:t>
      </w:r>
      <w:r w:rsidR="00512847">
        <w:t xml:space="preserve"> automation and making the application </w:t>
      </w:r>
      <w:r w:rsidR="00DB52AA">
        <w:t xml:space="preserve">even </w:t>
      </w:r>
      <w:r w:rsidR="00512847">
        <w:t>more dynamic to cover more courses</w:t>
      </w:r>
      <w:r w:rsidR="00DB52AA">
        <w:t>.</w:t>
      </w:r>
      <w:r w:rsidR="004E0E0C">
        <w:t xml:space="preserve"> </w:t>
      </w:r>
    </w:p>
    <w:p w14:paraId="626F1DE8" w14:textId="77777777" w:rsidR="009F1EB9" w:rsidRPr="009F1EB9" w:rsidRDefault="009F1EB9" w:rsidP="00DF3EE7">
      <w:pPr>
        <w:pStyle w:val="1Para"/>
        <w:ind w:firstLine="0"/>
      </w:pPr>
    </w:p>
    <w:p w14:paraId="0E2802A6" w14:textId="23836813" w:rsidR="00200B9E" w:rsidRPr="00200B9E" w:rsidRDefault="00B36210" w:rsidP="0082303B">
      <w:pPr>
        <w:pStyle w:val="1ParaFlushLeft"/>
        <w:ind w:left="1440" w:hanging="1440"/>
      </w:pPr>
      <w:r w:rsidRPr="0082303B">
        <w:rPr>
          <w:b/>
        </w:rPr>
        <w:t>Keywords</w:t>
      </w:r>
      <w:r>
        <w:t>:</w:t>
      </w:r>
      <w:r w:rsidR="004E0E0C">
        <w:t xml:space="preserve"> </w:t>
      </w:r>
      <w:r w:rsidR="0082303B">
        <w:tab/>
      </w:r>
      <w:r w:rsidR="000710C1" w:rsidRPr="00D92EAA">
        <w:rPr>
          <w:lang w:val="en-GB"/>
        </w:rPr>
        <w:t>python, process automation, string comparison, HTML parsers,</w:t>
      </w:r>
      <w:r w:rsidR="00CF3D05">
        <w:rPr>
          <w:lang w:val="en-GB"/>
        </w:rPr>
        <w:t xml:space="preserve"> plagiarism check</w:t>
      </w:r>
      <w:r w:rsidR="005E3EE8">
        <w:rPr>
          <w:lang w:val="en-GB"/>
        </w:rPr>
        <w:t>,</w:t>
      </w:r>
      <w:r w:rsidR="000710C1" w:rsidRPr="00D92EAA">
        <w:rPr>
          <w:lang w:val="en-GB"/>
        </w:rPr>
        <w:t xml:space="preserve"> Testrek</w:t>
      </w:r>
    </w:p>
    <w:p w14:paraId="2F5AEE33" w14:textId="77777777" w:rsidR="00751639" w:rsidRDefault="00751639" w:rsidP="00E10BCA">
      <w:pPr>
        <w:pStyle w:val="Heading1Preliminary"/>
      </w:pPr>
      <w:bookmarkStart w:id="1" w:name="_Toc485472203"/>
      <w:r>
        <w:lastRenderedPageBreak/>
        <w:t>Acknowledgements</w:t>
      </w:r>
      <w:bookmarkEnd w:id="1"/>
    </w:p>
    <w:p w14:paraId="4AD061BB" w14:textId="5CBAF6C1" w:rsidR="005A6DA2" w:rsidRDefault="005A6DA2" w:rsidP="00DD0DD2">
      <w:pPr>
        <w:pStyle w:val="1Para"/>
      </w:pPr>
      <w:r>
        <w:t xml:space="preserve">I would like to express my deepest appreciation to </w:t>
      </w:r>
      <w:proofErr w:type="spellStart"/>
      <w:r>
        <w:t>Ing</w:t>
      </w:r>
      <w:proofErr w:type="spellEnd"/>
      <w:r>
        <w:t xml:space="preserve">. </w:t>
      </w:r>
      <w:proofErr w:type="spellStart"/>
      <w:r w:rsidRPr="005A6DA2">
        <w:t>Matouš</w:t>
      </w:r>
      <w:proofErr w:type="spellEnd"/>
      <w:r w:rsidRPr="005A6DA2">
        <w:t xml:space="preserve"> </w:t>
      </w:r>
      <w:proofErr w:type="spellStart"/>
      <w:r w:rsidRPr="005A6DA2">
        <w:t>Cejnek</w:t>
      </w:r>
      <w:proofErr w:type="spellEnd"/>
      <w:r>
        <w:t xml:space="preserve"> for all </w:t>
      </w:r>
      <w:r w:rsidR="00EF4AB6">
        <w:t xml:space="preserve">the </w:t>
      </w:r>
      <w:r>
        <w:t xml:space="preserve">guidance that he has provided </w:t>
      </w:r>
      <w:r w:rsidR="00EF4AB6">
        <w:t>during the</w:t>
      </w:r>
      <w:r>
        <w:t xml:space="preserve"> preparation of this thesis work. Without his persistent help, motivation and immense knowledge in Python, this would not have been as doable as it had been.</w:t>
      </w:r>
    </w:p>
    <w:p w14:paraId="283FED27" w14:textId="34C4E1BB" w:rsidR="005A6DA2" w:rsidRDefault="00DD0DD2" w:rsidP="00DD0DD2">
      <w:pPr>
        <w:pStyle w:val="1Para"/>
      </w:pPr>
      <w:r>
        <w:t>I would like to thank</w:t>
      </w:r>
      <w:r w:rsidR="005A6DA2">
        <w:t xml:space="preserve"> Professor</w:t>
      </w:r>
      <w:r w:rsidR="005A6DA2" w:rsidRPr="005A6DA2">
        <w:t xml:space="preserve"> Ivo </w:t>
      </w:r>
      <w:proofErr w:type="spellStart"/>
      <w:r w:rsidR="005A6DA2" w:rsidRPr="005A6DA2">
        <w:t>Bukovský</w:t>
      </w:r>
      <w:proofErr w:type="spellEnd"/>
      <w:r>
        <w:t xml:space="preserve"> for trusting in my ability to work on this thesis topic</w:t>
      </w:r>
      <w:r w:rsidR="00EF4AB6">
        <w:t xml:space="preserve"> and for his precious time that he has invested in making this thesis look well presented</w:t>
      </w:r>
      <w:r>
        <w:t xml:space="preserve">. </w:t>
      </w:r>
      <w:r w:rsidR="00EF4AB6">
        <w:t>Most of all, t</w:t>
      </w:r>
      <w:r>
        <w:t xml:space="preserve">he Python course taught by him </w:t>
      </w:r>
      <w:r w:rsidR="00EF4AB6">
        <w:t>helped me</w:t>
      </w:r>
      <w:r>
        <w:t xml:space="preserve"> in familiarizing with many aspects of the programming language and its capabilities.</w:t>
      </w:r>
      <w:r w:rsidR="00EF4AB6">
        <w:t xml:space="preserve"> </w:t>
      </w:r>
    </w:p>
    <w:p w14:paraId="42763E7A" w14:textId="54C3890C" w:rsidR="00DD0DD2" w:rsidRPr="00276693" w:rsidRDefault="00DD0DD2" w:rsidP="00DD0DD2">
      <w:pPr>
        <w:pStyle w:val="1Para"/>
      </w:pPr>
      <w:r>
        <w:t>In addition, a big thanks to</w:t>
      </w:r>
      <w:r w:rsidR="00591D18">
        <w:t xml:space="preserve"> </w:t>
      </w:r>
      <w:proofErr w:type="spellStart"/>
      <w:r w:rsidR="00591D18" w:rsidRPr="00591D18">
        <w:t>Kristyna</w:t>
      </w:r>
      <w:proofErr w:type="spellEnd"/>
      <w:r w:rsidR="00591D18">
        <w:t xml:space="preserve"> </w:t>
      </w:r>
      <w:proofErr w:type="spellStart"/>
      <w:r w:rsidR="00591D18" w:rsidRPr="00591D18">
        <w:t>Steidlova</w:t>
      </w:r>
      <w:proofErr w:type="spellEnd"/>
      <w:r w:rsidR="00591D18">
        <w:t xml:space="preserve"> from Accenture </w:t>
      </w:r>
      <w:proofErr w:type="spellStart"/>
      <w:r w:rsidR="00591D18">
        <w:t>sro</w:t>
      </w:r>
      <w:proofErr w:type="spellEnd"/>
      <w:r w:rsidR="00591D18">
        <w:t xml:space="preserve"> for help</w:t>
      </w:r>
      <w:r w:rsidR="0098663D">
        <w:t>ing</w:t>
      </w:r>
      <w:r w:rsidR="00591D18">
        <w:t xml:space="preserve"> with </w:t>
      </w:r>
      <w:r w:rsidR="00FD6A88">
        <w:t>creating</w:t>
      </w:r>
      <w:r w:rsidR="00591D18">
        <w:t xml:space="preserve"> the process </w:t>
      </w:r>
      <w:r w:rsidR="00FD6A88">
        <w:t>maps</w:t>
      </w:r>
      <w:r w:rsidR="00591D18">
        <w:t xml:space="preserve"> and for providing her valuable suggestions pertaining </w:t>
      </w:r>
      <w:r w:rsidR="0098663D">
        <w:t>to different ways of approaching the</w:t>
      </w:r>
      <w:r w:rsidR="00591D18">
        <w:t xml:space="preserve"> automation from her </w:t>
      </w:r>
      <w:r w:rsidR="0098663D">
        <w:t xml:space="preserve">experience and </w:t>
      </w:r>
      <w:r w:rsidR="00591D18">
        <w:t>expertise.</w:t>
      </w:r>
    </w:p>
    <w:p w14:paraId="6B431FCD" w14:textId="77777777" w:rsidR="00751639" w:rsidRDefault="00751639" w:rsidP="00DB02CC">
      <w:pPr>
        <w:pStyle w:val="Heading1Preliminary"/>
        <w:tabs>
          <w:tab w:val="left" w:pos="1170"/>
        </w:tabs>
      </w:pPr>
      <w:bookmarkStart w:id="2" w:name="_Toc485472204"/>
      <w:r>
        <w:lastRenderedPageBreak/>
        <w:t>Table of Contents</w:t>
      </w:r>
      <w:bookmarkEnd w:id="2"/>
    </w:p>
    <w:p w14:paraId="4309E92C" w14:textId="77777777" w:rsidR="00241FC0" w:rsidRDefault="00E92C0F">
      <w:pPr>
        <w:pStyle w:val="TOC2"/>
        <w:rPr>
          <w:rFonts w:asciiTheme="minorHAnsi" w:eastAsiaTheme="minorEastAsia" w:hAnsiTheme="minorHAnsi"/>
          <w:bCs w:val="0"/>
          <w:noProof/>
          <w:szCs w:val="24"/>
          <w:lang w:val="en-GB" w:eastAsia="en-GB"/>
        </w:rPr>
      </w:pPr>
      <w:r>
        <w:rPr>
          <w:rFonts w:asciiTheme="minorHAnsi" w:hAnsiTheme="minorHAnsi"/>
          <w:bCs w:val="0"/>
          <w:sz w:val="20"/>
        </w:rPr>
        <w:fldChar w:fldCharType="begin"/>
      </w:r>
      <w:r>
        <w:rPr>
          <w:rFonts w:asciiTheme="minorHAnsi" w:hAnsiTheme="minorHAnsi"/>
          <w:bCs w:val="0"/>
          <w:sz w:val="20"/>
        </w:rPr>
        <w:instrText xml:space="preserve"> TOC \o "1-4" \h \z \u </w:instrText>
      </w:r>
      <w:r>
        <w:rPr>
          <w:rFonts w:asciiTheme="minorHAnsi" w:hAnsiTheme="minorHAnsi"/>
          <w:bCs w:val="0"/>
          <w:sz w:val="20"/>
        </w:rPr>
        <w:fldChar w:fldCharType="separate"/>
      </w:r>
      <w:hyperlink w:anchor="_Toc485472202" w:history="1">
        <w:r w:rsidR="00241FC0" w:rsidRPr="00397AFC">
          <w:rPr>
            <w:rStyle w:val="Hyperlink"/>
            <w:noProof/>
          </w:rPr>
          <w:t>Abstract</w:t>
        </w:r>
        <w:r w:rsidR="00241FC0">
          <w:rPr>
            <w:noProof/>
            <w:webHidden/>
          </w:rPr>
          <w:tab/>
        </w:r>
        <w:r w:rsidR="00241FC0">
          <w:rPr>
            <w:noProof/>
            <w:webHidden/>
          </w:rPr>
          <w:fldChar w:fldCharType="begin"/>
        </w:r>
        <w:r w:rsidR="00241FC0">
          <w:rPr>
            <w:noProof/>
            <w:webHidden/>
          </w:rPr>
          <w:instrText xml:space="preserve"> PAGEREF _Toc485472202 \h </w:instrText>
        </w:r>
        <w:r w:rsidR="00241FC0">
          <w:rPr>
            <w:noProof/>
            <w:webHidden/>
          </w:rPr>
        </w:r>
        <w:r w:rsidR="00241FC0">
          <w:rPr>
            <w:noProof/>
            <w:webHidden/>
          </w:rPr>
          <w:fldChar w:fldCharType="separate"/>
        </w:r>
        <w:r w:rsidR="00241FC0">
          <w:rPr>
            <w:noProof/>
            <w:webHidden/>
          </w:rPr>
          <w:t>v</w:t>
        </w:r>
        <w:r w:rsidR="00241FC0">
          <w:rPr>
            <w:noProof/>
            <w:webHidden/>
          </w:rPr>
          <w:fldChar w:fldCharType="end"/>
        </w:r>
      </w:hyperlink>
    </w:p>
    <w:p w14:paraId="6E432056" w14:textId="77777777" w:rsidR="00241FC0" w:rsidRDefault="00241FC0">
      <w:pPr>
        <w:pStyle w:val="TOC2"/>
        <w:rPr>
          <w:rFonts w:asciiTheme="minorHAnsi" w:eastAsiaTheme="minorEastAsia" w:hAnsiTheme="minorHAnsi"/>
          <w:bCs w:val="0"/>
          <w:noProof/>
          <w:szCs w:val="24"/>
          <w:lang w:val="en-GB" w:eastAsia="en-GB"/>
        </w:rPr>
      </w:pPr>
      <w:hyperlink w:anchor="_Toc485472203" w:history="1">
        <w:r w:rsidRPr="00397AFC">
          <w:rPr>
            <w:rStyle w:val="Hyperlink"/>
            <w:noProof/>
          </w:rPr>
          <w:t>Acknowledgements</w:t>
        </w:r>
        <w:r>
          <w:rPr>
            <w:noProof/>
            <w:webHidden/>
          </w:rPr>
          <w:tab/>
        </w:r>
        <w:r>
          <w:rPr>
            <w:noProof/>
            <w:webHidden/>
          </w:rPr>
          <w:fldChar w:fldCharType="begin"/>
        </w:r>
        <w:r>
          <w:rPr>
            <w:noProof/>
            <w:webHidden/>
          </w:rPr>
          <w:instrText xml:space="preserve"> PAGEREF _Toc485472203 \h </w:instrText>
        </w:r>
        <w:r>
          <w:rPr>
            <w:noProof/>
            <w:webHidden/>
          </w:rPr>
        </w:r>
        <w:r>
          <w:rPr>
            <w:noProof/>
            <w:webHidden/>
          </w:rPr>
          <w:fldChar w:fldCharType="separate"/>
        </w:r>
        <w:r>
          <w:rPr>
            <w:noProof/>
            <w:webHidden/>
          </w:rPr>
          <w:t>vi</w:t>
        </w:r>
        <w:r>
          <w:rPr>
            <w:noProof/>
            <w:webHidden/>
          </w:rPr>
          <w:fldChar w:fldCharType="end"/>
        </w:r>
      </w:hyperlink>
    </w:p>
    <w:p w14:paraId="203C7DE7" w14:textId="77777777" w:rsidR="00241FC0" w:rsidRDefault="00241FC0">
      <w:pPr>
        <w:pStyle w:val="TOC2"/>
        <w:rPr>
          <w:rFonts w:asciiTheme="minorHAnsi" w:eastAsiaTheme="minorEastAsia" w:hAnsiTheme="minorHAnsi"/>
          <w:bCs w:val="0"/>
          <w:noProof/>
          <w:szCs w:val="24"/>
          <w:lang w:val="en-GB" w:eastAsia="en-GB"/>
        </w:rPr>
      </w:pPr>
      <w:hyperlink w:anchor="_Toc485472204" w:history="1">
        <w:r w:rsidRPr="00397AFC">
          <w:rPr>
            <w:rStyle w:val="Hyperlink"/>
            <w:noProof/>
          </w:rPr>
          <w:t>Table of Contents</w:t>
        </w:r>
        <w:r>
          <w:rPr>
            <w:noProof/>
            <w:webHidden/>
          </w:rPr>
          <w:tab/>
        </w:r>
        <w:r>
          <w:rPr>
            <w:noProof/>
            <w:webHidden/>
          </w:rPr>
          <w:fldChar w:fldCharType="begin"/>
        </w:r>
        <w:r>
          <w:rPr>
            <w:noProof/>
            <w:webHidden/>
          </w:rPr>
          <w:instrText xml:space="preserve"> PAGEREF _Toc485472204 \h </w:instrText>
        </w:r>
        <w:r>
          <w:rPr>
            <w:noProof/>
            <w:webHidden/>
          </w:rPr>
        </w:r>
        <w:r>
          <w:rPr>
            <w:noProof/>
            <w:webHidden/>
          </w:rPr>
          <w:fldChar w:fldCharType="separate"/>
        </w:r>
        <w:r>
          <w:rPr>
            <w:noProof/>
            <w:webHidden/>
          </w:rPr>
          <w:t>vii</w:t>
        </w:r>
        <w:r>
          <w:rPr>
            <w:noProof/>
            <w:webHidden/>
          </w:rPr>
          <w:fldChar w:fldCharType="end"/>
        </w:r>
      </w:hyperlink>
    </w:p>
    <w:p w14:paraId="4BB6C7BB" w14:textId="77777777" w:rsidR="00241FC0" w:rsidRDefault="00241FC0">
      <w:pPr>
        <w:pStyle w:val="TOC2"/>
        <w:rPr>
          <w:rFonts w:asciiTheme="minorHAnsi" w:eastAsiaTheme="minorEastAsia" w:hAnsiTheme="minorHAnsi"/>
          <w:bCs w:val="0"/>
          <w:noProof/>
          <w:szCs w:val="24"/>
          <w:lang w:val="en-GB" w:eastAsia="en-GB"/>
        </w:rPr>
      </w:pPr>
      <w:hyperlink w:anchor="_Toc485472205" w:history="1">
        <w:r w:rsidRPr="00397AFC">
          <w:rPr>
            <w:rStyle w:val="Hyperlink"/>
            <w:noProof/>
          </w:rPr>
          <w:t>List of Acronyms</w:t>
        </w:r>
        <w:r>
          <w:rPr>
            <w:noProof/>
            <w:webHidden/>
          </w:rPr>
          <w:tab/>
        </w:r>
        <w:r>
          <w:rPr>
            <w:noProof/>
            <w:webHidden/>
          </w:rPr>
          <w:fldChar w:fldCharType="begin"/>
        </w:r>
        <w:r>
          <w:rPr>
            <w:noProof/>
            <w:webHidden/>
          </w:rPr>
          <w:instrText xml:space="preserve"> PAGEREF _Toc485472205 \h </w:instrText>
        </w:r>
        <w:r>
          <w:rPr>
            <w:noProof/>
            <w:webHidden/>
          </w:rPr>
        </w:r>
        <w:r>
          <w:rPr>
            <w:noProof/>
            <w:webHidden/>
          </w:rPr>
          <w:fldChar w:fldCharType="separate"/>
        </w:r>
        <w:r>
          <w:rPr>
            <w:noProof/>
            <w:webHidden/>
          </w:rPr>
          <w:t>viii</w:t>
        </w:r>
        <w:r>
          <w:rPr>
            <w:noProof/>
            <w:webHidden/>
          </w:rPr>
          <w:fldChar w:fldCharType="end"/>
        </w:r>
      </w:hyperlink>
    </w:p>
    <w:p w14:paraId="3E192F58" w14:textId="77777777" w:rsidR="00241FC0" w:rsidRDefault="00241FC0">
      <w:pPr>
        <w:pStyle w:val="TOC2"/>
        <w:rPr>
          <w:rFonts w:asciiTheme="minorHAnsi" w:eastAsiaTheme="minorEastAsia" w:hAnsiTheme="minorHAnsi"/>
          <w:bCs w:val="0"/>
          <w:noProof/>
          <w:szCs w:val="24"/>
          <w:lang w:val="en-GB" w:eastAsia="en-GB"/>
        </w:rPr>
      </w:pPr>
      <w:hyperlink w:anchor="_Toc485472206" w:history="1">
        <w:r w:rsidRPr="00397AFC">
          <w:rPr>
            <w:rStyle w:val="Hyperlink"/>
            <w:noProof/>
          </w:rPr>
          <w:t>Glossary</w:t>
        </w:r>
        <w:r>
          <w:rPr>
            <w:noProof/>
            <w:webHidden/>
          </w:rPr>
          <w:tab/>
        </w:r>
        <w:r>
          <w:rPr>
            <w:noProof/>
            <w:webHidden/>
          </w:rPr>
          <w:fldChar w:fldCharType="begin"/>
        </w:r>
        <w:r>
          <w:rPr>
            <w:noProof/>
            <w:webHidden/>
          </w:rPr>
          <w:instrText xml:space="preserve"> PAGEREF _Toc485472206 \h </w:instrText>
        </w:r>
        <w:r>
          <w:rPr>
            <w:noProof/>
            <w:webHidden/>
          </w:rPr>
        </w:r>
        <w:r>
          <w:rPr>
            <w:noProof/>
            <w:webHidden/>
          </w:rPr>
          <w:fldChar w:fldCharType="separate"/>
        </w:r>
        <w:r>
          <w:rPr>
            <w:noProof/>
            <w:webHidden/>
          </w:rPr>
          <w:t>ix</w:t>
        </w:r>
        <w:r>
          <w:rPr>
            <w:noProof/>
            <w:webHidden/>
          </w:rPr>
          <w:fldChar w:fldCharType="end"/>
        </w:r>
      </w:hyperlink>
    </w:p>
    <w:p w14:paraId="673A17B6" w14:textId="77777777" w:rsidR="00241FC0" w:rsidRDefault="00241FC0">
      <w:pPr>
        <w:pStyle w:val="TOC1"/>
        <w:tabs>
          <w:tab w:val="left" w:pos="1540"/>
          <w:tab w:val="right" w:leader="dot" w:pos="8290"/>
        </w:tabs>
        <w:rPr>
          <w:rFonts w:asciiTheme="minorHAnsi" w:eastAsiaTheme="minorEastAsia" w:hAnsiTheme="minorHAnsi"/>
          <w:b w:val="0"/>
          <w:bCs w:val="0"/>
          <w:noProof/>
          <w:lang w:val="en-GB" w:eastAsia="en-GB"/>
        </w:rPr>
      </w:pPr>
      <w:hyperlink w:anchor="_Toc485472207" w:history="1">
        <w:r w:rsidRPr="00397AFC">
          <w:rPr>
            <w:rStyle w:val="Hyperlink"/>
            <w:noProof/>
          </w:rPr>
          <w:t>Chapter 1.</w:t>
        </w:r>
        <w:r>
          <w:rPr>
            <w:rFonts w:asciiTheme="minorHAnsi" w:eastAsiaTheme="minorEastAsia" w:hAnsiTheme="minorHAnsi"/>
            <w:b w:val="0"/>
            <w:bCs w:val="0"/>
            <w:noProof/>
            <w:lang w:val="en-GB" w:eastAsia="en-GB"/>
          </w:rPr>
          <w:tab/>
        </w:r>
        <w:r w:rsidRPr="00397AFC">
          <w:rPr>
            <w:rStyle w:val="Hyperlink"/>
            <w:noProof/>
          </w:rPr>
          <w:t>Introduction</w:t>
        </w:r>
        <w:r>
          <w:rPr>
            <w:noProof/>
            <w:webHidden/>
          </w:rPr>
          <w:tab/>
        </w:r>
        <w:r>
          <w:rPr>
            <w:noProof/>
            <w:webHidden/>
          </w:rPr>
          <w:fldChar w:fldCharType="begin"/>
        </w:r>
        <w:r>
          <w:rPr>
            <w:noProof/>
            <w:webHidden/>
          </w:rPr>
          <w:instrText xml:space="preserve"> PAGEREF _Toc485472207 \h </w:instrText>
        </w:r>
        <w:r>
          <w:rPr>
            <w:noProof/>
            <w:webHidden/>
          </w:rPr>
        </w:r>
        <w:r>
          <w:rPr>
            <w:noProof/>
            <w:webHidden/>
          </w:rPr>
          <w:fldChar w:fldCharType="separate"/>
        </w:r>
        <w:r>
          <w:rPr>
            <w:noProof/>
            <w:webHidden/>
          </w:rPr>
          <w:t>1</w:t>
        </w:r>
        <w:r>
          <w:rPr>
            <w:noProof/>
            <w:webHidden/>
          </w:rPr>
          <w:fldChar w:fldCharType="end"/>
        </w:r>
      </w:hyperlink>
    </w:p>
    <w:p w14:paraId="3AAC8BAA" w14:textId="77777777" w:rsidR="00241FC0" w:rsidRDefault="00241FC0">
      <w:pPr>
        <w:pStyle w:val="TOC1"/>
        <w:tabs>
          <w:tab w:val="left" w:pos="1540"/>
          <w:tab w:val="right" w:leader="dot" w:pos="8290"/>
        </w:tabs>
        <w:rPr>
          <w:rFonts w:asciiTheme="minorHAnsi" w:eastAsiaTheme="minorEastAsia" w:hAnsiTheme="minorHAnsi"/>
          <w:b w:val="0"/>
          <w:bCs w:val="0"/>
          <w:noProof/>
          <w:lang w:val="en-GB" w:eastAsia="en-GB"/>
        </w:rPr>
      </w:pPr>
      <w:hyperlink w:anchor="_Toc485472208" w:history="1">
        <w:r w:rsidRPr="00397AFC">
          <w:rPr>
            <w:rStyle w:val="Hyperlink"/>
            <w:noProof/>
          </w:rPr>
          <w:t>Chapter 2.</w:t>
        </w:r>
        <w:r>
          <w:rPr>
            <w:rFonts w:asciiTheme="minorHAnsi" w:eastAsiaTheme="minorEastAsia" w:hAnsiTheme="minorHAnsi"/>
            <w:b w:val="0"/>
            <w:bCs w:val="0"/>
            <w:noProof/>
            <w:lang w:val="en-GB" w:eastAsia="en-GB"/>
          </w:rPr>
          <w:tab/>
        </w:r>
        <w:r w:rsidRPr="00397AFC">
          <w:rPr>
            <w:rStyle w:val="Hyperlink"/>
            <w:noProof/>
          </w:rPr>
          <w:t>Process Analysis and comparison of existing tools</w:t>
        </w:r>
        <w:r>
          <w:rPr>
            <w:noProof/>
            <w:webHidden/>
          </w:rPr>
          <w:tab/>
        </w:r>
        <w:r>
          <w:rPr>
            <w:noProof/>
            <w:webHidden/>
          </w:rPr>
          <w:fldChar w:fldCharType="begin"/>
        </w:r>
        <w:r>
          <w:rPr>
            <w:noProof/>
            <w:webHidden/>
          </w:rPr>
          <w:instrText xml:space="preserve"> PAGEREF _Toc485472208 \h </w:instrText>
        </w:r>
        <w:r>
          <w:rPr>
            <w:noProof/>
            <w:webHidden/>
          </w:rPr>
        </w:r>
        <w:r>
          <w:rPr>
            <w:noProof/>
            <w:webHidden/>
          </w:rPr>
          <w:fldChar w:fldCharType="separate"/>
        </w:r>
        <w:r>
          <w:rPr>
            <w:noProof/>
            <w:webHidden/>
          </w:rPr>
          <w:t>3</w:t>
        </w:r>
        <w:r>
          <w:rPr>
            <w:noProof/>
            <w:webHidden/>
          </w:rPr>
          <w:fldChar w:fldCharType="end"/>
        </w:r>
      </w:hyperlink>
    </w:p>
    <w:p w14:paraId="0876DDD7" w14:textId="77777777" w:rsidR="00241FC0" w:rsidRDefault="00241FC0">
      <w:pPr>
        <w:pStyle w:val="TOC2"/>
        <w:tabs>
          <w:tab w:val="left" w:pos="662"/>
        </w:tabs>
        <w:rPr>
          <w:rFonts w:asciiTheme="minorHAnsi" w:eastAsiaTheme="minorEastAsia" w:hAnsiTheme="minorHAnsi"/>
          <w:bCs w:val="0"/>
          <w:noProof/>
          <w:szCs w:val="24"/>
          <w:lang w:val="en-GB" w:eastAsia="en-GB"/>
        </w:rPr>
      </w:pPr>
      <w:hyperlink w:anchor="_Toc485472209" w:history="1">
        <w:r w:rsidRPr="00397AFC">
          <w:rPr>
            <w:rStyle w:val="Hyperlink"/>
            <w:noProof/>
          </w:rPr>
          <w:t>2.1.</w:t>
        </w:r>
        <w:r>
          <w:rPr>
            <w:rFonts w:asciiTheme="minorHAnsi" w:eastAsiaTheme="minorEastAsia" w:hAnsiTheme="minorHAnsi"/>
            <w:bCs w:val="0"/>
            <w:noProof/>
            <w:szCs w:val="24"/>
            <w:lang w:val="en-GB" w:eastAsia="en-GB"/>
          </w:rPr>
          <w:tab/>
        </w:r>
        <w:r w:rsidRPr="00397AFC">
          <w:rPr>
            <w:rStyle w:val="Hyperlink"/>
            <w:noProof/>
          </w:rPr>
          <w:t>Process Description</w:t>
        </w:r>
        <w:r>
          <w:rPr>
            <w:noProof/>
            <w:webHidden/>
          </w:rPr>
          <w:tab/>
        </w:r>
        <w:r>
          <w:rPr>
            <w:noProof/>
            <w:webHidden/>
          </w:rPr>
          <w:fldChar w:fldCharType="begin"/>
        </w:r>
        <w:r>
          <w:rPr>
            <w:noProof/>
            <w:webHidden/>
          </w:rPr>
          <w:instrText xml:space="preserve"> PAGEREF _Toc485472209 \h </w:instrText>
        </w:r>
        <w:r>
          <w:rPr>
            <w:noProof/>
            <w:webHidden/>
          </w:rPr>
        </w:r>
        <w:r>
          <w:rPr>
            <w:noProof/>
            <w:webHidden/>
          </w:rPr>
          <w:fldChar w:fldCharType="separate"/>
        </w:r>
        <w:r>
          <w:rPr>
            <w:noProof/>
            <w:webHidden/>
          </w:rPr>
          <w:t>4</w:t>
        </w:r>
        <w:r>
          <w:rPr>
            <w:noProof/>
            <w:webHidden/>
          </w:rPr>
          <w:fldChar w:fldCharType="end"/>
        </w:r>
      </w:hyperlink>
    </w:p>
    <w:p w14:paraId="532935DB" w14:textId="77777777" w:rsidR="00241FC0" w:rsidRDefault="00241FC0">
      <w:pPr>
        <w:pStyle w:val="TOC2"/>
        <w:tabs>
          <w:tab w:val="left" w:pos="662"/>
        </w:tabs>
        <w:rPr>
          <w:rFonts w:asciiTheme="minorHAnsi" w:eastAsiaTheme="minorEastAsia" w:hAnsiTheme="minorHAnsi"/>
          <w:bCs w:val="0"/>
          <w:noProof/>
          <w:szCs w:val="24"/>
          <w:lang w:val="en-GB" w:eastAsia="en-GB"/>
        </w:rPr>
      </w:pPr>
      <w:hyperlink w:anchor="_Toc485472210" w:history="1">
        <w:r w:rsidRPr="00397AFC">
          <w:rPr>
            <w:rStyle w:val="Hyperlink"/>
            <w:noProof/>
          </w:rPr>
          <w:t>2.2.</w:t>
        </w:r>
        <w:r>
          <w:rPr>
            <w:rFonts w:asciiTheme="minorHAnsi" w:eastAsiaTheme="minorEastAsia" w:hAnsiTheme="minorHAnsi"/>
            <w:bCs w:val="0"/>
            <w:noProof/>
            <w:szCs w:val="24"/>
            <w:lang w:val="en-GB" w:eastAsia="en-GB"/>
          </w:rPr>
          <w:tab/>
        </w:r>
        <w:r w:rsidRPr="00397AFC">
          <w:rPr>
            <w:rStyle w:val="Hyperlink"/>
            <w:noProof/>
          </w:rPr>
          <w:t>Comparison of already available software solutions</w:t>
        </w:r>
        <w:r>
          <w:rPr>
            <w:noProof/>
            <w:webHidden/>
          </w:rPr>
          <w:tab/>
        </w:r>
        <w:r>
          <w:rPr>
            <w:noProof/>
            <w:webHidden/>
          </w:rPr>
          <w:fldChar w:fldCharType="begin"/>
        </w:r>
        <w:r>
          <w:rPr>
            <w:noProof/>
            <w:webHidden/>
          </w:rPr>
          <w:instrText xml:space="preserve"> PAGEREF _Toc485472210 \h </w:instrText>
        </w:r>
        <w:r>
          <w:rPr>
            <w:noProof/>
            <w:webHidden/>
          </w:rPr>
        </w:r>
        <w:r>
          <w:rPr>
            <w:noProof/>
            <w:webHidden/>
          </w:rPr>
          <w:fldChar w:fldCharType="separate"/>
        </w:r>
        <w:r>
          <w:rPr>
            <w:noProof/>
            <w:webHidden/>
          </w:rPr>
          <w:t>4</w:t>
        </w:r>
        <w:r>
          <w:rPr>
            <w:noProof/>
            <w:webHidden/>
          </w:rPr>
          <w:fldChar w:fldCharType="end"/>
        </w:r>
      </w:hyperlink>
    </w:p>
    <w:p w14:paraId="6F03E79A" w14:textId="77777777" w:rsidR="00241FC0" w:rsidRDefault="00241FC0">
      <w:pPr>
        <w:pStyle w:val="TOC1"/>
        <w:tabs>
          <w:tab w:val="left" w:pos="1540"/>
          <w:tab w:val="right" w:leader="dot" w:pos="8290"/>
        </w:tabs>
        <w:rPr>
          <w:rFonts w:asciiTheme="minorHAnsi" w:eastAsiaTheme="minorEastAsia" w:hAnsiTheme="minorHAnsi"/>
          <w:b w:val="0"/>
          <w:bCs w:val="0"/>
          <w:noProof/>
          <w:lang w:val="en-GB" w:eastAsia="en-GB"/>
        </w:rPr>
      </w:pPr>
      <w:hyperlink w:anchor="_Toc485472211" w:history="1">
        <w:r w:rsidRPr="00397AFC">
          <w:rPr>
            <w:rStyle w:val="Hyperlink"/>
            <w:noProof/>
          </w:rPr>
          <w:t>Chapter 3.</w:t>
        </w:r>
        <w:r>
          <w:rPr>
            <w:rFonts w:asciiTheme="minorHAnsi" w:eastAsiaTheme="minorEastAsia" w:hAnsiTheme="minorHAnsi"/>
            <w:b w:val="0"/>
            <w:bCs w:val="0"/>
            <w:noProof/>
            <w:lang w:val="en-GB" w:eastAsia="en-GB"/>
          </w:rPr>
          <w:tab/>
        </w:r>
        <w:r w:rsidRPr="00397AFC">
          <w:rPr>
            <w:rStyle w:val="Hyperlink"/>
            <w:noProof/>
          </w:rPr>
          <w:t>Proposed Solutions</w:t>
        </w:r>
        <w:r>
          <w:rPr>
            <w:noProof/>
            <w:webHidden/>
          </w:rPr>
          <w:tab/>
        </w:r>
        <w:r>
          <w:rPr>
            <w:noProof/>
            <w:webHidden/>
          </w:rPr>
          <w:fldChar w:fldCharType="begin"/>
        </w:r>
        <w:r>
          <w:rPr>
            <w:noProof/>
            <w:webHidden/>
          </w:rPr>
          <w:instrText xml:space="preserve"> PAGEREF _Toc485472211 \h </w:instrText>
        </w:r>
        <w:r>
          <w:rPr>
            <w:noProof/>
            <w:webHidden/>
          </w:rPr>
        </w:r>
        <w:r>
          <w:rPr>
            <w:noProof/>
            <w:webHidden/>
          </w:rPr>
          <w:fldChar w:fldCharType="separate"/>
        </w:r>
        <w:r>
          <w:rPr>
            <w:noProof/>
            <w:webHidden/>
          </w:rPr>
          <w:t>6</w:t>
        </w:r>
        <w:r>
          <w:rPr>
            <w:noProof/>
            <w:webHidden/>
          </w:rPr>
          <w:fldChar w:fldCharType="end"/>
        </w:r>
      </w:hyperlink>
    </w:p>
    <w:p w14:paraId="03D8DF02" w14:textId="77777777" w:rsidR="00241FC0" w:rsidRDefault="00241FC0">
      <w:pPr>
        <w:pStyle w:val="TOC2"/>
        <w:tabs>
          <w:tab w:val="left" w:pos="662"/>
        </w:tabs>
        <w:rPr>
          <w:rFonts w:asciiTheme="minorHAnsi" w:eastAsiaTheme="minorEastAsia" w:hAnsiTheme="minorHAnsi"/>
          <w:bCs w:val="0"/>
          <w:noProof/>
          <w:szCs w:val="24"/>
          <w:lang w:val="en-GB" w:eastAsia="en-GB"/>
        </w:rPr>
      </w:pPr>
      <w:hyperlink w:anchor="_Toc485472212" w:history="1">
        <w:r w:rsidRPr="00397AFC">
          <w:rPr>
            <w:rStyle w:val="Hyperlink"/>
            <w:noProof/>
          </w:rPr>
          <w:t>3.1.</w:t>
        </w:r>
        <w:r>
          <w:rPr>
            <w:rFonts w:asciiTheme="minorHAnsi" w:eastAsiaTheme="minorEastAsia" w:hAnsiTheme="minorHAnsi"/>
            <w:bCs w:val="0"/>
            <w:noProof/>
            <w:szCs w:val="24"/>
            <w:lang w:val="en-GB" w:eastAsia="en-GB"/>
          </w:rPr>
          <w:tab/>
        </w:r>
        <w:r w:rsidRPr="00397AFC">
          <w:rPr>
            <w:rStyle w:val="Hyperlink"/>
            <w:noProof/>
          </w:rPr>
          <w:t>Standardization of the process</w:t>
        </w:r>
        <w:r>
          <w:rPr>
            <w:noProof/>
            <w:webHidden/>
          </w:rPr>
          <w:tab/>
        </w:r>
        <w:r>
          <w:rPr>
            <w:noProof/>
            <w:webHidden/>
          </w:rPr>
          <w:fldChar w:fldCharType="begin"/>
        </w:r>
        <w:r>
          <w:rPr>
            <w:noProof/>
            <w:webHidden/>
          </w:rPr>
          <w:instrText xml:space="preserve"> PAGEREF _Toc485472212 \h </w:instrText>
        </w:r>
        <w:r>
          <w:rPr>
            <w:noProof/>
            <w:webHidden/>
          </w:rPr>
        </w:r>
        <w:r>
          <w:rPr>
            <w:noProof/>
            <w:webHidden/>
          </w:rPr>
          <w:fldChar w:fldCharType="separate"/>
        </w:r>
        <w:r>
          <w:rPr>
            <w:noProof/>
            <w:webHidden/>
          </w:rPr>
          <w:t>6</w:t>
        </w:r>
        <w:r>
          <w:rPr>
            <w:noProof/>
            <w:webHidden/>
          </w:rPr>
          <w:fldChar w:fldCharType="end"/>
        </w:r>
      </w:hyperlink>
    </w:p>
    <w:p w14:paraId="31EFFE1C" w14:textId="77777777" w:rsidR="00241FC0" w:rsidRDefault="00241FC0">
      <w:pPr>
        <w:pStyle w:val="TOC2"/>
        <w:tabs>
          <w:tab w:val="left" w:pos="662"/>
        </w:tabs>
        <w:rPr>
          <w:rFonts w:asciiTheme="minorHAnsi" w:eastAsiaTheme="minorEastAsia" w:hAnsiTheme="minorHAnsi"/>
          <w:bCs w:val="0"/>
          <w:noProof/>
          <w:szCs w:val="24"/>
          <w:lang w:val="en-GB" w:eastAsia="en-GB"/>
        </w:rPr>
      </w:pPr>
      <w:hyperlink w:anchor="_Toc485472213" w:history="1">
        <w:r w:rsidRPr="00397AFC">
          <w:rPr>
            <w:rStyle w:val="Hyperlink"/>
            <w:noProof/>
          </w:rPr>
          <w:t>3.2.</w:t>
        </w:r>
        <w:r>
          <w:rPr>
            <w:rFonts w:asciiTheme="minorHAnsi" w:eastAsiaTheme="minorEastAsia" w:hAnsiTheme="minorHAnsi"/>
            <w:bCs w:val="0"/>
            <w:noProof/>
            <w:szCs w:val="24"/>
            <w:lang w:val="en-GB" w:eastAsia="en-GB"/>
          </w:rPr>
          <w:tab/>
        </w:r>
        <w:r w:rsidRPr="00397AFC">
          <w:rPr>
            <w:rStyle w:val="Hyperlink"/>
            <w:noProof/>
          </w:rPr>
          <w:t>Possible Solutions</w:t>
        </w:r>
        <w:r>
          <w:rPr>
            <w:noProof/>
            <w:webHidden/>
          </w:rPr>
          <w:tab/>
        </w:r>
        <w:r>
          <w:rPr>
            <w:noProof/>
            <w:webHidden/>
          </w:rPr>
          <w:fldChar w:fldCharType="begin"/>
        </w:r>
        <w:r>
          <w:rPr>
            <w:noProof/>
            <w:webHidden/>
          </w:rPr>
          <w:instrText xml:space="preserve"> PAGEREF _Toc485472213 \h </w:instrText>
        </w:r>
        <w:r>
          <w:rPr>
            <w:noProof/>
            <w:webHidden/>
          </w:rPr>
        </w:r>
        <w:r>
          <w:rPr>
            <w:noProof/>
            <w:webHidden/>
          </w:rPr>
          <w:fldChar w:fldCharType="separate"/>
        </w:r>
        <w:r>
          <w:rPr>
            <w:noProof/>
            <w:webHidden/>
          </w:rPr>
          <w:t>6</w:t>
        </w:r>
        <w:r>
          <w:rPr>
            <w:noProof/>
            <w:webHidden/>
          </w:rPr>
          <w:fldChar w:fldCharType="end"/>
        </w:r>
      </w:hyperlink>
    </w:p>
    <w:p w14:paraId="5EF43C5B" w14:textId="77777777" w:rsidR="00241FC0" w:rsidRDefault="00241FC0">
      <w:pPr>
        <w:pStyle w:val="TOC1"/>
        <w:tabs>
          <w:tab w:val="left" w:pos="1540"/>
          <w:tab w:val="right" w:leader="dot" w:pos="8290"/>
        </w:tabs>
        <w:rPr>
          <w:rFonts w:asciiTheme="minorHAnsi" w:eastAsiaTheme="minorEastAsia" w:hAnsiTheme="minorHAnsi"/>
          <w:b w:val="0"/>
          <w:bCs w:val="0"/>
          <w:noProof/>
          <w:lang w:val="en-GB" w:eastAsia="en-GB"/>
        </w:rPr>
      </w:pPr>
      <w:hyperlink w:anchor="_Toc485472214" w:history="1">
        <w:r w:rsidRPr="00397AFC">
          <w:rPr>
            <w:rStyle w:val="Hyperlink"/>
            <w:noProof/>
          </w:rPr>
          <w:t>Chapter 4.</w:t>
        </w:r>
        <w:r>
          <w:rPr>
            <w:rFonts w:asciiTheme="minorHAnsi" w:eastAsiaTheme="minorEastAsia" w:hAnsiTheme="minorHAnsi"/>
            <w:b w:val="0"/>
            <w:bCs w:val="0"/>
            <w:noProof/>
            <w:lang w:val="en-GB" w:eastAsia="en-GB"/>
          </w:rPr>
          <w:tab/>
        </w:r>
        <w:r w:rsidRPr="00397AFC">
          <w:rPr>
            <w:rStyle w:val="Hyperlink"/>
            <w:noProof/>
          </w:rPr>
          <w:t>Technologies and Methodologies</w:t>
        </w:r>
        <w:r>
          <w:rPr>
            <w:noProof/>
            <w:webHidden/>
          </w:rPr>
          <w:tab/>
        </w:r>
        <w:r>
          <w:rPr>
            <w:noProof/>
            <w:webHidden/>
          </w:rPr>
          <w:fldChar w:fldCharType="begin"/>
        </w:r>
        <w:r>
          <w:rPr>
            <w:noProof/>
            <w:webHidden/>
          </w:rPr>
          <w:instrText xml:space="preserve"> PAGEREF _Toc485472214 \h </w:instrText>
        </w:r>
        <w:r>
          <w:rPr>
            <w:noProof/>
            <w:webHidden/>
          </w:rPr>
        </w:r>
        <w:r>
          <w:rPr>
            <w:noProof/>
            <w:webHidden/>
          </w:rPr>
          <w:fldChar w:fldCharType="separate"/>
        </w:r>
        <w:r>
          <w:rPr>
            <w:noProof/>
            <w:webHidden/>
          </w:rPr>
          <w:t>10</w:t>
        </w:r>
        <w:r>
          <w:rPr>
            <w:noProof/>
            <w:webHidden/>
          </w:rPr>
          <w:fldChar w:fldCharType="end"/>
        </w:r>
      </w:hyperlink>
    </w:p>
    <w:p w14:paraId="5ABC5423" w14:textId="77777777" w:rsidR="00241FC0" w:rsidRDefault="00241FC0">
      <w:pPr>
        <w:pStyle w:val="TOC2"/>
        <w:tabs>
          <w:tab w:val="left" w:pos="662"/>
        </w:tabs>
        <w:rPr>
          <w:rFonts w:asciiTheme="minorHAnsi" w:eastAsiaTheme="minorEastAsia" w:hAnsiTheme="minorHAnsi"/>
          <w:bCs w:val="0"/>
          <w:noProof/>
          <w:szCs w:val="24"/>
          <w:lang w:val="en-GB" w:eastAsia="en-GB"/>
        </w:rPr>
      </w:pPr>
      <w:hyperlink w:anchor="_Toc485472215" w:history="1">
        <w:r w:rsidRPr="00397AFC">
          <w:rPr>
            <w:rStyle w:val="Hyperlink"/>
            <w:noProof/>
          </w:rPr>
          <w:t>4.1.</w:t>
        </w:r>
        <w:r>
          <w:rPr>
            <w:rFonts w:asciiTheme="minorHAnsi" w:eastAsiaTheme="minorEastAsia" w:hAnsiTheme="minorHAnsi"/>
            <w:bCs w:val="0"/>
            <w:noProof/>
            <w:szCs w:val="24"/>
            <w:lang w:val="en-GB" w:eastAsia="en-GB"/>
          </w:rPr>
          <w:tab/>
        </w:r>
        <w:r w:rsidRPr="00397AFC">
          <w:rPr>
            <w:rStyle w:val="Hyperlink"/>
            <w:noProof/>
          </w:rPr>
          <w:t>Development Environment</w:t>
        </w:r>
        <w:r>
          <w:rPr>
            <w:noProof/>
            <w:webHidden/>
          </w:rPr>
          <w:tab/>
        </w:r>
        <w:r>
          <w:rPr>
            <w:noProof/>
            <w:webHidden/>
          </w:rPr>
          <w:fldChar w:fldCharType="begin"/>
        </w:r>
        <w:r>
          <w:rPr>
            <w:noProof/>
            <w:webHidden/>
          </w:rPr>
          <w:instrText xml:space="preserve"> PAGEREF _Toc485472215 \h </w:instrText>
        </w:r>
        <w:r>
          <w:rPr>
            <w:noProof/>
            <w:webHidden/>
          </w:rPr>
        </w:r>
        <w:r>
          <w:rPr>
            <w:noProof/>
            <w:webHidden/>
          </w:rPr>
          <w:fldChar w:fldCharType="separate"/>
        </w:r>
        <w:r>
          <w:rPr>
            <w:noProof/>
            <w:webHidden/>
          </w:rPr>
          <w:t>10</w:t>
        </w:r>
        <w:r>
          <w:rPr>
            <w:noProof/>
            <w:webHidden/>
          </w:rPr>
          <w:fldChar w:fldCharType="end"/>
        </w:r>
      </w:hyperlink>
    </w:p>
    <w:p w14:paraId="05F49DD5" w14:textId="77777777" w:rsidR="00241FC0" w:rsidRDefault="00241FC0">
      <w:pPr>
        <w:pStyle w:val="TOC2"/>
        <w:tabs>
          <w:tab w:val="left" w:pos="662"/>
        </w:tabs>
        <w:rPr>
          <w:rFonts w:asciiTheme="minorHAnsi" w:eastAsiaTheme="minorEastAsia" w:hAnsiTheme="minorHAnsi"/>
          <w:bCs w:val="0"/>
          <w:noProof/>
          <w:szCs w:val="24"/>
          <w:lang w:val="en-GB" w:eastAsia="en-GB"/>
        </w:rPr>
      </w:pPr>
      <w:hyperlink w:anchor="_Toc485472216" w:history="1">
        <w:r w:rsidRPr="00397AFC">
          <w:rPr>
            <w:rStyle w:val="Hyperlink"/>
            <w:noProof/>
          </w:rPr>
          <w:t>4.2.</w:t>
        </w:r>
        <w:r>
          <w:rPr>
            <w:rFonts w:asciiTheme="minorHAnsi" w:eastAsiaTheme="minorEastAsia" w:hAnsiTheme="minorHAnsi"/>
            <w:bCs w:val="0"/>
            <w:noProof/>
            <w:szCs w:val="24"/>
            <w:lang w:val="en-GB" w:eastAsia="en-GB"/>
          </w:rPr>
          <w:tab/>
        </w:r>
        <w:r w:rsidRPr="00397AFC">
          <w:rPr>
            <w:rStyle w:val="Hyperlink"/>
            <w:noProof/>
          </w:rPr>
          <w:t>Programming Technologies</w:t>
        </w:r>
        <w:r>
          <w:rPr>
            <w:noProof/>
            <w:webHidden/>
          </w:rPr>
          <w:tab/>
        </w:r>
        <w:r>
          <w:rPr>
            <w:noProof/>
            <w:webHidden/>
          </w:rPr>
          <w:fldChar w:fldCharType="begin"/>
        </w:r>
        <w:r>
          <w:rPr>
            <w:noProof/>
            <w:webHidden/>
          </w:rPr>
          <w:instrText xml:space="preserve"> PAGEREF _Toc485472216 \h </w:instrText>
        </w:r>
        <w:r>
          <w:rPr>
            <w:noProof/>
            <w:webHidden/>
          </w:rPr>
        </w:r>
        <w:r>
          <w:rPr>
            <w:noProof/>
            <w:webHidden/>
          </w:rPr>
          <w:fldChar w:fldCharType="separate"/>
        </w:r>
        <w:r>
          <w:rPr>
            <w:noProof/>
            <w:webHidden/>
          </w:rPr>
          <w:t>11</w:t>
        </w:r>
        <w:r>
          <w:rPr>
            <w:noProof/>
            <w:webHidden/>
          </w:rPr>
          <w:fldChar w:fldCharType="end"/>
        </w:r>
      </w:hyperlink>
    </w:p>
    <w:p w14:paraId="1457A310" w14:textId="77777777" w:rsidR="00241FC0" w:rsidRDefault="00241FC0">
      <w:pPr>
        <w:pStyle w:val="TOC3"/>
        <w:tabs>
          <w:tab w:val="left" w:pos="1100"/>
          <w:tab w:val="right" w:leader="dot" w:pos="8290"/>
        </w:tabs>
        <w:rPr>
          <w:rFonts w:asciiTheme="minorHAnsi" w:eastAsiaTheme="minorEastAsia" w:hAnsiTheme="minorHAnsi"/>
          <w:noProof/>
          <w:szCs w:val="24"/>
          <w:lang w:val="en-GB" w:eastAsia="en-GB"/>
        </w:rPr>
      </w:pPr>
      <w:hyperlink w:anchor="_Toc485472217" w:history="1">
        <w:r w:rsidRPr="00397AFC">
          <w:rPr>
            <w:rStyle w:val="Hyperlink"/>
            <w:noProof/>
          </w:rPr>
          <w:t>4.2.1.</w:t>
        </w:r>
        <w:r>
          <w:rPr>
            <w:rFonts w:asciiTheme="minorHAnsi" w:eastAsiaTheme="minorEastAsia" w:hAnsiTheme="minorHAnsi"/>
            <w:noProof/>
            <w:szCs w:val="24"/>
            <w:lang w:val="en-GB" w:eastAsia="en-GB"/>
          </w:rPr>
          <w:tab/>
        </w:r>
        <w:r w:rsidRPr="00397AFC">
          <w:rPr>
            <w:rStyle w:val="Hyperlink"/>
            <w:noProof/>
          </w:rPr>
          <w:t>Why Python?</w:t>
        </w:r>
        <w:r>
          <w:rPr>
            <w:noProof/>
            <w:webHidden/>
          </w:rPr>
          <w:tab/>
        </w:r>
        <w:r>
          <w:rPr>
            <w:noProof/>
            <w:webHidden/>
          </w:rPr>
          <w:fldChar w:fldCharType="begin"/>
        </w:r>
        <w:r>
          <w:rPr>
            <w:noProof/>
            <w:webHidden/>
          </w:rPr>
          <w:instrText xml:space="preserve"> PAGEREF _Toc485472217 \h </w:instrText>
        </w:r>
        <w:r>
          <w:rPr>
            <w:noProof/>
            <w:webHidden/>
          </w:rPr>
        </w:r>
        <w:r>
          <w:rPr>
            <w:noProof/>
            <w:webHidden/>
          </w:rPr>
          <w:fldChar w:fldCharType="separate"/>
        </w:r>
        <w:r>
          <w:rPr>
            <w:noProof/>
            <w:webHidden/>
          </w:rPr>
          <w:t>14</w:t>
        </w:r>
        <w:r>
          <w:rPr>
            <w:noProof/>
            <w:webHidden/>
          </w:rPr>
          <w:fldChar w:fldCharType="end"/>
        </w:r>
      </w:hyperlink>
    </w:p>
    <w:p w14:paraId="01175683" w14:textId="77777777" w:rsidR="00241FC0" w:rsidRDefault="00241FC0">
      <w:pPr>
        <w:pStyle w:val="TOC2"/>
        <w:tabs>
          <w:tab w:val="left" w:pos="662"/>
        </w:tabs>
        <w:rPr>
          <w:rFonts w:asciiTheme="minorHAnsi" w:eastAsiaTheme="minorEastAsia" w:hAnsiTheme="minorHAnsi"/>
          <w:bCs w:val="0"/>
          <w:noProof/>
          <w:szCs w:val="24"/>
          <w:lang w:val="en-GB" w:eastAsia="en-GB"/>
        </w:rPr>
      </w:pPr>
      <w:hyperlink w:anchor="_Toc485472218" w:history="1">
        <w:r w:rsidRPr="00397AFC">
          <w:rPr>
            <w:rStyle w:val="Hyperlink"/>
            <w:noProof/>
          </w:rPr>
          <w:t>4.3.</w:t>
        </w:r>
        <w:r>
          <w:rPr>
            <w:rFonts w:asciiTheme="minorHAnsi" w:eastAsiaTheme="minorEastAsia" w:hAnsiTheme="minorHAnsi"/>
            <w:bCs w:val="0"/>
            <w:noProof/>
            <w:szCs w:val="24"/>
            <w:lang w:val="en-GB" w:eastAsia="en-GB"/>
          </w:rPr>
          <w:tab/>
        </w:r>
        <w:r w:rsidRPr="00397AFC">
          <w:rPr>
            <w:rStyle w:val="Hyperlink"/>
            <w:noProof/>
          </w:rPr>
          <w:t>External Python libraries</w:t>
        </w:r>
        <w:r>
          <w:rPr>
            <w:noProof/>
            <w:webHidden/>
          </w:rPr>
          <w:tab/>
        </w:r>
        <w:r>
          <w:rPr>
            <w:noProof/>
            <w:webHidden/>
          </w:rPr>
          <w:fldChar w:fldCharType="begin"/>
        </w:r>
        <w:r>
          <w:rPr>
            <w:noProof/>
            <w:webHidden/>
          </w:rPr>
          <w:instrText xml:space="preserve"> PAGEREF _Toc485472218 \h </w:instrText>
        </w:r>
        <w:r>
          <w:rPr>
            <w:noProof/>
            <w:webHidden/>
          </w:rPr>
        </w:r>
        <w:r>
          <w:rPr>
            <w:noProof/>
            <w:webHidden/>
          </w:rPr>
          <w:fldChar w:fldCharType="separate"/>
        </w:r>
        <w:r>
          <w:rPr>
            <w:noProof/>
            <w:webHidden/>
          </w:rPr>
          <w:t>14</w:t>
        </w:r>
        <w:r>
          <w:rPr>
            <w:noProof/>
            <w:webHidden/>
          </w:rPr>
          <w:fldChar w:fldCharType="end"/>
        </w:r>
      </w:hyperlink>
    </w:p>
    <w:p w14:paraId="775E8DD1" w14:textId="77777777" w:rsidR="00241FC0" w:rsidRDefault="00241FC0">
      <w:pPr>
        <w:pStyle w:val="TOC2"/>
        <w:tabs>
          <w:tab w:val="left" w:pos="662"/>
        </w:tabs>
        <w:rPr>
          <w:rFonts w:asciiTheme="minorHAnsi" w:eastAsiaTheme="minorEastAsia" w:hAnsiTheme="minorHAnsi"/>
          <w:bCs w:val="0"/>
          <w:noProof/>
          <w:szCs w:val="24"/>
          <w:lang w:val="en-GB" w:eastAsia="en-GB"/>
        </w:rPr>
      </w:pPr>
      <w:hyperlink w:anchor="_Toc485472219" w:history="1">
        <w:r w:rsidRPr="00397AFC">
          <w:rPr>
            <w:rStyle w:val="Hyperlink"/>
            <w:noProof/>
          </w:rPr>
          <w:t>4.4.</w:t>
        </w:r>
        <w:r>
          <w:rPr>
            <w:rFonts w:asciiTheme="minorHAnsi" w:eastAsiaTheme="minorEastAsia" w:hAnsiTheme="minorHAnsi"/>
            <w:bCs w:val="0"/>
            <w:noProof/>
            <w:szCs w:val="24"/>
            <w:lang w:val="en-GB" w:eastAsia="en-GB"/>
          </w:rPr>
          <w:tab/>
        </w:r>
        <w:r w:rsidRPr="00397AFC">
          <w:rPr>
            <w:rStyle w:val="Hyperlink"/>
            <w:noProof/>
          </w:rPr>
          <w:t>Development and Testing Methodology</w:t>
        </w:r>
        <w:r>
          <w:rPr>
            <w:noProof/>
            <w:webHidden/>
          </w:rPr>
          <w:tab/>
        </w:r>
        <w:r>
          <w:rPr>
            <w:noProof/>
            <w:webHidden/>
          </w:rPr>
          <w:fldChar w:fldCharType="begin"/>
        </w:r>
        <w:r>
          <w:rPr>
            <w:noProof/>
            <w:webHidden/>
          </w:rPr>
          <w:instrText xml:space="preserve"> PAGEREF _Toc485472219 \h </w:instrText>
        </w:r>
        <w:r>
          <w:rPr>
            <w:noProof/>
            <w:webHidden/>
          </w:rPr>
        </w:r>
        <w:r>
          <w:rPr>
            <w:noProof/>
            <w:webHidden/>
          </w:rPr>
          <w:fldChar w:fldCharType="separate"/>
        </w:r>
        <w:r>
          <w:rPr>
            <w:noProof/>
            <w:webHidden/>
          </w:rPr>
          <w:t>17</w:t>
        </w:r>
        <w:r>
          <w:rPr>
            <w:noProof/>
            <w:webHidden/>
          </w:rPr>
          <w:fldChar w:fldCharType="end"/>
        </w:r>
      </w:hyperlink>
    </w:p>
    <w:p w14:paraId="01738DE8" w14:textId="77777777" w:rsidR="00241FC0" w:rsidRDefault="00241FC0">
      <w:pPr>
        <w:pStyle w:val="TOC2"/>
        <w:tabs>
          <w:tab w:val="left" w:pos="662"/>
        </w:tabs>
        <w:rPr>
          <w:rFonts w:asciiTheme="minorHAnsi" w:eastAsiaTheme="minorEastAsia" w:hAnsiTheme="minorHAnsi"/>
          <w:bCs w:val="0"/>
          <w:noProof/>
          <w:szCs w:val="24"/>
          <w:lang w:val="en-GB" w:eastAsia="en-GB"/>
        </w:rPr>
      </w:pPr>
      <w:hyperlink w:anchor="_Toc485472220" w:history="1">
        <w:r w:rsidRPr="00397AFC">
          <w:rPr>
            <w:rStyle w:val="Hyperlink"/>
            <w:noProof/>
          </w:rPr>
          <w:t>4.5.</w:t>
        </w:r>
        <w:r>
          <w:rPr>
            <w:rFonts w:asciiTheme="minorHAnsi" w:eastAsiaTheme="minorEastAsia" w:hAnsiTheme="minorHAnsi"/>
            <w:bCs w:val="0"/>
            <w:noProof/>
            <w:szCs w:val="24"/>
            <w:lang w:val="en-GB" w:eastAsia="en-GB"/>
          </w:rPr>
          <w:tab/>
        </w:r>
        <w:r w:rsidRPr="00397AFC">
          <w:rPr>
            <w:rStyle w:val="Hyperlink"/>
            <w:noProof/>
          </w:rPr>
          <w:t>Plagiarism Check</w:t>
        </w:r>
        <w:r>
          <w:rPr>
            <w:noProof/>
            <w:webHidden/>
          </w:rPr>
          <w:tab/>
        </w:r>
        <w:r>
          <w:rPr>
            <w:noProof/>
            <w:webHidden/>
          </w:rPr>
          <w:fldChar w:fldCharType="begin"/>
        </w:r>
        <w:r>
          <w:rPr>
            <w:noProof/>
            <w:webHidden/>
          </w:rPr>
          <w:instrText xml:space="preserve"> PAGEREF _Toc485472220 \h </w:instrText>
        </w:r>
        <w:r>
          <w:rPr>
            <w:noProof/>
            <w:webHidden/>
          </w:rPr>
        </w:r>
        <w:r>
          <w:rPr>
            <w:noProof/>
            <w:webHidden/>
          </w:rPr>
          <w:fldChar w:fldCharType="separate"/>
        </w:r>
        <w:r>
          <w:rPr>
            <w:noProof/>
            <w:webHidden/>
          </w:rPr>
          <w:t>19</w:t>
        </w:r>
        <w:r>
          <w:rPr>
            <w:noProof/>
            <w:webHidden/>
          </w:rPr>
          <w:fldChar w:fldCharType="end"/>
        </w:r>
      </w:hyperlink>
    </w:p>
    <w:p w14:paraId="4917A96A" w14:textId="77777777" w:rsidR="00241FC0" w:rsidRDefault="00241FC0">
      <w:pPr>
        <w:pStyle w:val="TOC3"/>
        <w:tabs>
          <w:tab w:val="left" w:pos="1100"/>
          <w:tab w:val="right" w:leader="dot" w:pos="8290"/>
        </w:tabs>
        <w:rPr>
          <w:rFonts w:asciiTheme="minorHAnsi" w:eastAsiaTheme="minorEastAsia" w:hAnsiTheme="minorHAnsi"/>
          <w:noProof/>
          <w:szCs w:val="24"/>
          <w:lang w:val="en-GB" w:eastAsia="en-GB"/>
        </w:rPr>
      </w:pPr>
      <w:hyperlink w:anchor="_Toc485472221" w:history="1">
        <w:r w:rsidRPr="00397AFC">
          <w:rPr>
            <w:rStyle w:val="Hyperlink"/>
            <w:noProof/>
          </w:rPr>
          <w:t>4.5.1.</w:t>
        </w:r>
        <w:r>
          <w:rPr>
            <w:rFonts w:asciiTheme="minorHAnsi" w:eastAsiaTheme="minorEastAsia" w:hAnsiTheme="minorHAnsi"/>
            <w:noProof/>
            <w:szCs w:val="24"/>
            <w:lang w:val="en-GB" w:eastAsia="en-GB"/>
          </w:rPr>
          <w:tab/>
        </w:r>
        <w:r w:rsidRPr="00397AFC">
          <w:rPr>
            <w:rStyle w:val="Hyperlink"/>
            <w:noProof/>
          </w:rPr>
          <w:t>Available plagiarism check methods in Testrek</w:t>
        </w:r>
        <w:r>
          <w:rPr>
            <w:noProof/>
            <w:webHidden/>
          </w:rPr>
          <w:tab/>
        </w:r>
        <w:r>
          <w:rPr>
            <w:noProof/>
            <w:webHidden/>
          </w:rPr>
          <w:fldChar w:fldCharType="begin"/>
        </w:r>
        <w:r>
          <w:rPr>
            <w:noProof/>
            <w:webHidden/>
          </w:rPr>
          <w:instrText xml:space="preserve"> PAGEREF _Toc485472221 \h </w:instrText>
        </w:r>
        <w:r>
          <w:rPr>
            <w:noProof/>
            <w:webHidden/>
          </w:rPr>
        </w:r>
        <w:r>
          <w:rPr>
            <w:noProof/>
            <w:webHidden/>
          </w:rPr>
          <w:fldChar w:fldCharType="separate"/>
        </w:r>
        <w:r>
          <w:rPr>
            <w:noProof/>
            <w:webHidden/>
          </w:rPr>
          <w:t>20</w:t>
        </w:r>
        <w:r>
          <w:rPr>
            <w:noProof/>
            <w:webHidden/>
          </w:rPr>
          <w:fldChar w:fldCharType="end"/>
        </w:r>
      </w:hyperlink>
    </w:p>
    <w:p w14:paraId="2BCB20D3" w14:textId="77777777" w:rsidR="00241FC0" w:rsidRDefault="00241FC0">
      <w:pPr>
        <w:pStyle w:val="TOC1"/>
        <w:tabs>
          <w:tab w:val="left" w:pos="1540"/>
          <w:tab w:val="right" w:leader="dot" w:pos="8290"/>
        </w:tabs>
        <w:rPr>
          <w:rFonts w:asciiTheme="minorHAnsi" w:eastAsiaTheme="minorEastAsia" w:hAnsiTheme="minorHAnsi"/>
          <w:b w:val="0"/>
          <w:bCs w:val="0"/>
          <w:noProof/>
          <w:lang w:val="en-GB" w:eastAsia="en-GB"/>
        </w:rPr>
      </w:pPr>
      <w:hyperlink w:anchor="_Toc485472222" w:history="1">
        <w:r w:rsidRPr="00397AFC">
          <w:rPr>
            <w:rStyle w:val="Hyperlink"/>
            <w:noProof/>
          </w:rPr>
          <w:t>Chapter 5.</w:t>
        </w:r>
        <w:r>
          <w:rPr>
            <w:rFonts w:asciiTheme="minorHAnsi" w:eastAsiaTheme="minorEastAsia" w:hAnsiTheme="minorHAnsi"/>
            <w:b w:val="0"/>
            <w:bCs w:val="0"/>
            <w:noProof/>
            <w:lang w:val="en-GB" w:eastAsia="en-GB"/>
          </w:rPr>
          <w:tab/>
        </w:r>
        <w:r w:rsidRPr="00397AFC">
          <w:rPr>
            <w:rStyle w:val="Hyperlink"/>
            <w:noProof/>
          </w:rPr>
          <w:t>Technical walkthrough</w:t>
        </w:r>
        <w:r>
          <w:rPr>
            <w:noProof/>
            <w:webHidden/>
          </w:rPr>
          <w:tab/>
        </w:r>
        <w:r>
          <w:rPr>
            <w:noProof/>
            <w:webHidden/>
          </w:rPr>
          <w:fldChar w:fldCharType="begin"/>
        </w:r>
        <w:r>
          <w:rPr>
            <w:noProof/>
            <w:webHidden/>
          </w:rPr>
          <w:instrText xml:space="preserve"> PAGEREF _Toc485472222 \h </w:instrText>
        </w:r>
        <w:r>
          <w:rPr>
            <w:noProof/>
            <w:webHidden/>
          </w:rPr>
        </w:r>
        <w:r>
          <w:rPr>
            <w:noProof/>
            <w:webHidden/>
          </w:rPr>
          <w:fldChar w:fldCharType="separate"/>
        </w:r>
        <w:r>
          <w:rPr>
            <w:noProof/>
            <w:webHidden/>
          </w:rPr>
          <w:t>22</w:t>
        </w:r>
        <w:r>
          <w:rPr>
            <w:noProof/>
            <w:webHidden/>
          </w:rPr>
          <w:fldChar w:fldCharType="end"/>
        </w:r>
      </w:hyperlink>
    </w:p>
    <w:p w14:paraId="2AB71160" w14:textId="77777777" w:rsidR="00241FC0" w:rsidRDefault="00241FC0">
      <w:pPr>
        <w:pStyle w:val="TOC2"/>
        <w:tabs>
          <w:tab w:val="left" w:pos="662"/>
        </w:tabs>
        <w:rPr>
          <w:rFonts w:asciiTheme="minorHAnsi" w:eastAsiaTheme="minorEastAsia" w:hAnsiTheme="minorHAnsi"/>
          <w:bCs w:val="0"/>
          <w:noProof/>
          <w:szCs w:val="24"/>
          <w:lang w:val="en-GB" w:eastAsia="en-GB"/>
        </w:rPr>
      </w:pPr>
      <w:hyperlink w:anchor="_Toc485472223" w:history="1">
        <w:r w:rsidRPr="00397AFC">
          <w:rPr>
            <w:rStyle w:val="Hyperlink"/>
            <w:noProof/>
          </w:rPr>
          <w:t>5.1.</w:t>
        </w:r>
        <w:r>
          <w:rPr>
            <w:rFonts w:asciiTheme="minorHAnsi" w:eastAsiaTheme="minorEastAsia" w:hAnsiTheme="minorHAnsi"/>
            <w:bCs w:val="0"/>
            <w:noProof/>
            <w:szCs w:val="24"/>
            <w:lang w:val="en-GB" w:eastAsia="en-GB"/>
          </w:rPr>
          <w:tab/>
        </w:r>
        <w:r w:rsidRPr="00397AFC">
          <w:rPr>
            <w:rStyle w:val="Hyperlink"/>
            <w:noProof/>
          </w:rPr>
          <w:t>Application runtime</w:t>
        </w:r>
        <w:r>
          <w:rPr>
            <w:noProof/>
            <w:webHidden/>
          </w:rPr>
          <w:tab/>
        </w:r>
        <w:r>
          <w:rPr>
            <w:noProof/>
            <w:webHidden/>
          </w:rPr>
          <w:fldChar w:fldCharType="begin"/>
        </w:r>
        <w:r>
          <w:rPr>
            <w:noProof/>
            <w:webHidden/>
          </w:rPr>
          <w:instrText xml:space="preserve"> PAGEREF _Toc485472223 \h </w:instrText>
        </w:r>
        <w:r>
          <w:rPr>
            <w:noProof/>
            <w:webHidden/>
          </w:rPr>
        </w:r>
        <w:r>
          <w:rPr>
            <w:noProof/>
            <w:webHidden/>
          </w:rPr>
          <w:fldChar w:fldCharType="separate"/>
        </w:r>
        <w:r>
          <w:rPr>
            <w:noProof/>
            <w:webHidden/>
          </w:rPr>
          <w:t>22</w:t>
        </w:r>
        <w:r>
          <w:rPr>
            <w:noProof/>
            <w:webHidden/>
          </w:rPr>
          <w:fldChar w:fldCharType="end"/>
        </w:r>
      </w:hyperlink>
    </w:p>
    <w:p w14:paraId="4C2257BB" w14:textId="77777777" w:rsidR="00241FC0" w:rsidRDefault="00241FC0">
      <w:pPr>
        <w:pStyle w:val="TOC2"/>
        <w:tabs>
          <w:tab w:val="left" w:pos="662"/>
        </w:tabs>
        <w:rPr>
          <w:rFonts w:asciiTheme="minorHAnsi" w:eastAsiaTheme="minorEastAsia" w:hAnsiTheme="minorHAnsi"/>
          <w:bCs w:val="0"/>
          <w:noProof/>
          <w:szCs w:val="24"/>
          <w:lang w:val="en-GB" w:eastAsia="en-GB"/>
        </w:rPr>
      </w:pPr>
      <w:hyperlink w:anchor="_Toc485472224" w:history="1">
        <w:r w:rsidRPr="00397AFC">
          <w:rPr>
            <w:rStyle w:val="Hyperlink"/>
            <w:noProof/>
          </w:rPr>
          <w:t>5.2.</w:t>
        </w:r>
        <w:r>
          <w:rPr>
            <w:rFonts w:asciiTheme="minorHAnsi" w:eastAsiaTheme="minorEastAsia" w:hAnsiTheme="minorHAnsi"/>
            <w:bCs w:val="0"/>
            <w:noProof/>
            <w:szCs w:val="24"/>
            <w:lang w:val="en-GB" w:eastAsia="en-GB"/>
          </w:rPr>
          <w:tab/>
        </w:r>
        <w:r w:rsidRPr="00397AFC">
          <w:rPr>
            <w:rStyle w:val="Hyperlink"/>
            <w:noProof/>
          </w:rPr>
          <w:t>Testrek components</w:t>
        </w:r>
        <w:r>
          <w:rPr>
            <w:noProof/>
            <w:webHidden/>
          </w:rPr>
          <w:tab/>
        </w:r>
        <w:r>
          <w:rPr>
            <w:noProof/>
            <w:webHidden/>
          </w:rPr>
          <w:fldChar w:fldCharType="begin"/>
        </w:r>
        <w:r>
          <w:rPr>
            <w:noProof/>
            <w:webHidden/>
          </w:rPr>
          <w:instrText xml:space="preserve"> PAGEREF _Toc485472224 \h </w:instrText>
        </w:r>
        <w:r>
          <w:rPr>
            <w:noProof/>
            <w:webHidden/>
          </w:rPr>
        </w:r>
        <w:r>
          <w:rPr>
            <w:noProof/>
            <w:webHidden/>
          </w:rPr>
          <w:fldChar w:fldCharType="separate"/>
        </w:r>
        <w:r>
          <w:rPr>
            <w:noProof/>
            <w:webHidden/>
          </w:rPr>
          <w:t>25</w:t>
        </w:r>
        <w:r>
          <w:rPr>
            <w:noProof/>
            <w:webHidden/>
          </w:rPr>
          <w:fldChar w:fldCharType="end"/>
        </w:r>
      </w:hyperlink>
    </w:p>
    <w:p w14:paraId="5C8C8230" w14:textId="77777777" w:rsidR="00241FC0" w:rsidRDefault="00241FC0">
      <w:pPr>
        <w:pStyle w:val="TOC1"/>
        <w:tabs>
          <w:tab w:val="left" w:pos="1540"/>
          <w:tab w:val="right" w:leader="dot" w:pos="8290"/>
        </w:tabs>
        <w:rPr>
          <w:rFonts w:asciiTheme="minorHAnsi" w:eastAsiaTheme="minorEastAsia" w:hAnsiTheme="minorHAnsi"/>
          <w:b w:val="0"/>
          <w:bCs w:val="0"/>
          <w:noProof/>
          <w:lang w:val="en-GB" w:eastAsia="en-GB"/>
        </w:rPr>
      </w:pPr>
      <w:hyperlink w:anchor="_Toc485472225" w:history="1">
        <w:r w:rsidRPr="00397AFC">
          <w:rPr>
            <w:rStyle w:val="Hyperlink"/>
            <w:noProof/>
          </w:rPr>
          <w:t>Chapter 6.</w:t>
        </w:r>
        <w:r>
          <w:rPr>
            <w:rFonts w:asciiTheme="minorHAnsi" w:eastAsiaTheme="minorEastAsia" w:hAnsiTheme="minorHAnsi"/>
            <w:b w:val="0"/>
            <w:bCs w:val="0"/>
            <w:noProof/>
            <w:lang w:val="en-GB" w:eastAsia="en-GB"/>
          </w:rPr>
          <w:tab/>
        </w:r>
        <w:r w:rsidRPr="00397AFC">
          <w:rPr>
            <w:rStyle w:val="Hyperlink"/>
            <w:noProof/>
          </w:rPr>
          <w:t>Conclusion</w:t>
        </w:r>
        <w:r>
          <w:rPr>
            <w:noProof/>
            <w:webHidden/>
          </w:rPr>
          <w:tab/>
        </w:r>
        <w:r>
          <w:rPr>
            <w:noProof/>
            <w:webHidden/>
          </w:rPr>
          <w:fldChar w:fldCharType="begin"/>
        </w:r>
        <w:r>
          <w:rPr>
            <w:noProof/>
            <w:webHidden/>
          </w:rPr>
          <w:instrText xml:space="preserve"> PAGEREF _Toc485472225 \h </w:instrText>
        </w:r>
        <w:r>
          <w:rPr>
            <w:noProof/>
            <w:webHidden/>
          </w:rPr>
        </w:r>
        <w:r>
          <w:rPr>
            <w:noProof/>
            <w:webHidden/>
          </w:rPr>
          <w:fldChar w:fldCharType="separate"/>
        </w:r>
        <w:r>
          <w:rPr>
            <w:noProof/>
            <w:webHidden/>
          </w:rPr>
          <w:t>33</w:t>
        </w:r>
        <w:r>
          <w:rPr>
            <w:noProof/>
            <w:webHidden/>
          </w:rPr>
          <w:fldChar w:fldCharType="end"/>
        </w:r>
      </w:hyperlink>
    </w:p>
    <w:p w14:paraId="156B62CD" w14:textId="77777777" w:rsidR="00241FC0" w:rsidRDefault="00241FC0">
      <w:pPr>
        <w:pStyle w:val="TOC1"/>
        <w:tabs>
          <w:tab w:val="left" w:pos="1540"/>
          <w:tab w:val="right" w:leader="dot" w:pos="8290"/>
        </w:tabs>
        <w:rPr>
          <w:rFonts w:asciiTheme="minorHAnsi" w:eastAsiaTheme="minorEastAsia" w:hAnsiTheme="minorHAnsi"/>
          <w:b w:val="0"/>
          <w:bCs w:val="0"/>
          <w:noProof/>
          <w:lang w:val="en-GB" w:eastAsia="en-GB"/>
        </w:rPr>
      </w:pPr>
      <w:hyperlink w:anchor="_Toc485472226" w:history="1">
        <w:r w:rsidRPr="00397AFC">
          <w:rPr>
            <w:rStyle w:val="Hyperlink"/>
            <w:noProof/>
          </w:rPr>
          <w:t>Appendix</w:t>
        </w:r>
        <w:r>
          <w:rPr>
            <w:rFonts w:asciiTheme="minorHAnsi" w:eastAsiaTheme="minorEastAsia" w:hAnsiTheme="minorHAnsi"/>
            <w:b w:val="0"/>
            <w:bCs w:val="0"/>
            <w:noProof/>
            <w:lang w:val="en-GB" w:eastAsia="en-GB"/>
          </w:rPr>
          <w:tab/>
        </w:r>
        <w:r w:rsidRPr="00397AFC">
          <w:rPr>
            <w:rStyle w:val="Hyperlink"/>
            <w:noProof/>
          </w:rPr>
          <w:t xml:space="preserve">  Testrek Application</w:t>
        </w:r>
        <w:r>
          <w:rPr>
            <w:noProof/>
            <w:webHidden/>
          </w:rPr>
          <w:tab/>
        </w:r>
        <w:r>
          <w:rPr>
            <w:noProof/>
            <w:webHidden/>
          </w:rPr>
          <w:fldChar w:fldCharType="begin"/>
        </w:r>
        <w:r>
          <w:rPr>
            <w:noProof/>
            <w:webHidden/>
          </w:rPr>
          <w:instrText xml:space="preserve"> PAGEREF _Toc485472226 \h </w:instrText>
        </w:r>
        <w:r>
          <w:rPr>
            <w:noProof/>
            <w:webHidden/>
          </w:rPr>
        </w:r>
        <w:r>
          <w:rPr>
            <w:noProof/>
            <w:webHidden/>
          </w:rPr>
          <w:fldChar w:fldCharType="separate"/>
        </w:r>
        <w:r>
          <w:rPr>
            <w:noProof/>
            <w:webHidden/>
          </w:rPr>
          <w:t>35</w:t>
        </w:r>
        <w:r>
          <w:rPr>
            <w:noProof/>
            <w:webHidden/>
          </w:rPr>
          <w:fldChar w:fldCharType="end"/>
        </w:r>
      </w:hyperlink>
    </w:p>
    <w:p w14:paraId="53BA1382" w14:textId="77777777" w:rsidR="00241FC0" w:rsidRDefault="00241FC0">
      <w:pPr>
        <w:pStyle w:val="TOC1"/>
        <w:tabs>
          <w:tab w:val="right" w:leader="dot" w:pos="8290"/>
        </w:tabs>
        <w:rPr>
          <w:rFonts w:asciiTheme="minorHAnsi" w:eastAsiaTheme="minorEastAsia" w:hAnsiTheme="minorHAnsi"/>
          <w:b w:val="0"/>
          <w:bCs w:val="0"/>
          <w:noProof/>
          <w:lang w:val="en-GB" w:eastAsia="en-GB"/>
        </w:rPr>
      </w:pPr>
      <w:hyperlink w:anchor="_Toc485472227" w:history="1">
        <w:r w:rsidRPr="00397AFC">
          <w:rPr>
            <w:rStyle w:val="Hyperlink"/>
            <w:noProof/>
          </w:rPr>
          <w:t>Download Success Report</w:t>
        </w:r>
        <w:r>
          <w:rPr>
            <w:noProof/>
            <w:webHidden/>
          </w:rPr>
          <w:tab/>
        </w:r>
        <w:r>
          <w:rPr>
            <w:noProof/>
            <w:webHidden/>
          </w:rPr>
          <w:fldChar w:fldCharType="begin"/>
        </w:r>
        <w:r>
          <w:rPr>
            <w:noProof/>
            <w:webHidden/>
          </w:rPr>
          <w:instrText xml:space="preserve"> PAGEREF _Toc485472227 \h </w:instrText>
        </w:r>
        <w:r>
          <w:rPr>
            <w:noProof/>
            <w:webHidden/>
          </w:rPr>
        </w:r>
        <w:r>
          <w:rPr>
            <w:noProof/>
            <w:webHidden/>
          </w:rPr>
          <w:fldChar w:fldCharType="separate"/>
        </w:r>
        <w:r>
          <w:rPr>
            <w:noProof/>
            <w:webHidden/>
          </w:rPr>
          <w:t>36</w:t>
        </w:r>
        <w:r>
          <w:rPr>
            <w:noProof/>
            <w:webHidden/>
          </w:rPr>
          <w:fldChar w:fldCharType="end"/>
        </w:r>
      </w:hyperlink>
    </w:p>
    <w:p w14:paraId="248B558B" w14:textId="77777777" w:rsidR="00241FC0" w:rsidRDefault="00241FC0">
      <w:pPr>
        <w:pStyle w:val="TOC1"/>
        <w:tabs>
          <w:tab w:val="right" w:leader="dot" w:pos="8290"/>
        </w:tabs>
        <w:rPr>
          <w:rFonts w:asciiTheme="minorHAnsi" w:eastAsiaTheme="minorEastAsia" w:hAnsiTheme="minorHAnsi"/>
          <w:b w:val="0"/>
          <w:bCs w:val="0"/>
          <w:noProof/>
          <w:lang w:val="en-GB" w:eastAsia="en-GB"/>
        </w:rPr>
      </w:pPr>
      <w:hyperlink w:anchor="_Toc485472228" w:history="1">
        <w:r w:rsidRPr="00397AFC">
          <w:rPr>
            <w:rStyle w:val="Hyperlink"/>
            <w:noProof/>
          </w:rPr>
          <w:t>Plagiarism Check Report</w:t>
        </w:r>
        <w:r>
          <w:rPr>
            <w:noProof/>
            <w:webHidden/>
          </w:rPr>
          <w:tab/>
        </w:r>
        <w:r>
          <w:rPr>
            <w:noProof/>
            <w:webHidden/>
          </w:rPr>
          <w:fldChar w:fldCharType="begin"/>
        </w:r>
        <w:r>
          <w:rPr>
            <w:noProof/>
            <w:webHidden/>
          </w:rPr>
          <w:instrText xml:space="preserve"> PAGEREF _Toc485472228 \h </w:instrText>
        </w:r>
        <w:r>
          <w:rPr>
            <w:noProof/>
            <w:webHidden/>
          </w:rPr>
        </w:r>
        <w:r>
          <w:rPr>
            <w:noProof/>
            <w:webHidden/>
          </w:rPr>
          <w:fldChar w:fldCharType="separate"/>
        </w:r>
        <w:r>
          <w:rPr>
            <w:noProof/>
            <w:webHidden/>
          </w:rPr>
          <w:t>37</w:t>
        </w:r>
        <w:r>
          <w:rPr>
            <w:noProof/>
            <w:webHidden/>
          </w:rPr>
          <w:fldChar w:fldCharType="end"/>
        </w:r>
      </w:hyperlink>
    </w:p>
    <w:p w14:paraId="105D7DE1" w14:textId="77777777" w:rsidR="00241FC0" w:rsidRDefault="00241FC0">
      <w:pPr>
        <w:pStyle w:val="TOC1"/>
        <w:tabs>
          <w:tab w:val="right" w:leader="dot" w:pos="8290"/>
        </w:tabs>
        <w:rPr>
          <w:rFonts w:asciiTheme="minorHAnsi" w:eastAsiaTheme="minorEastAsia" w:hAnsiTheme="minorHAnsi"/>
          <w:b w:val="0"/>
          <w:bCs w:val="0"/>
          <w:noProof/>
          <w:lang w:val="en-GB" w:eastAsia="en-GB"/>
        </w:rPr>
      </w:pPr>
      <w:hyperlink w:anchor="_Toc485472229" w:history="1">
        <w:r w:rsidRPr="00397AFC">
          <w:rPr>
            <w:rStyle w:val="Hyperlink"/>
            <w:noProof/>
          </w:rPr>
          <w:t>References</w:t>
        </w:r>
        <w:r>
          <w:rPr>
            <w:noProof/>
            <w:webHidden/>
          </w:rPr>
          <w:tab/>
        </w:r>
        <w:r>
          <w:rPr>
            <w:noProof/>
            <w:webHidden/>
          </w:rPr>
          <w:fldChar w:fldCharType="begin"/>
        </w:r>
        <w:r>
          <w:rPr>
            <w:noProof/>
            <w:webHidden/>
          </w:rPr>
          <w:instrText xml:space="preserve"> PAGEREF _Toc485472229 \h </w:instrText>
        </w:r>
        <w:r>
          <w:rPr>
            <w:noProof/>
            <w:webHidden/>
          </w:rPr>
        </w:r>
        <w:r>
          <w:rPr>
            <w:noProof/>
            <w:webHidden/>
          </w:rPr>
          <w:fldChar w:fldCharType="separate"/>
        </w:r>
        <w:r>
          <w:rPr>
            <w:noProof/>
            <w:webHidden/>
          </w:rPr>
          <w:t>38</w:t>
        </w:r>
        <w:r>
          <w:rPr>
            <w:noProof/>
            <w:webHidden/>
          </w:rPr>
          <w:fldChar w:fldCharType="end"/>
        </w:r>
      </w:hyperlink>
    </w:p>
    <w:p w14:paraId="0E429537" w14:textId="10960874" w:rsidR="00F54916" w:rsidRPr="00F54916" w:rsidRDefault="00E92C0F" w:rsidP="00F54916">
      <w:r>
        <w:fldChar w:fldCharType="end"/>
      </w:r>
    </w:p>
    <w:p w14:paraId="449CDAE5" w14:textId="77777777" w:rsidR="005F3C06" w:rsidRPr="00276693" w:rsidRDefault="005F3C06" w:rsidP="00276693">
      <w:pPr>
        <w:pStyle w:val="1Para"/>
      </w:pPr>
    </w:p>
    <w:p w14:paraId="43EE6F4B" w14:textId="77777777" w:rsidR="00751639" w:rsidRDefault="00751639" w:rsidP="00E10BCA">
      <w:pPr>
        <w:pStyle w:val="Heading1Preliminary"/>
      </w:pPr>
      <w:bookmarkStart w:id="3" w:name="_Toc485472205"/>
      <w:r>
        <w:lastRenderedPageBreak/>
        <w:t>List of Acronyms</w:t>
      </w:r>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8"/>
        <w:gridCol w:w="5632"/>
      </w:tblGrid>
      <w:tr w:rsidR="00646F8D" w14:paraId="009D5E5C" w14:textId="77777777" w:rsidTr="00C75AD8">
        <w:trPr>
          <w:trHeight w:val="227"/>
        </w:trPr>
        <w:tc>
          <w:tcPr>
            <w:tcW w:w="2668" w:type="dxa"/>
          </w:tcPr>
          <w:p w14:paraId="2D3056C1" w14:textId="645F54A8" w:rsidR="00646F8D" w:rsidRDefault="00C71C76" w:rsidP="00C75AD8">
            <w:pPr>
              <w:pStyle w:val="1ParaNoSpace"/>
            </w:pPr>
            <w:r>
              <w:t>CTU</w:t>
            </w:r>
          </w:p>
        </w:tc>
        <w:tc>
          <w:tcPr>
            <w:tcW w:w="5632" w:type="dxa"/>
          </w:tcPr>
          <w:p w14:paraId="327D0108" w14:textId="0628B442" w:rsidR="00646F8D" w:rsidRDefault="00C71C76" w:rsidP="00C75AD8">
            <w:pPr>
              <w:pStyle w:val="1ParaNoSpace"/>
            </w:pPr>
            <w:r>
              <w:t xml:space="preserve">Czech Technical </w:t>
            </w:r>
            <w:r w:rsidR="00430D5B">
              <w:t>University</w:t>
            </w:r>
          </w:p>
        </w:tc>
      </w:tr>
      <w:tr w:rsidR="00646F8D" w14:paraId="7AFAF102" w14:textId="77777777" w:rsidTr="00C75AD8">
        <w:trPr>
          <w:trHeight w:val="227"/>
        </w:trPr>
        <w:tc>
          <w:tcPr>
            <w:tcW w:w="2668" w:type="dxa"/>
          </w:tcPr>
          <w:p w14:paraId="3039A9B8" w14:textId="283AD53B" w:rsidR="00646F8D" w:rsidRDefault="00430D5B" w:rsidP="00C75AD8">
            <w:pPr>
              <w:pStyle w:val="1ParaNoSpace"/>
            </w:pPr>
            <w:r>
              <w:t>CSS</w:t>
            </w:r>
          </w:p>
        </w:tc>
        <w:tc>
          <w:tcPr>
            <w:tcW w:w="5632" w:type="dxa"/>
          </w:tcPr>
          <w:p w14:paraId="2F30B776" w14:textId="4BC4A233" w:rsidR="00646F8D" w:rsidRDefault="00430D5B" w:rsidP="00C75AD8">
            <w:pPr>
              <w:pStyle w:val="1ParaNoSpace"/>
            </w:pPr>
            <w:r>
              <w:t>Computer Support for Study</w:t>
            </w:r>
          </w:p>
        </w:tc>
      </w:tr>
      <w:tr w:rsidR="00646F8D" w14:paraId="23BC6C54" w14:textId="77777777" w:rsidTr="00C75AD8">
        <w:trPr>
          <w:trHeight w:val="227"/>
        </w:trPr>
        <w:tc>
          <w:tcPr>
            <w:tcW w:w="2668" w:type="dxa"/>
          </w:tcPr>
          <w:p w14:paraId="17DF34DE" w14:textId="13838E54" w:rsidR="00646F8D" w:rsidRDefault="002A62F4" w:rsidP="00C75AD8">
            <w:pPr>
              <w:pStyle w:val="1ParaNoSpace"/>
            </w:pPr>
            <w:r>
              <w:t>GUI</w:t>
            </w:r>
          </w:p>
        </w:tc>
        <w:tc>
          <w:tcPr>
            <w:tcW w:w="5632" w:type="dxa"/>
          </w:tcPr>
          <w:p w14:paraId="68FBECE8" w14:textId="60BDFE03" w:rsidR="00646F8D" w:rsidRDefault="002A62F4" w:rsidP="00C75AD8">
            <w:pPr>
              <w:pStyle w:val="1ParaNoSpace"/>
            </w:pPr>
            <w:r>
              <w:t>Graphical User Interface</w:t>
            </w:r>
          </w:p>
        </w:tc>
      </w:tr>
      <w:tr w:rsidR="00646F8D" w14:paraId="0C40577B" w14:textId="77777777" w:rsidTr="00C75AD8">
        <w:trPr>
          <w:trHeight w:val="227"/>
        </w:trPr>
        <w:tc>
          <w:tcPr>
            <w:tcW w:w="2668" w:type="dxa"/>
          </w:tcPr>
          <w:p w14:paraId="0E94A983" w14:textId="045FFBA0" w:rsidR="00646F8D" w:rsidRDefault="00C75AD8" w:rsidP="00C75AD8">
            <w:pPr>
              <w:pStyle w:val="1ParaNoSpace"/>
            </w:pPr>
            <w:r>
              <w:t>IDE</w:t>
            </w:r>
          </w:p>
        </w:tc>
        <w:tc>
          <w:tcPr>
            <w:tcW w:w="5632" w:type="dxa"/>
          </w:tcPr>
          <w:p w14:paraId="7837B5A4" w14:textId="270AB85E" w:rsidR="00646F8D" w:rsidRDefault="00C75AD8" w:rsidP="00C75AD8">
            <w:pPr>
              <w:pStyle w:val="1ParaNoSpace"/>
            </w:pPr>
            <w:r>
              <w:t>Integrated Development Environment</w:t>
            </w:r>
          </w:p>
        </w:tc>
      </w:tr>
      <w:tr w:rsidR="00567571" w14:paraId="567771CC" w14:textId="77777777" w:rsidTr="008A7F25">
        <w:trPr>
          <w:trHeight w:val="405"/>
        </w:trPr>
        <w:tc>
          <w:tcPr>
            <w:tcW w:w="2668" w:type="dxa"/>
          </w:tcPr>
          <w:p w14:paraId="5453B078" w14:textId="3F5590DA" w:rsidR="00567571" w:rsidRDefault="00567571" w:rsidP="00C75AD8">
            <w:pPr>
              <w:pStyle w:val="1ParaNoSpace"/>
            </w:pPr>
            <w:proofErr w:type="spellStart"/>
            <w:r>
              <w:t>PyPI</w:t>
            </w:r>
            <w:proofErr w:type="spellEnd"/>
          </w:p>
        </w:tc>
        <w:tc>
          <w:tcPr>
            <w:tcW w:w="5632" w:type="dxa"/>
          </w:tcPr>
          <w:p w14:paraId="29A5BE04" w14:textId="09B76108" w:rsidR="00567571" w:rsidRDefault="00567571" w:rsidP="00C75AD8">
            <w:pPr>
              <w:pStyle w:val="1ParaNoSpace"/>
            </w:pPr>
            <w:r>
              <w:t>Python Package Index</w:t>
            </w:r>
          </w:p>
        </w:tc>
      </w:tr>
      <w:tr w:rsidR="008A7F25" w14:paraId="13C2D4E7" w14:textId="77777777" w:rsidTr="008A7F25">
        <w:trPr>
          <w:trHeight w:val="321"/>
        </w:trPr>
        <w:tc>
          <w:tcPr>
            <w:tcW w:w="2668" w:type="dxa"/>
          </w:tcPr>
          <w:p w14:paraId="104BD493" w14:textId="764ECCF8" w:rsidR="008A7F25" w:rsidRDefault="008A7F25" w:rsidP="00C75AD8">
            <w:pPr>
              <w:pStyle w:val="1ParaNoSpace"/>
            </w:pPr>
            <w:r>
              <w:t>TDD</w:t>
            </w:r>
          </w:p>
        </w:tc>
        <w:tc>
          <w:tcPr>
            <w:tcW w:w="5632" w:type="dxa"/>
          </w:tcPr>
          <w:p w14:paraId="4826CE3D" w14:textId="481A33DD" w:rsidR="008A7F25" w:rsidRDefault="008A7F25" w:rsidP="00C75AD8">
            <w:pPr>
              <w:pStyle w:val="1ParaNoSpace"/>
            </w:pPr>
            <w:r>
              <w:t>Test Driven Development</w:t>
            </w:r>
          </w:p>
        </w:tc>
      </w:tr>
      <w:tr w:rsidR="008A7F25" w14:paraId="39355BE2" w14:textId="77777777" w:rsidTr="008A7F25">
        <w:trPr>
          <w:trHeight w:val="321"/>
        </w:trPr>
        <w:tc>
          <w:tcPr>
            <w:tcW w:w="2668" w:type="dxa"/>
          </w:tcPr>
          <w:p w14:paraId="522F2208" w14:textId="77777777" w:rsidR="008A7F25" w:rsidRDefault="008A7F25" w:rsidP="00C75AD8">
            <w:pPr>
              <w:pStyle w:val="1ParaNoSpace"/>
            </w:pPr>
          </w:p>
        </w:tc>
        <w:tc>
          <w:tcPr>
            <w:tcW w:w="5632" w:type="dxa"/>
          </w:tcPr>
          <w:p w14:paraId="75397B1F" w14:textId="77777777" w:rsidR="008A7F25" w:rsidRDefault="008A7F25" w:rsidP="00C75AD8">
            <w:pPr>
              <w:pStyle w:val="1ParaNoSpace"/>
            </w:pPr>
          </w:p>
        </w:tc>
      </w:tr>
      <w:tr w:rsidR="008A7F25" w14:paraId="2A7219A6" w14:textId="77777777" w:rsidTr="008A7F25">
        <w:trPr>
          <w:trHeight w:val="321"/>
        </w:trPr>
        <w:tc>
          <w:tcPr>
            <w:tcW w:w="2668" w:type="dxa"/>
          </w:tcPr>
          <w:p w14:paraId="7359B1C7" w14:textId="77777777" w:rsidR="008A7F25" w:rsidRDefault="008A7F25" w:rsidP="00C75AD8">
            <w:pPr>
              <w:pStyle w:val="1ParaNoSpace"/>
            </w:pPr>
          </w:p>
        </w:tc>
        <w:tc>
          <w:tcPr>
            <w:tcW w:w="5632" w:type="dxa"/>
          </w:tcPr>
          <w:p w14:paraId="53060EC9" w14:textId="77777777" w:rsidR="008A7F25" w:rsidRDefault="008A7F25" w:rsidP="00C75AD8">
            <w:pPr>
              <w:pStyle w:val="1ParaNoSpace"/>
            </w:pPr>
          </w:p>
        </w:tc>
      </w:tr>
    </w:tbl>
    <w:p w14:paraId="1B68C9C0" w14:textId="77777777" w:rsidR="00276693" w:rsidRPr="00276693" w:rsidRDefault="00276693" w:rsidP="009E4615">
      <w:pPr>
        <w:pStyle w:val="1Para"/>
        <w:ind w:firstLine="0"/>
      </w:pPr>
    </w:p>
    <w:p w14:paraId="1E1089D8" w14:textId="77777777" w:rsidR="00751639" w:rsidRDefault="00751639" w:rsidP="00E10BCA">
      <w:pPr>
        <w:pStyle w:val="Heading1Preliminary"/>
      </w:pPr>
      <w:bookmarkStart w:id="4" w:name="_Toc485472206"/>
      <w:r>
        <w:lastRenderedPageBreak/>
        <w:t>Glossary</w:t>
      </w:r>
      <w:bookmarkEnd w:id="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4"/>
        <w:gridCol w:w="5616"/>
      </w:tblGrid>
      <w:tr w:rsidR="007A4070" w14:paraId="101F922A" w14:textId="77777777" w:rsidTr="007C2C1E">
        <w:tc>
          <w:tcPr>
            <w:tcW w:w="2684" w:type="dxa"/>
          </w:tcPr>
          <w:p w14:paraId="7B84D4B1" w14:textId="7138548F" w:rsidR="007A4070" w:rsidRDefault="007A4070" w:rsidP="00910A03">
            <w:pPr>
              <w:pStyle w:val="1ParaNoSpace"/>
            </w:pPr>
            <w:r>
              <w:t xml:space="preserve">Python </w:t>
            </w:r>
          </w:p>
        </w:tc>
        <w:tc>
          <w:tcPr>
            <w:tcW w:w="5616" w:type="dxa"/>
          </w:tcPr>
          <w:p w14:paraId="31E09778" w14:textId="77336336" w:rsidR="007A4070" w:rsidRDefault="007A4070" w:rsidP="00910A03">
            <w:pPr>
              <w:pStyle w:val="1ParaNoSpace"/>
            </w:pPr>
            <w:r>
              <w:t>An Object Oriented and interpreted Programming language</w:t>
            </w:r>
          </w:p>
        </w:tc>
      </w:tr>
      <w:tr w:rsidR="007A4070" w14:paraId="53B0D3D9" w14:textId="77777777" w:rsidTr="007C2C1E">
        <w:trPr>
          <w:trHeight w:val="447"/>
        </w:trPr>
        <w:tc>
          <w:tcPr>
            <w:tcW w:w="2684" w:type="dxa"/>
          </w:tcPr>
          <w:p w14:paraId="2637183F" w14:textId="480D70E2" w:rsidR="007A4070" w:rsidRDefault="007A4070" w:rsidP="00910A03">
            <w:pPr>
              <w:pStyle w:val="1ParaNoSpace"/>
            </w:pPr>
            <w:r>
              <w:t>Script</w:t>
            </w:r>
          </w:p>
        </w:tc>
        <w:tc>
          <w:tcPr>
            <w:tcW w:w="5616" w:type="dxa"/>
          </w:tcPr>
          <w:p w14:paraId="2AA9EB33" w14:textId="558CE075" w:rsidR="007A4070" w:rsidRDefault="007C2C1E" w:rsidP="00910A03">
            <w:pPr>
              <w:pStyle w:val="1ParaNoSpace"/>
            </w:pPr>
            <w:r>
              <w:t>P</w:t>
            </w:r>
            <w:r w:rsidRPr="007C2C1E">
              <w:t>rograms written for a special run-time environment</w:t>
            </w:r>
          </w:p>
        </w:tc>
      </w:tr>
      <w:tr w:rsidR="007C2C1E" w14:paraId="5F3134AF" w14:textId="77777777" w:rsidTr="007C2C1E">
        <w:tc>
          <w:tcPr>
            <w:tcW w:w="2684" w:type="dxa"/>
          </w:tcPr>
          <w:p w14:paraId="41BC213F" w14:textId="1DD9BC89" w:rsidR="007C2C1E" w:rsidRDefault="007C2C1E" w:rsidP="00910A03">
            <w:pPr>
              <w:pStyle w:val="1ParaNoSpace"/>
            </w:pPr>
            <w:r>
              <w:t>Open Source</w:t>
            </w:r>
          </w:p>
        </w:tc>
        <w:tc>
          <w:tcPr>
            <w:tcW w:w="5616" w:type="dxa"/>
          </w:tcPr>
          <w:p w14:paraId="69543990" w14:textId="5A89F862" w:rsidR="007C2C1E" w:rsidRPr="00910A03" w:rsidRDefault="007C2C1E" w:rsidP="007C2C1E">
            <w:pPr>
              <w:pStyle w:val="1ParaNoSpace"/>
            </w:pPr>
            <w:r>
              <w:t>The source code that is made available to the public under a license to s</w:t>
            </w:r>
            <w:r w:rsidRPr="007C2C1E">
              <w:t>tudy, change, and distribute the software to anyone and for any purpose</w:t>
            </w:r>
          </w:p>
        </w:tc>
      </w:tr>
      <w:tr w:rsidR="007C2C1E" w14:paraId="26E64E1F" w14:textId="77777777" w:rsidTr="007C2C1E">
        <w:tc>
          <w:tcPr>
            <w:tcW w:w="2684" w:type="dxa"/>
          </w:tcPr>
          <w:p w14:paraId="4845FFFB" w14:textId="5A09FDC8" w:rsidR="007C2C1E" w:rsidRDefault="007C2C1E" w:rsidP="00910A03">
            <w:pPr>
              <w:pStyle w:val="1ParaNoSpace"/>
            </w:pPr>
            <w:r>
              <w:t>Database</w:t>
            </w:r>
          </w:p>
        </w:tc>
        <w:tc>
          <w:tcPr>
            <w:tcW w:w="5616" w:type="dxa"/>
          </w:tcPr>
          <w:p w14:paraId="407A178D" w14:textId="39E5D46E" w:rsidR="007C2C1E" w:rsidRPr="00910A03" w:rsidRDefault="007C2C1E" w:rsidP="00910A03">
            <w:pPr>
              <w:pStyle w:val="1ParaNoSpace"/>
            </w:pPr>
            <w:r w:rsidRPr="007C2C1E">
              <w:t>a structured set of data held in a computer,</w:t>
            </w:r>
          </w:p>
        </w:tc>
      </w:tr>
      <w:tr w:rsidR="007C2C1E" w14:paraId="5D80347E" w14:textId="77777777" w:rsidTr="007C2C1E">
        <w:tc>
          <w:tcPr>
            <w:tcW w:w="2684" w:type="dxa"/>
          </w:tcPr>
          <w:p w14:paraId="6C4FC331" w14:textId="498810C3" w:rsidR="007C2C1E" w:rsidRDefault="00801145" w:rsidP="00910A03">
            <w:pPr>
              <w:pStyle w:val="1ParaNoSpace"/>
            </w:pPr>
            <w:r>
              <w:t xml:space="preserve">Web </w:t>
            </w:r>
            <w:r w:rsidR="007C2C1E">
              <w:t>Hosting</w:t>
            </w:r>
          </w:p>
        </w:tc>
        <w:tc>
          <w:tcPr>
            <w:tcW w:w="5616" w:type="dxa"/>
          </w:tcPr>
          <w:p w14:paraId="4B001707" w14:textId="27747D47" w:rsidR="007C2C1E" w:rsidRPr="00910A03" w:rsidRDefault="007C2C1E" w:rsidP="007D079E">
            <w:pPr>
              <w:pStyle w:val="1ParaNoSpace"/>
            </w:pPr>
            <w:r w:rsidRPr="007C2C1E">
              <w:t>A web hosting service is a type of Internet hosting service that allows individuals and organizations to make their website accessible via the World Wide Web</w:t>
            </w:r>
          </w:p>
        </w:tc>
      </w:tr>
      <w:tr w:rsidR="007C2C1E" w14:paraId="21432FA4" w14:textId="77777777" w:rsidTr="007C2C1E">
        <w:tc>
          <w:tcPr>
            <w:tcW w:w="2684" w:type="dxa"/>
          </w:tcPr>
          <w:p w14:paraId="1A6AB485" w14:textId="2225EB3D" w:rsidR="007C2C1E" w:rsidRDefault="007C2C1E" w:rsidP="00910A03">
            <w:pPr>
              <w:pStyle w:val="1ParaNoSpace"/>
            </w:pPr>
            <w:r w:rsidRPr="00CB363D">
              <w:t>PEP8</w:t>
            </w:r>
            <w:r w:rsidR="00FD6A88">
              <w:fldChar w:fldCharType="begin"/>
            </w:r>
            <w:r w:rsidR="00FD6A88">
              <w:instrText xml:space="preserve"> ADDIN ZOTERO_ITEM CSL_CITATION {"citationID":"al3jmklpcs","properties":{"formattedCitation":"[1]","plainCitation":"[1]"},"citationItems":[{"id":36,"uris":["http://zotero.org/users/4109258/items/PQGWEASX"],"uri":["http://zotero.org/users/4109258/items/PQGWEASX"],"itemData":{"id":36,"type":"webpage","title":"PEP 8 -- Style Guide for Python Code","container-title":"Python.org","abstract":"The official home of the Python Programming Language","URL":"https://www.python.org/dev/peps/pep-0008/","accessed":{"date-parts":[["2017",5,28]]}}}],"schema":"https://github.com/citation-style-language/schema/raw/master/csl-citation.json"} </w:instrText>
            </w:r>
            <w:r w:rsidR="00FD6A88">
              <w:fldChar w:fldCharType="separate"/>
            </w:r>
            <w:r w:rsidR="00627619" w:rsidRPr="00627619">
              <w:rPr>
                <w:rFonts w:cs="Times New Roman"/>
              </w:rPr>
              <w:t>[1]</w:t>
            </w:r>
            <w:r w:rsidR="00FD6A88">
              <w:fldChar w:fldCharType="end"/>
            </w:r>
          </w:p>
        </w:tc>
        <w:tc>
          <w:tcPr>
            <w:tcW w:w="5616" w:type="dxa"/>
          </w:tcPr>
          <w:p w14:paraId="0A9C17A1" w14:textId="078416D2" w:rsidR="007C2C1E" w:rsidRDefault="007C2C1E" w:rsidP="00910A03">
            <w:pPr>
              <w:pStyle w:val="1ParaNoSpace"/>
            </w:pPr>
            <w:r w:rsidRPr="001A2E17">
              <w:t>Python code style convention</w:t>
            </w:r>
            <w:r>
              <w:t>s</w:t>
            </w:r>
          </w:p>
        </w:tc>
      </w:tr>
      <w:tr w:rsidR="007C2C1E" w14:paraId="566BD277" w14:textId="77777777" w:rsidTr="007C2C1E">
        <w:tc>
          <w:tcPr>
            <w:tcW w:w="2684" w:type="dxa"/>
          </w:tcPr>
          <w:p w14:paraId="01C4C9DA" w14:textId="4CFC3870" w:rsidR="007C2C1E" w:rsidRDefault="007C2C1E" w:rsidP="00910A03">
            <w:pPr>
              <w:pStyle w:val="1ParaNoSpace"/>
            </w:pPr>
            <w:r>
              <w:t>Object Oriented Programming</w:t>
            </w:r>
          </w:p>
        </w:tc>
        <w:tc>
          <w:tcPr>
            <w:tcW w:w="5616" w:type="dxa"/>
          </w:tcPr>
          <w:p w14:paraId="75804F36" w14:textId="07F4FDF1" w:rsidR="007C2C1E" w:rsidRDefault="007C2C1E" w:rsidP="007C2C1E">
            <w:pPr>
              <w:pStyle w:val="1ParaNoSpace"/>
            </w:pPr>
            <w:r>
              <w:t>C</w:t>
            </w:r>
            <w:r w:rsidRPr="007C2C1E">
              <w:t>omputer pro</w:t>
            </w:r>
            <w:r>
              <w:t xml:space="preserve">gramming </w:t>
            </w:r>
            <w:r w:rsidRPr="007C2C1E">
              <w:t xml:space="preserve">in which </w:t>
            </w:r>
            <w:r>
              <w:t xml:space="preserve">we can </w:t>
            </w:r>
            <w:r w:rsidRPr="007C2C1E">
              <w:t>define not only the data type of a data structure, but also the types of operations (functions) that can be applied to the data structure</w:t>
            </w:r>
          </w:p>
        </w:tc>
      </w:tr>
      <w:tr w:rsidR="007C2C1E" w14:paraId="645C5111" w14:textId="77777777" w:rsidTr="007C2C1E">
        <w:tc>
          <w:tcPr>
            <w:tcW w:w="2684" w:type="dxa"/>
          </w:tcPr>
          <w:p w14:paraId="18C96B89" w14:textId="3287B02B" w:rsidR="007C2C1E" w:rsidRDefault="007C2C1E" w:rsidP="00910A03">
            <w:pPr>
              <w:pStyle w:val="1ParaNoSpace"/>
            </w:pPr>
            <w:r>
              <w:t>Python Interactive Shell</w:t>
            </w:r>
            <w:r w:rsidR="00FD6A88">
              <w:fldChar w:fldCharType="begin"/>
            </w:r>
            <w:r w:rsidR="00FD6A88">
              <w:instrText xml:space="preserve"> ADDIN ZOTERO_ITEM CSL_CITATION {"citationID":"al9n338pji","properties":{"formattedCitation":"[2]","plainCitation":"[2]"},"citationItems":[{"id":62,"uris":["http://zotero.org/users/4109258/items/CV39C6A6"],"uri":["http://zotero.org/users/4109258/items/CV39C6A6"],"itemData":{"id":62,"type":"webpage","title":"2. Using the Python Interpreter — Python 2.7.13 documentation","URL":"https://docs.python.org/2/tutorial/interpreter.html","accessed":{"date-parts":[["2017",6,17]]}}}],"schema":"https://github.com/citation-style-language/schema/raw/master/csl-citation.json"} </w:instrText>
            </w:r>
            <w:r w:rsidR="00FD6A88">
              <w:fldChar w:fldCharType="separate"/>
            </w:r>
            <w:r w:rsidR="00627619" w:rsidRPr="00627619">
              <w:rPr>
                <w:rFonts w:cs="Times New Roman"/>
              </w:rPr>
              <w:t>[2]</w:t>
            </w:r>
            <w:r w:rsidR="00FD6A88">
              <w:fldChar w:fldCharType="end"/>
            </w:r>
          </w:p>
        </w:tc>
        <w:tc>
          <w:tcPr>
            <w:tcW w:w="5616" w:type="dxa"/>
          </w:tcPr>
          <w:p w14:paraId="022F1C46" w14:textId="2F71DC31" w:rsidR="007C2C1E" w:rsidRDefault="007C2C1E" w:rsidP="00910A03">
            <w:pPr>
              <w:pStyle w:val="1ParaNoSpace"/>
            </w:pPr>
            <w:r>
              <w:t>Python’s command line utility</w:t>
            </w:r>
          </w:p>
        </w:tc>
      </w:tr>
      <w:tr w:rsidR="007C2C1E" w14:paraId="6E2F3AD1" w14:textId="77777777" w:rsidTr="007C2C1E">
        <w:tc>
          <w:tcPr>
            <w:tcW w:w="2684" w:type="dxa"/>
          </w:tcPr>
          <w:p w14:paraId="62214464" w14:textId="7585E115" w:rsidR="007C2C1E" w:rsidRDefault="007C2C1E" w:rsidP="00910A03">
            <w:pPr>
              <w:pStyle w:val="1ParaNoSpace"/>
            </w:pPr>
            <w:r w:rsidRPr="00240D5F">
              <w:t>snippet</w:t>
            </w:r>
          </w:p>
        </w:tc>
        <w:tc>
          <w:tcPr>
            <w:tcW w:w="5616" w:type="dxa"/>
          </w:tcPr>
          <w:p w14:paraId="3149903D" w14:textId="59617654" w:rsidR="007C2C1E" w:rsidRDefault="007C2C1E" w:rsidP="007C2C1E">
            <w:pPr>
              <w:pStyle w:val="1ParaNoSpace"/>
            </w:pPr>
            <w:r w:rsidRPr="007C2C1E">
              <w:t xml:space="preserve">a small piece or brief </w:t>
            </w:r>
            <w:r>
              <w:t>code</w:t>
            </w:r>
          </w:p>
        </w:tc>
      </w:tr>
      <w:tr w:rsidR="007C2C1E" w14:paraId="40C4E370" w14:textId="77777777" w:rsidTr="00B26D43">
        <w:trPr>
          <w:trHeight w:val="1271"/>
        </w:trPr>
        <w:tc>
          <w:tcPr>
            <w:tcW w:w="2684" w:type="dxa"/>
          </w:tcPr>
          <w:p w14:paraId="6FBF4D6E" w14:textId="64C941E0" w:rsidR="007C2C1E" w:rsidRDefault="005543F0" w:rsidP="00910A03">
            <w:pPr>
              <w:pStyle w:val="1ParaNoSpace"/>
            </w:pPr>
            <w:r>
              <w:rPr>
                <w:lang w:val="en-US"/>
              </w:rPr>
              <w:t>Recursion</w:t>
            </w:r>
          </w:p>
        </w:tc>
        <w:tc>
          <w:tcPr>
            <w:tcW w:w="5616" w:type="dxa"/>
          </w:tcPr>
          <w:p w14:paraId="190A7205" w14:textId="38C9E6C1" w:rsidR="007C2C1E" w:rsidRPr="005C5AE3" w:rsidRDefault="00B26D43" w:rsidP="005C5AE3">
            <w:pPr>
              <w:pStyle w:val="1ParaNoSpace"/>
              <w:rPr>
                <w:vertAlign w:val="superscript"/>
              </w:rPr>
            </w:pPr>
            <w:r w:rsidRPr="00B26D43">
              <w:t>A common computer programming tactic is to divide a problem into sub-problems of the same type as the original, solve those sub-problems, and combine the results.</w:t>
            </w:r>
          </w:p>
        </w:tc>
      </w:tr>
      <w:tr w:rsidR="007C2C1E" w14:paraId="0AE11583" w14:textId="77777777" w:rsidTr="007C2C1E">
        <w:tc>
          <w:tcPr>
            <w:tcW w:w="2684" w:type="dxa"/>
          </w:tcPr>
          <w:p w14:paraId="5E2AD6B1" w14:textId="1A649E98" w:rsidR="007C2C1E" w:rsidRDefault="00973C19" w:rsidP="00910A03">
            <w:pPr>
              <w:pStyle w:val="1ParaNoSpace"/>
            </w:pPr>
            <w:r>
              <w:t>H</w:t>
            </w:r>
            <w:r w:rsidR="004B3F96">
              <w:t>ash</w:t>
            </w:r>
            <w:r>
              <w:t xml:space="preserve"> function</w:t>
            </w:r>
            <w:r w:rsidR="00FD6A88">
              <w:fldChar w:fldCharType="begin"/>
            </w:r>
            <w:r w:rsidR="00FD6A88">
              <w:instrText xml:space="preserve"> ADDIN ZOTERO_ITEM CSL_CITATION {"citationID":"aqrh2o008f","properties":{"formattedCitation":"[3]","plainCitation":"[3]"},"citationItems":[{"id":32,"uris":["http://zotero.org/users/4109258/items/K9UPCZRJ"],"uri":["http://zotero.org/users/4109258/items/K9UPCZRJ"],"itemData":{"id":32,"type":"entry-encyclopedia","title":"Hash function","container-title":"Wikipedia","source":"Wikipedia","abstract":"A hash function is any function that can be used to map data of arbitrary size to data of fixed size. The values returned by a hash function are called hash values, hash codes, digests, or simply hashes. One use is a data structure called a hash table, widely used in computer software for rapid data lookup. Hash functions accelerate table or database lookup by detecting duplicated records in a large file. An example is finding similar stretches in DNA sequences. They are also useful in cryptography. A cryptographic hash function allows one to easily verify that some input data maps to a given hash value, but if the input data is unknown, it is deliberately difficult to reconstruct it (or equivalent alternatives) by knowing the stored hash value. This is used for assuring integrity of transmitted data, and is the building block for HMACs, which provide message authentication.\nHash functions are related to (and often confused with) checksums, check digits, fingerprints, lossy compression, randomization functions, error-correcting codes, and ciphers. Although these concepts overlap to some extent, each has its own uses and requirements and is designed and optimized differently. The Hash Keeper database maintained by the American National Drug Intelligence Center, for instance, is more aptly described as a catalogue of file fingerprints than of hash values.","URL":"https://en.wikipedia.org/w/index.php?title=Hash_function&amp;oldid=784087124","note":"Page Version ID: 784087124","language":"en","issued":{"date-parts":[["2017",6,6]]}}}],"schema":"https://github.com/citation-style-language/schema/raw/master/csl-citation.json"} </w:instrText>
            </w:r>
            <w:r w:rsidR="00FD6A88">
              <w:fldChar w:fldCharType="separate"/>
            </w:r>
            <w:r w:rsidR="00627619" w:rsidRPr="00627619">
              <w:rPr>
                <w:rFonts w:cs="Times New Roman"/>
              </w:rPr>
              <w:t>[3]</w:t>
            </w:r>
            <w:r w:rsidR="00FD6A88">
              <w:fldChar w:fldCharType="end"/>
            </w:r>
          </w:p>
        </w:tc>
        <w:tc>
          <w:tcPr>
            <w:tcW w:w="5616" w:type="dxa"/>
          </w:tcPr>
          <w:p w14:paraId="613BD9B8" w14:textId="69486C13" w:rsidR="00973C19" w:rsidRPr="00FD6A88" w:rsidRDefault="00973C19" w:rsidP="00973C19">
            <w:pPr>
              <w:spacing w:after="0" w:line="240" w:lineRule="auto"/>
              <w:rPr>
                <w:rFonts w:ascii="Times New Roman" w:eastAsia="Calibri" w:hAnsi="Times New Roman" w:cs="Arial"/>
                <w:lang w:val="en-CA"/>
              </w:rPr>
            </w:pPr>
            <w:r w:rsidRPr="00FD6A88">
              <w:rPr>
                <w:rFonts w:ascii="Times New Roman" w:eastAsia="Calibri" w:hAnsi="Times New Roman" w:cs="Arial"/>
                <w:lang w:val="en-CA"/>
              </w:rPr>
              <w:t>A hash function is any function that can be used to map data of arbitrary size to data of fixed size.</w:t>
            </w:r>
          </w:p>
          <w:p w14:paraId="2C7B2256" w14:textId="77777777" w:rsidR="007C2C1E" w:rsidRDefault="007C2C1E" w:rsidP="00910A03">
            <w:pPr>
              <w:pStyle w:val="1ParaNoSpace"/>
            </w:pPr>
          </w:p>
        </w:tc>
      </w:tr>
      <w:tr w:rsidR="007C2C1E" w14:paraId="51944269" w14:textId="77777777" w:rsidTr="007C2C1E">
        <w:tc>
          <w:tcPr>
            <w:tcW w:w="2684" w:type="dxa"/>
          </w:tcPr>
          <w:p w14:paraId="23A782C1" w14:textId="5FCC6B54" w:rsidR="007C2C1E" w:rsidRDefault="007C2C1E" w:rsidP="00910A03">
            <w:pPr>
              <w:pStyle w:val="1ParaNoSpace"/>
            </w:pPr>
          </w:p>
        </w:tc>
        <w:tc>
          <w:tcPr>
            <w:tcW w:w="5616" w:type="dxa"/>
          </w:tcPr>
          <w:p w14:paraId="6C4FEF17" w14:textId="77777777" w:rsidR="007C2C1E" w:rsidRDefault="007C2C1E" w:rsidP="00910A03">
            <w:pPr>
              <w:pStyle w:val="1ParaNoSpace"/>
            </w:pPr>
          </w:p>
        </w:tc>
      </w:tr>
      <w:tr w:rsidR="007C2C1E" w14:paraId="02C41B91" w14:textId="77777777" w:rsidTr="007C2C1E">
        <w:tc>
          <w:tcPr>
            <w:tcW w:w="2684" w:type="dxa"/>
          </w:tcPr>
          <w:p w14:paraId="310890C5" w14:textId="306227AA" w:rsidR="007C2C1E" w:rsidRDefault="007C2C1E" w:rsidP="00910A03">
            <w:pPr>
              <w:pStyle w:val="1ParaNoSpace"/>
            </w:pPr>
          </w:p>
        </w:tc>
        <w:tc>
          <w:tcPr>
            <w:tcW w:w="5616" w:type="dxa"/>
          </w:tcPr>
          <w:p w14:paraId="30A69C3A" w14:textId="77777777" w:rsidR="007C2C1E" w:rsidRDefault="007C2C1E" w:rsidP="00910A03">
            <w:pPr>
              <w:pStyle w:val="1ParaNoSpace"/>
            </w:pPr>
          </w:p>
        </w:tc>
      </w:tr>
      <w:tr w:rsidR="007C2C1E" w14:paraId="05577E4C" w14:textId="77777777" w:rsidTr="007C2C1E">
        <w:tc>
          <w:tcPr>
            <w:tcW w:w="2684" w:type="dxa"/>
          </w:tcPr>
          <w:p w14:paraId="29251325" w14:textId="0DDC00B8" w:rsidR="007C2C1E" w:rsidRDefault="007C2C1E" w:rsidP="00910A03">
            <w:pPr>
              <w:pStyle w:val="1ParaNoSpace"/>
            </w:pPr>
          </w:p>
        </w:tc>
        <w:tc>
          <w:tcPr>
            <w:tcW w:w="5616" w:type="dxa"/>
          </w:tcPr>
          <w:p w14:paraId="0E5C488A" w14:textId="77777777" w:rsidR="007C2C1E" w:rsidRDefault="007C2C1E" w:rsidP="00910A03">
            <w:pPr>
              <w:pStyle w:val="1ParaNoSpace"/>
            </w:pPr>
          </w:p>
        </w:tc>
      </w:tr>
      <w:tr w:rsidR="007C2C1E" w14:paraId="082B738F" w14:textId="77777777" w:rsidTr="007C2C1E">
        <w:tc>
          <w:tcPr>
            <w:tcW w:w="2684" w:type="dxa"/>
          </w:tcPr>
          <w:p w14:paraId="1DF57D08" w14:textId="77777777" w:rsidR="007C2C1E" w:rsidRDefault="007C2C1E" w:rsidP="00910A03">
            <w:pPr>
              <w:pStyle w:val="1ParaNoSpace"/>
            </w:pPr>
          </w:p>
        </w:tc>
        <w:tc>
          <w:tcPr>
            <w:tcW w:w="5616" w:type="dxa"/>
          </w:tcPr>
          <w:p w14:paraId="6DCA6256" w14:textId="77777777" w:rsidR="007C2C1E" w:rsidRDefault="007C2C1E" w:rsidP="00910A03">
            <w:pPr>
              <w:pStyle w:val="1ParaNoSpace"/>
            </w:pPr>
          </w:p>
        </w:tc>
      </w:tr>
      <w:tr w:rsidR="007C2C1E" w14:paraId="45212743" w14:textId="77777777" w:rsidTr="007C2C1E">
        <w:tc>
          <w:tcPr>
            <w:tcW w:w="2684" w:type="dxa"/>
          </w:tcPr>
          <w:p w14:paraId="70EACDF3" w14:textId="77777777" w:rsidR="007C2C1E" w:rsidRDefault="007C2C1E" w:rsidP="00910A03">
            <w:pPr>
              <w:pStyle w:val="1ParaNoSpace"/>
            </w:pPr>
          </w:p>
        </w:tc>
        <w:tc>
          <w:tcPr>
            <w:tcW w:w="5616" w:type="dxa"/>
          </w:tcPr>
          <w:p w14:paraId="7AEBDA43" w14:textId="77777777" w:rsidR="007C2C1E" w:rsidRDefault="007C2C1E" w:rsidP="00910A03">
            <w:pPr>
              <w:pStyle w:val="1ParaNoSpace"/>
            </w:pPr>
          </w:p>
        </w:tc>
      </w:tr>
    </w:tbl>
    <w:p w14:paraId="7DFE54F9" w14:textId="77777777" w:rsidR="00A542EF" w:rsidRDefault="00A542EF" w:rsidP="00276693">
      <w:pPr>
        <w:pStyle w:val="1Para"/>
        <w:sectPr w:rsidR="00A542EF" w:rsidSect="00E378D8">
          <w:footerReference w:type="default" r:id="rId10"/>
          <w:pgSz w:w="11900" w:h="16840" w:code="9"/>
          <w:pgMar w:top="1440" w:right="1800" w:bottom="1440" w:left="1800" w:header="720" w:footer="720" w:gutter="0"/>
          <w:pgNumType w:fmt="lowerRoman"/>
          <w:cols w:space="720"/>
          <w:titlePg/>
          <w:docGrid w:linePitch="360"/>
        </w:sectPr>
      </w:pPr>
    </w:p>
    <w:p w14:paraId="00989F9D" w14:textId="04715DFA" w:rsidR="00486A07" w:rsidRDefault="004522D4" w:rsidP="000122CB">
      <w:pPr>
        <w:pStyle w:val="Heading1"/>
      </w:pPr>
      <w:bookmarkStart w:id="5" w:name="_Toc485472207"/>
      <w:r>
        <w:lastRenderedPageBreak/>
        <w:t>Introduction</w:t>
      </w:r>
      <w:bookmarkEnd w:id="5"/>
    </w:p>
    <w:p w14:paraId="2C4F4721" w14:textId="710926D8" w:rsidR="003954F3" w:rsidRDefault="00AC6B86" w:rsidP="00DD0DD2">
      <w:pPr>
        <w:pStyle w:val="1Para"/>
      </w:pPr>
      <w:r>
        <w:t xml:space="preserve">The major motivation for this </w:t>
      </w:r>
      <w:r w:rsidR="003F51A4">
        <w:t xml:space="preserve">thesis </w:t>
      </w:r>
      <w:r>
        <w:t>comes from the fact that</w:t>
      </w:r>
      <w:r w:rsidR="00FD5B6B">
        <w:t xml:space="preserve"> most of the work surrounding the examining of students is still done manually. This </w:t>
      </w:r>
      <w:r w:rsidR="003F51A4">
        <w:t xml:space="preserve">thesis </w:t>
      </w:r>
      <w:r w:rsidR="00FD5B6B">
        <w:t xml:space="preserve">introduces the need, scope and application </w:t>
      </w:r>
      <w:r w:rsidR="003F51A4">
        <w:t>that is built for the</w:t>
      </w:r>
      <w:r w:rsidR="00FD5B6B">
        <w:t xml:space="preserve"> </w:t>
      </w:r>
      <w:r w:rsidR="003F51A4">
        <w:t xml:space="preserve">automation of the examination process </w:t>
      </w:r>
      <w:r w:rsidR="00027237">
        <w:t>for</w:t>
      </w:r>
      <w:r w:rsidR="00FD5B6B">
        <w:t xml:space="preserve"> </w:t>
      </w:r>
      <w:r w:rsidR="003F51A4">
        <w:t>reducing the</w:t>
      </w:r>
      <w:r w:rsidR="00FD5B6B">
        <w:t xml:space="preserve"> manual work. </w:t>
      </w:r>
      <w:r w:rsidR="00027237">
        <w:t xml:space="preserve">The </w:t>
      </w:r>
      <w:r w:rsidR="000227BD">
        <w:t xml:space="preserve">software </w:t>
      </w:r>
      <w:r w:rsidR="00027237">
        <w:t xml:space="preserve">solution described and </w:t>
      </w:r>
      <w:r w:rsidR="00372609">
        <w:t>developed</w:t>
      </w:r>
      <w:r w:rsidR="00027237">
        <w:t xml:space="preserve"> as a part of </w:t>
      </w:r>
      <w:r w:rsidR="00372609">
        <w:t xml:space="preserve">this </w:t>
      </w:r>
      <w:r w:rsidR="00854C99">
        <w:t>thesis</w:t>
      </w:r>
      <w:r w:rsidR="00BB05E6">
        <w:t xml:space="preserve"> </w:t>
      </w:r>
      <w:r w:rsidR="00372609">
        <w:t xml:space="preserve">is </w:t>
      </w:r>
      <w:r w:rsidR="00B11271">
        <w:t xml:space="preserve">tend to be </w:t>
      </w:r>
      <w:r w:rsidR="00B96093">
        <w:t>designed in a way that it</w:t>
      </w:r>
      <w:r w:rsidR="004D3CA2">
        <w:t xml:space="preserve"> utilizes and requires the least resources and </w:t>
      </w:r>
      <w:r w:rsidR="009B700D">
        <w:t xml:space="preserve">infrastructure for its operation. </w:t>
      </w:r>
      <w:r w:rsidR="00E7186D">
        <w:t xml:space="preserve">The application is made as dynamic as possible hence it can be used </w:t>
      </w:r>
      <w:r w:rsidR="00CD730E">
        <w:t>outside the set scope (i.e. for Computer Support for Study course</w:t>
      </w:r>
      <w:r w:rsidR="000D6388">
        <w:fldChar w:fldCharType="begin"/>
      </w:r>
      <w:r w:rsidR="000D6388">
        <w:instrText xml:space="preserve"> ADDIN ZOTERO_ITEM CSL_CITATION {"citationID":"a24ue2ju5h9","properties":{"formattedCitation":"[4]","plainCitation":"[4]"},"citationItems":[{"id":64,"uris":["http://zotero.org/users/4109258/items/KQPG8JFQ"],"uri":["http://zotero.org/users/4109258/items/KQPG8JFQ"],"itemData":{"id":64,"type":"webpage","title":"Computer Support for Study (E372041)","container-title":"Department of Instrumentation and Control Engineering","genre":"Text","URL":"http://control.fs.cvut.cz/en/courses/computer-support-study-e372041","language":"en","author":[{"family":"bukovivo","given":""}],"issued":{"date-parts":[["2013",4,3]]},"accessed":{"date-parts":[["2017",6,17]]}}}],"schema":"https://github.com/citation-style-language/schema/raw/master/csl-citation.json"} </w:instrText>
      </w:r>
      <w:r w:rsidR="000D6388">
        <w:fldChar w:fldCharType="separate"/>
      </w:r>
      <w:r w:rsidR="00627619" w:rsidRPr="00627619">
        <w:rPr>
          <w:rFonts w:cs="Times New Roman"/>
        </w:rPr>
        <w:t>[4]</w:t>
      </w:r>
      <w:r w:rsidR="000D6388">
        <w:fldChar w:fldCharType="end"/>
      </w:r>
      <w:r w:rsidR="00CD730E">
        <w:t>), if the process of examination can be standardize</w:t>
      </w:r>
      <w:r w:rsidR="001D107F">
        <w:t xml:space="preserve">d for that </w:t>
      </w:r>
      <w:r w:rsidR="000227BD">
        <w:t>course</w:t>
      </w:r>
      <w:r w:rsidR="001D107F">
        <w:t xml:space="preserve"> or subject</w:t>
      </w:r>
      <w:r w:rsidR="00CD730E">
        <w:t>.</w:t>
      </w:r>
      <w:r w:rsidR="00E7186D">
        <w:t xml:space="preserve"> </w:t>
      </w:r>
      <w:r w:rsidR="00430D5B">
        <w:t xml:space="preserve">Different methods </w:t>
      </w:r>
      <w:r w:rsidR="004D213D">
        <w:t>of approaching the automation are</w:t>
      </w:r>
      <w:r w:rsidR="00430D5B">
        <w:t xml:space="preserve"> also described along with their bene</w:t>
      </w:r>
      <w:r w:rsidR="00E7186D">
        <w:t>fits and shortcomings.</w:t>
      </w:r>
    </w:p>
    <w:p w14:paraId="3F8E6B08" w14:textId="68908F27" w:rsidR="00B61271" w:rsidRDefault="00D74E89" w:rsidP="00DD0DD2">
      <w:pPr>
        <w:pStyle w:val="1Para"/>
      </w:pPr>
      <w:r>
        <w:t xml:space="preserve">For the </w:t>
      </w:r>
      <w:r w:rsidR="00071B49">
        <w:t>sake of simplicity</w:t>
      </w:r>
      <w:r>
        <w:t xml:space="preserve">, CSS course is </w:t>
      </w:r>
      <w:r w:rsidR="00E36AF7">
        <w:t>used</w:t>
      </w:r>
      <w:r w:rsidR="00FC58D1">
        <w:t xml:space="preserve"> as an example </w:t>
      </w:r>
      <w:r w:rsidR="00BB05E6">
        <w:t>all through</w:t>
      </w:r>
      <w:r w:rsidR="00FC58D1">
        <w:t xml:space="preserve"> this </w:t>
      </w:r>
      <w:r w:rsidR="00854C99">
        <w:t>thesis</w:t>
      </w:r>
      <w:r w:rsidR="00E36AF7">
        <w:t>,</w:t>
      </w:r>
      <w:r w:rsidR="00BB05E6">
        <w:t xml:space="preserve"> </w:t>
      </w:r>
      <w:r w:rsidR="00FC58D1">
        <w:t>to analyze and demonstrate the challenges and solution proposals to diff</w:t>
      </w:r>
      <w:r w:rsidR="00071B49">
        <w:t xml:space="preserve">erent aspects of </w:t>
      </w:r>
      <w:r w:rsidR="00E36AF7">
        <w:t>such an</w:t>
      </w:r>
      <w:r w:rsidR="00B61271">
        <w:t xml:space="preserve"> automation process.</w:t>
      </w:r>
    </w:p>
    <w:p w14:paraId="6C394E6D" w14:textId="0A1D9217" w:rsidR="00B5408B" w:rsidRDefault="00B5408B" w:rsidP="00DD0DD2">
      <w:pPr>
        <w:pStyle w:val="1Para"/>
      </w:pPr>
      <w:r>
        <w:t xml:space="preserve">When conducted manually, the whole examination process </w:t>
      </w:r>
      <w:r w:rsidR="003F51A4">
        <w:t xml:space="preserve">procedure </w:t>
      </w:r>
      <w:r>
        <w:t>is taken care of manually with the help of up to three or more people. From the preparation of question paper to reviewing the answers from students (most of the times in an unorganized way) and assigning grades. If a course or subject is registered by many students (which in fact is a case for the CSS course), for e.g. in order of hundreds then the whole process becomes even more cumbersome and hard to handle, leading to the slowdown of the review process and requirement of even more manual efforts.</w:t>
      </w:r>
    </w:p>
    <w:p w14:paraId="4BAF6924" w14:textId="0F1964C2" w:rsidR="004D213D" w:rsidRDefault="00175992" w:rsidP="00DD0DD2">
      <w:pPr>
        <w:pStyle w:val="1Para"/>
      </w:pPr>
      <w:r>
        <w:t>The</w:t>
      </w:r>
      <w:r w:rsidR="004D213D">
        <w:t xml:space="preserve"> aim</w:t>
      </w:r>
      <w:r w:rsidR="003954F3">
        <w:t xml:space="preserve"> </w:t>
      </w:r>
      <w:r>
        <w:t xml:space="preserve">of this </w:t>
      </w:r>
      <w:r w:rsidR="00854C99">
        <w:t>thesis</w:t>
      </w:r>
      <w:r w:rsidR="00541562">
        <w:t xml:space="preserve"> is </w:t>
      </w:r>
      <w:r w:rsidR="004D213D">
        <w:t>to</w:t>
      </w:r>
      <w:r w:rsidR="00541562">
        <w:t xml:space="preserve"> provides a good understanding</w:t>
      </w:r>
      <w:r w:rsidR="00E36AF7">
        <w:t xml:space="preserve"> of</w:t>
      </w:r>
      <w:r w:rsidR="004D213D">
        <w:t xml:space="preserve"> the examination process </w:t>
      </w:r>
      <w:r w:rsidR="00113F82">
        <w:t>where most of the work is done manually</w:t>
      </w:r>
      <w:r w:rsidR="00D30096">
        <w:t>,</w:t>
      </w:r>
      <w:r w:rsidR="00113F82">
        <w:t xml:space="preserve"> along with ways to approach the automation</w:t>
      </w:r>
      <w:r w:rsidR="007F786F">
        <w:t>s</w:t>
      </w:r>
      <w:r w:rsidR="00541562">
        <w:t xml:space="preserve"> </w:t>
      </w:r>
      <w:r w:rsidR="007F786F">
        <w:t xml:space="preserve">of such nature. The problem that has been addressed </w:t>
      </w:r>
      <w:r w:rsidR="007F786F">
        <w:lastRenderedPageBreak/>
        <w:t xml:space="preserve">in this </w:t>
      </w:r>
      <w:r w:rsidR="00854C99">
        <w:t>thesis</w:t>
      </w:r>
      <w:r w:rsidR="007F786F">
        <w:t xml:space="preserve"> is mostly concerned with the organization and automation of the </w:t>
      </w:r>
      <w:r w:rsidR="004D213D">
        <w:t>answer reviewing system</w:t>
      </w:r>
      <w:r w:rsidR="00E36AF7">
        <w:t xml:space="preserve"> and aid the plagiarism check</w:t>
      </w:r>
      <w:r w:rsidR="004D213D">
        <w:t xml:space="preserve">. Also, </w:t>
      </w:r>
      <w:r w:rsidR="00E36AF7">
        <w:t>a summary of h</w:t>
      </w:r>
      <w:r w:rsidR="004D213D">
        <w:t xml:space="preserve">ow to achieve operational excellence </w:t>
      </w:r>
      <w:r w:rsidR="00E36AF7">
        <w:t>by</w:t>
      </w:r>
      <w:r w:rsidR="004D213D">
        <w:t xml:space="preserve"> the deployment of small</w:t>
      </w:r>
      <w:r w:rsidR="00E36AF7">
        <w:t xml:space="preserve"> and cost eff</w:t>
      </w:r>
      <w:r w:rsidR="00A701B1">
        <w:t xml:space="preserve">ective automations is made part of this </w:t>
      </w:r>
      <w:r w:rsidR="00D30096">
        <w:t>thesis</w:t>
      </w:r>
      <w:r w:rsidR="00A701B1">
        <w:t>.</w:t>
      </w:r>
      <w:r w:rsidR="00D30096">
        <w:t xml:space="preserve"> </w:t>
      </w:r>
    </w:p>
    <w:p w14:paraId="06FE0777" w14:textId="5A531297" w:rsidR="00B5408B" w:rsidRDefault="00B5408B" w:rsidP="00DD0DD2">
      <w:pPr>
        <w:pStyle w:val="1Para"/>
      </w:pPr>
      <w:r>
        <w:t>The soft</w:t>
      </w:r>
      <w:r w:rsidR="00D35D23">
        <w:t xml:space="preserve">ware </w:t>
      </w:r>
      <w:r w:rsidR="00175992">
        <w:t xml:space="preserve">solution </w:t>
      </w:r>
      <w:r w:rsidR="00175992" w:rsidRPr="007153D2">
        <w:rPr>
          <w:b/>
          <w:i/>
        </w:rPr>
        <w:t>Testrek</w:t>
      </w:r>
      <w:r w:rsidR="00175992" w:rsidRPr="00E36AF7">
        <w:t>, developed</w:t>
      </w:r>
      <w:r w:rsidR="004D213D" w:rsidRPr="00E36AF7">
        <w:t xml:space="preserve"> mainly in Python</w:t>
      </w:r>
      <w:r w:rsidR="00175992">
        <w:t xml:space="preserve"> as</w:t>
      </w:r>
      <w:r w:rsidR="00D35D23">
        <w:t xml:space="preserve"> part of this </w:t>
      </w:r>
      <w:r w:rsidR="00854C99">
        <w:t>thesis</w:t>
      </w:r>
      <w:r w:rsidR="00D35D23">
        <w:t xml:space="preserve"> can help in </w:t>
      </w:r>
      <w:r w:rsidR="00A701B1">
        <w:t>organization of</w:t>
      </w:r>
      <w:r w:rsidR="002C6EFE">
        <w:t xml:space="preserve"> </w:t>
      </w:r>
      <w:r w:rsidR="001868DE">
        <w:t xml:space="preserve">reviewing and running a </w:t>
      </w:r>
      <w:r w:rsidR="001868DE" w:rsidRPr="001868DE">
        <w:t xml:space="preserve">preliminary </w:t>
      </w:r>
      <w:r w:rsidR="001868DE">
        <w:t>plagiarism check on answers</w:t>
      </w:r>
      <w:r w:rsidR="002C6EFE">
        <w:t xml:space="preserve"> from the students </w:t>
      </w:r>
      <w:r w:rsidR="00A701B1">
        <w:t>taking part</w:t>
      </w:r>
      <w:r w:rsidR="00D35D23">
        <w:t xml:space="preserve"> </w:t>
      </w:r>
      <w:r w:rsidR="002C6EFE">
        <w:t>in the examination</w:t>
      </w:r>
      <w:r w:rsidR="002104A2">
        <w:t xml:space="preserve">. The designing of the solution is dynamically approached so that the </w:t>
      </w:r>
      <w:r w:rsidR="002C6EFE">
        <w:t>testing of any kind</w:t>
      </w:r>
      <w:r w:rsidR="002104A2">
        <w:t xml:space="preserve"> can use this solution</w:t>
      </w:r>
      <w:r w:rsidR="002C6EFE">
        <w:t xml:space="preserve"> </w:t>
      </w:r>
      <w:r w:rsidR="00796229">
        <w:t>if</w:t>
      </w:r>
      <w:r w:rsidR="002C6EFE">
        <w:t xml:space="preserve"> it can be standardized as mentioned in the </w:t>
      </w:r>
      <w:r w:rsidR="00801145">
        <w:t>c</w:t>
      </w:r>
      <w:r w:rsidR="002C6EFE">
        <w:t>hapter</w:t>
      </w:r>
      <w:r w:rsidR="00801145">
        <w:t>s later</w:t>
      </w:r>
      <w:r w:rsidR="002C6EFE">
        <w:t xml:space="preserve">. This </w:t>
      </w:r>
      <w:r w:rsidR="00854C99">
        <w:t>thesis</w:t>
      </w:r>
      <w:r w:rsidR="002C6EFE">
        <w:t xml:space="preserve"> can </w:t>
      </w:r>
      <w:r w:rsidR="00801145">
        <w:t>provide a base</w:t>
      </w:r>
      <w:r w:rsidR="002C6EFE">
        <w:t xml:space="preserve"> to conduct further research</w:t>
      </w:r>
      <w:r w:rsidR="00796229">
        <w:t xml:space="preserve"> and development</w:t>
      </w:r>
      <w:r w:rsidR="002C6EFE">
        <w:t xml:space="preserve"> on automating the</w:t>
      </w:r>
      <w:r w:rsidR="001868DE">
        <w:t xml:space="preserve"> </w:t>
      </w:r>
      <w:r w:rsidR="00801145">
        <w:t xml:space="preserve">examination </w:t>
      </w:r>
      <w:r w:rsidR="001868DE">
        <w:t xml:space="preserve">sub processes which are out of scope of this bachelor </w:t>
      </w:r>
      <w:r w:rsidR="00D30096">
        <w:t>thesis</w:t>
      </w:r>
      <w:r w:rsidR="001868DE">
        <w:t>.</w:t>
      </w:r>
    </w:p>
    <w:p w14:paraId="64652284" w14:textId="424969E2" w:rsidR="00313674" w:rsidRDefault="00313674" w:rsidP="00DD0DD2">
      <w:pPr>
        <w:pStyle w:val="1Para"/>
      </w:pPr>
      <w:r>
        <w:t>There are information systems that already exists and can provide a potential solution for achieving the automation</w:t>
      </w:r>
      <w:r w:rsidR="005C046C">
        <w:t>, if modifiable and extensible</w:t>
      </w:r>
      <w:r>
        <w:t xml:space="preserve">. For example, </w:t>
      </w:r>
      <w:r w:rsidR="00784D5F" w:rsidRPr="00784D5F">
        <w:rPr>
          <w:i/>
        </w:rPr>
        <w:t>Moodle</w:t>
      </w:r>
      <w:r w:rsidR="000D6388">
        <w:rPr>
          <w:i/>
        </w:rPr>
        <w:fldChar w:fldCharType="begin"/>
      </w:r>
      <w:r w:rsidR="000D6388">
        <w:rPr>
          <w:i/>
        </w:rPr>
        <w:instrText xml:space="preserve"> ADDIN ZOTERO_ITEM CSL_CITATION {"citationID":"a2akbne3773","properties":{"formattedCitation":"[5]","plainCitation":"[5]"},"citationItems":[{"id":65,"uris":["http://zotero.org/users/4109258/items/5UX2J77C"],"uri":["http://zotero.org/users/4109258/items/5UX2J77C"],"itemData":{"id":65,"type":"webpage","title":"Moodle - Open-source learning platform | Moodle.org","URL":"https://moodle.org/","accessed":{"date-parts":[["2017",6,17]]}}}],"schema":"https://github.com/citation-style-language/schema/raw/master/csl-citation.json"} </w:instrText>
      </w:r>
      <w:r w:rsidR="000D6388">
        <w:rPr>
          <w:i/>
        </w:rPr>
        <w:fldChar w:fldCharType="separate"/>
      </w:r>
      <w:r w:rsidR="00627619" w:rsidRPr="00627619">
        <w:rPr>
          <w:rFonts w:cs="Times New Roman"/>
        </w:rPr>
        <w:t>[5]</w:t>
      </w:r>
      <w:r w:rsidR="000D6388">
        <w:rPr>
          <w:i/>
        </w:rPr>
        <w:fldChar w:fldCharType="end"/>
      </w:r>
      <w:r>
        <w:t xml:space="preserve"> is a</w:t>
      </w:r>
      <w:r w:rsidR="000D6388">
        <w:t>n</w:t>
      </w:r>
      <w:r>
        <w:t xml:space="preserve"> </w:t>
      </w:r>
      <w:r w:rsidR="000D6388">
        <w:t>open-source</w:t>
      </w:r>
      <w:r>
        <w:t xml:space="preserve"> learning platform which is </w:t>
      </w:r>
      <w:r w:rsidR="000D6388">
        <w:t>used</w:t>
      </w:r>
      <w:r>
        <w:t xml:space="preserve"> by </w:t>
      </w:r>
      <w:r w:rsidR="005C046C">
        <w:t>CTU</w:t>
      </w:r>
      <w:r>
        <w:t xml:space="preserve"> to share study material with students. </w:t>
      </w:r>
      <w:r w:rsidR="005C046C">
        <w:t>Although by default, t</w:t>
      </w:r>
      <w:r>
        <w:t xml:space="preserve">here is no possibility for students </w:t>
      </w:r>
      <w:r w:rsidR="005C046C">
        <w:t xml:space="preserve">to </w:t>
      </w:r>
      <w:r>
        <w:t xml:space="preserve">upload </w:t>
      </w:r>
      <w:r w:rsidR="005C046C">
        <w:t>their</w:t>
      </w:r>
      <w:r>
        <w:t xml:space="preserve"> answers during the examination or for teachers to run a plagiarism check</w:t>
      </w:r>
      <w:r w:rsidR="005C046C">
        <w:t xml:space="preserve">, </w:t>
      </w:r>
      <w:r>
        <w:t xml:space="preserve">it can be extended </w:t>
      </w:r>
      <w:proofErr w:type="gramStart"/>
      <w:r>
        <w:t>in order to</w:t>
      </w:r>
      <w:proofErr w:type="gramEnd"/>
      <w:r>
        <w:t xml:space="preserve"> do similar tasks that Testrek would do but the efforts required for achieving the same results as Testrek would require more tim</w:t>
      </w:r>
      <w:r w:rsidR="005C046C">
        <w:t xml:space="preserve">e, resources, </w:t>
      </w:r>
      <w:r>
        <w:t>expertise in other front and back end programming languages.</w:t>
      </w:r>
      <w:r w:rsidR="00784D5F">
        <w:t xml:space="preserve"> Moreover, for integrating the extensible application to </w:t>
      </w:r>
      <w:r w:rsidR="00A512E9">
        <w:t xml:space="preserve">current </w:t>
      </w:r>
      <w:r w:rsidR="00784D5F" w:rsidRPr="00784D5F">
        <w:rPr>
          <w:i/>
        </w:rPr>
        <w:t>Moodle</w:t>
      </w:r>
      <w:r w:rsidR="00784D5F">
        <w:t xml:space="preserve">, an extensive </w:t>
      </w:r>
      <w:r w:rsidR="00A512E9">
        <w:t xml:space="preserve">Black and White box </w:t>
      </w:r>
      <w:r w:rsidR="00523E58">
        <w:t>testing</w:t>
      </w:r>
      <w:r w:rsidR="000D6388">
        <w:fldChar w:fldCharType="begin"/>
      </w:r>
      <w:r w:rsidR="000D6388">
        <w:instrText xml:space="preserve"> ADDIN ZOTERO_ITEM CSL_CITATION {"citationID":"a2b0gkk40kk","properties":{"formattedCitation":"[6]","plainCitation":"[6]"},"citationItems":[{"id":67,"uris":["http://zotero.org/users/4109258/items/I7FZB5FW"],"uri":["http://zotero.org/users/4109258/items/I7FZB5FW"],"itemData":{"id":67,"type":"post-weblog","title":"Black-box vs White-box Testing","container-title":"Technology Conversations","abstract":"Testing shows the presence, not the absence of bugs. Edsger W. Dijkstra Two common types of testing are black-box and white-box testing. Both can drive or be driven by development. Black-box testin…","URL":"https://technologyconversations.com/2013/12/11/black-box-vs-white-box-testing/","author":[{"family":"Farcic","given":"Viktor"}],"issued":{"date-parts":[["2013",12,11]]},"accessed":{"date-parts":[["2017",6,17]]}}}],"schema":"https://github.com/citation-style-language/schema/raw/master/csl-citation.json"} </w:instrText>
      </w:r>
      <w:r w:rsidR="000D6388">
        <w:fldChar w:fldCharType="separate"/>
      </w:r>
      <w:r w:rsidR="00627619" w:rsidRPr="00627619">
        <w:rPr>
          <w:rFonts w:cs="Times New Roman"/>
        </w:rPr>
        <w:t>[6]</w:t>
      </w:r>
      <w:r w:rsidR="000D6388">
        <w:fldChar w:fldCharType="end"/>
      </w:r>
      <w:r w:rsidR="00784D5F">
        <w:t xml:space="preserve"> will be required, ranging from regression and system tastings to integration testing. It is for all these reasons that it became necessary to write an autonomous application.</w:t>
      </w:r>
    </w:p>
    <w:p w14:paraId="75B8B9C9" w14:textId="5E0848BE" w:rsidR="00AD6F8B" w:rsidRDefault="004D213D" w:rsidP="00201F2B">
      <w:pPr>
        <w:pStyle w:val="1Para"/>
      </w:pPr>
      <w:r>
        <w:t>The information</w:t>
      </w:r>
      <w:r w:rsidR="00313674">
        <w:t xml:space="preserve"> in this thesis</w:t>
      </w:r>
      <w:r>
        <w:t xml:space="preserve"> is ordered in way so that one </w:t>
      </w:r>
      <w:r w:rsidR="00796229">
        <w:t xml:space="preserve">starts by understanding </w:t>
      </w:r>
      <w:r>
        <w:t xml:space="preserve">the aim and challenges </w:t>
      </w:r>
      <w:r w:rsidR="00C96AB4">
        <w:t>faced du</w:t>
      </w:r>
      <w:r w:rsidR="00796229">
        <w:t xml:space="preserve">e to the current process, followed by </w:t>
      </w:r>
      <w:r w:rsidR="00C96AB4">
        <w:t xml:space="preserve">a description of the solution proposals and technologies used to develop </w:t>
      </w:r>
      <w:r w:rsidR="00E97FF1">
        <w:t xml:space="preserve">the solution itself. </w:t>
      </w:r>
      <w:r w:rsidR="00AD6F8B">
        <w:br w:type="page"/>
      </w:r>
    </w:p>
    <w:p w14:paraId="75613C7F" w14:textId="3A038C9A" w:rsidR="00AD6F8B" w:rsidRDefault="004522D4" w:rsidP="00AD6F8B">
      <w:pPr>
        <w:pStyle w:val="Heading1"/>
      </w:pPr>
      <w:bookmarkStart w:id="6" w:name="_Toc485472208"/>
      <w:r>
        <w:lastRenderedPageBreak/>
        <w:t>Process Analysis</w:t>
      </w:r>
      <w:r w:rsidR="009470FE">
        <w:t xml:space="preserve"> and</w:t>
      </w:r>
      <w:r w:rsidR="008507A4">
        <w:t xml:space="preserve"> comparison of </w:t>
      </w:r>
      <w:r w:rsidR="0094425A">
        <w:t>existing</w:t>
      </w:r>
      <w:r w:rsidR="00E503DB">
        <w:t xml:space="preserve"> tools</w:t>
      </w:r>
      <w:bookmarkEnd w:id="6"/>
    </w:p>
    <w:p w14:paraId="639BC15B" w14:textId="510B32E7" w:rsidR="00AA27DC" w:rsidRDefault="00732C9E" w:rsidP="00E503DB">
      <w:pPr>
        <w:pStyle w:val="1Para"/>
        <w:rPr>
          <w:noProof/>
          <w:lang w:val="en-GB" w:eastAsia="en-GB"/>
        </w:rPr>
      </w:pPr>
      <w:r>
        <w:t xml:space="preserve">Process Analysis constitute an important part of </w:t>
      </w:r>
      <w:r w:rsidR="00A80BF2">
        <w:t>this</w:t>
      </w:r>
      <w:r>
        <w:t xml:space="preserve"> </w:t>
      </w:r>
      <w:r w:rsidR="00854C99">
        <w:t>thesis</w:t>
      </w:r>
      <w:r>
        <w:t xml:space="preserve"> as it helped </w:t>
      </w:r>
      <w:r w:rsidR="008763C5">
        <w:t>in understanding the different aspects of the probl</w:t>
      </w:r>
      <w:r w:rsidR="008E3D3A">
        <w:t xml:space="preserve">em which are tried to be solved </w:t>
      </w:r>
      <w:r>
        <w:t xml:space="preserve">while designing the </w:t>
      </w:r>
      <w:r w:rsidR="0073531C">
        <w:t xml:space="preserve">software </w:t>
      </w:r>
      <w:r>
        <w:t xml:space="preserve">solution described in </w:t>
      </w:r>
      <w:r w:rsidRPr="008E3D3A">
        <w:rPr>
          <w:i/>
        </w:rPr>
        <w:t>Chapter 3</w:t>
      </w:r>
      <w:r w:rsidR="008E3D3A">
        <w:t>.</w:t>
      </w:r>
    </w:p>
    <w:p w14:paraId="6BA8D207" w14:textId="35ACB1F1" w:rsidR="00AA27DC" w:rsidRDefault="005A49F4" w:rsidP="005A49F4">
      <w:pPr>
        <w:pStyle w:val="1Para"/>
        <w:ind w:firstLine="0"/>
        <w:jc w:val="center"/>
      </w:pPr>
      <w:r>
        <w:rPr>
          <w:noProof/>
          <w:lang w:val="en-GB" w:eastAsia="en-GB"/>
        </w:rPr>
        <mc:AlternateContent>
          <mc:Choice Requires="wps">
            <w:drawing>
              <wp:anchor distT="0" distB="0" distL="114300" distR="114300" simplePos="0" relativeHeight="251671552" behindDoc="0" locked="0" layoutInCell="1" allowOverlap="1" wp14:anchorId="6B10A8A6" wp14:editId="057680EB">
                <wp:simplePos x="0" y="0"/>
                <wp:positionH relativeFrom="column">
                  <wp:posOffset>4791710</wp:posOffset>
                </wp:positionH>
                <wp:positionV relativeFrom="paragraph">
                  <wp:posOffset>2286635</wp:posOffset>
                </wp:positionV>
                <wp:extent cx="258445" cy="2631440"/>
                <wp:effectExtent l="0" t="0" r="0" b="10160"/>
                <wp:wrapSquare wrapText="bothSides"/>
                <wp:docPr id="13" name="Text Box 13"/>
                <wp:cNvGraphicFramePr/>
                <a:graphic xmlns:a="http://schemas.openxmlformats.org/drawingml/2006/main">
                  <a:graphicData uri="http://schemas.microsoft.com/office/word/2010/wordprocessingShape">
                    <wps:wsp>
                      <wps:cNvSpPr txBox="1"/>
                      <wps:spPr>
                        <a:xfrm>
                          <a:off x="0" y="0"/>
                          <a:ext cx="258445" cy="2631440"/>
                        </a:xfrm>
                        <a:prstGeom prst="rect">
                          <a:avLst/>
                        </a:prstGeom>
                        <a:solidFill>
                          <a:prstClr val="white"/>
                        </a:solidFill>
                        <a:ln>
                          <a:noFill/>
                        </a:ln>
                        <a:effectLst/>
                      </wps:spPr>
                      <wps:txbx>
                        <w:txbxContent>
                          <w:p w14:paraId="26701219" w14:textId="6C0BCE2A" w:rsidR="008507A4" w:rsidRPr="000F2CDB" w:rsidRDefault="008507A4" w:rsidP="00523E58">
                            <w:pPr>
                              <w:pStyle w:val="Caption"/>
                              <w:rPr>
                                <w:b/>
                                <w:noProof/>
                                <w:color w:val="000000" w:themeColor="text1"/>
                                <w:sz w:val="30"/>
                              </w:rPr>
                            </w:pPr>
                            <w:r>
                              <w:t xml:space="preserve">Figure </w:t>
                            </w:r>
                            <w:fldSimple w:instr=" SEQ Figure \* ARABIC ">
                              <w:r>
                                <w:rPr>
                                  <w:noProof/>
                                </w:rPr>
                                <w:t>1</w:t>
                              </w:r>
                            </w:fldSimple>
                            <w:r>
                              <w:t xml:space="preserve"> - Current Examination Process workflow</w:t>
                            </w:r>
                          </w:p>
                        </w:txbxContent>
                      </wps:txbx>
                      <wps:bodyPr rot="0" spcFirstLastPara="0" vertOverflow="overflow" horzOverflow="overflow" vert="vert270"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type w14:anchorId="6B10A8A6" id="_x0000_t202" coordsize="21600,21600" o:spt="202" path="m0,0l0,21600,21600,21600,21600,0xe">
                <v:stroke joinstyle="miter"/>
                <v:path gradientshapeok="t" o:connecttype="rect"/>
              </v:shapetype>
              <v:shape id="Text Box 13" o:spid="_x0000_s1026" type="#_x0000_t202" style="position:absolute;left:0;text-align:left;margin-left:377.3pt;margin-top:180.05pt;width:20.35pt;height:207.2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" stroked="f">
                <v:textbox style="layout-flow:vertical;mso-layout-flow-alt:bottom-to-top;mso-fit-shape-to-text:t" inset="0,0,0,0">
                  <w:txbxContent>
                    <w:p w14:paraId="26701219" w14:textId="6C0BCE2A" w:rsidR="008507A4" w:rsidRPr="000F2CDB" w:rsidRDefault="008507A4" w:rsidP="00523E58">
                      <w:pPr>
                        <w:pStyle w:val="Caption"/>
                        <w:rPr>
                          <w:b/>
                          <w:noProof/>
                          <w:color w:val="000000" w:themeColor="text1"/>
                          <w:sz w:val="30"/>
                        </w:rPr>
                      </w:pPr>
                      <w:r>
                        <w:t xml:space="preserve">Figure </w:t>
                      </w:r>
                      <w:fldSimple w:instr=" SEQ Figure \* ARABIC ">
                        <w:r>
                          <w:rPr>
                            <w:noProof/>
                          </w:rPr>
                          <w:t>1</w:t>
                        </w:r>
                      </w:fldSimple>
                      <w:r>
                        <w:t xml:space="preserve"> - Current Examination Process workflow</w:t>
                      </w:r>
                    </w:p>
                  </w:txbxContent>
                </v:textbox>
                <w10:wrap type="square"/>
              </v:shape>
            </w:pict>
          </mc:Fallback>
        </mc:AlternateContent>
      </w:r>
      <w:r>
        <w:rPr>
          <w:noProof/>
          <w:lang w:val="en-GB" w:eastAsia="en-GB"/>
        </w:rPr>
        <w:drawing>
          <wp:inline distT="0" distB="0" distL="0" distR="0" wp14:anchorId="57A77D28" wp14:editId="07F2B319">
            <wp:extent cx="6964049" cy="3551346"/>
            <wp:effectExtent l="0" t="7937" r="317" b="318"/>
            <wp:docPr id="10" name="Picture 10" descr="/Users/akshat/Documents/Tand_Labs/Testrek/_01_Designs/images/Thesis_Test_curr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akshat/Documents/Tand_Labs/Testrek/_01_Designs/images/Thesis_Test_current.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6200000">
                      <a:off x="0" y="0"/>
                      <a:ext cx="7011910" cy="3575753"/>
                    </a:xfrm>
                    <a:prstGeom prst="rect">
                      <a:avLst/>
                    </a:prstGeom>
                    <a:noFill/>
                    <a:ln>
                      <a:noFill/>
                    </a:ln>
                  </pic:spPr>
                </pic:pic>
              </a:graphicData>
            </a:graphic>
          </wp:inline>
        </w:drawing>
      </w:r>
    </w:p>
    <w:p w14:paraId="6C703B65" w14:textId="497EC30E" w:rsidR="00732C9E" w:rsidRDefault="00732C9E" w:rsidP="00732C9E">
      <w:pPr>
        <w:pStyle w:val="Heading2"/>
      </w:pPr>
      <w:bookmarkStart w:id="7" w:name="_Toc485472209"/>
      <w:r>
        <w:lastRenderedPageBreak/>
        <w:t>Process Description</w:t>
      </w:r>
      <w:bookmarkEnd w:id="7"/>
    </w:p>
    <w:p w14:paraId="3947FCE1" w14:textId="3671F725" w:rsidR="006C6E3D" w:rsidRDefault="000E4470" w:rsidP="0094425A">
      <w:pPr>
        <w:pStyle w:val="1Para"/>
        <w:ind w:left="720"/>
      </w:pPr>
      <w:r>
        <w:t xml:space="preserve">When conducted manually, the process map of whole examination process is explained using a swim lane chart </w:t>
      </w:r>
      <w:r w:rsidR="00407460">
        <w:t xml:space="preserve">on the </w:t>
      </w:r>
      <w:r w:rsidR="000D6388">
        <w:t>top</w:t>
      </w:r>
      <w:r w:rsidR="003D4061">
        <w:t xml:space="preserve">. </w:t>
      </w:r>
      <w:r w:rsidR="005568E9">
        <w:t xml:space="preserve">The chart shows </w:t>
      </w:r>
      <w:r w:rsidR="003D4061">
        <w:t>the current process procedure</w:t>
      </w:r>
      <w:r w:rsidR="00407460">
        <w:t xml:space="preserve">, with the estimations of work and in some cases time required for </w:t>
      </w:r>
      <w:r w:rsidR="003D4061">
        <w:t xml:space="preserve">a </w:t>
      </w:r>
      <w:r w:rsidR="00407460">
        <w:t>sub process to complete.</w:t>
      </w:r>
      <w:r w:rsidR="0094425A">
        <w:t xml:space="preserve"> </w:t>
      </w:r>
      <w:r w:rsidR="006C6E3D">
        <w:t>Next chapter contains further information about the scope of the software solution developed for this thesis and a rough estimation of efforts required to automate the sub processes which</w:t>
      </w:r>
      <w:r w:rsidR="000F1DDB">
        <w:t xml:space="preserve"> are not included in the scope.</w:t>
      </w:r>
    </w:p>
    <w:p w14:paraId="6DA671B2" w14:textId="4CE9230C" w:rsidR="0094425A" w:rsidRDefault="0094425A" w:rsidP="0094425A">
      <w:pPr>
        <w:pStyle w:val="Heading2"/>
      </w:pPr>
      <w:bookmarkStart w:id="8" w:name="_Toc485472210"/>
      <w:r>
        <w:t>Comparison of already available software solution</w:t>
      </w:r>
      <w:r w:rsidR="001D3010">
        <w:t>s</w:t>
      </w:r>
      <w:bookmarkEnd w:id="8"/>
    </w:p>
    <w:p w14:paraId="01AAD5B2" w14:textId="0A3E35A7" w:rsidR="0094425A" w:rsidRDefault="0094425A" w:rsidP="0094425A">
      <w:pPr>
        <w:pStyle w:val="1Para"/>
        <w:ind w:left="720"/>
      </w:pPr>
      <w:r>
        <w:t xml:space="preserve">There are plenty of tools available in the market which can be used to automate the testing of students and this section contains a summary of the features for some of the tools that were found to be the closest alternatives of </w:t>
      </w:r>
      <w:r>
        <w:rPr>
          <w:i/>
        </w:rPr>
        <w:t>Testrek</w:t>
      </w:r>
      <w:r>
        <w:t>.</w:t>
      </w:r>
    </w:p>
    <w:p w14:paraId="0F9D0111" w14:textId="37138D76" w:rsidR="0094425A" w:rsidRDefault="00421988" w:rsidP="0094425A">
      <w:pPr>
        <w:pStyle w:val="Heading5"/>
      </w:pPr>
      <w:r>
        <w:t xml:space="preserve">1. </w:t>
      </w:r>
      <w:r w:rsidR="0094425A">
        <w:t>Moodle</w:t>
      </w:r>
    </w:p>
    <w:p w14:paraId="2538D579" w14:textId="0426A78F" w:rsidR="0094425A" w:rsidRDefault="00667F78" w:rsidP="0094425A">
      <w:pPr>
        <w:pStyle w:val="1Para"/>
        <w:ind w:left="720"/>
        <w:rPr>
          <w:lang w:val="en-US"/>
        </w:rPr>
      </w:pPr>
      <w:r>
        <w:rPr>
          <w:lang w:val="en-US"/>
        </w:rPr>
        <w:t xml:space="preserve">Moodle is an open source learning platform, which provides a robust, secure and integrated system under one tool for educational institutions to create a personalized learning platform. Moodle is considered an alternate for </w:t>
      </w:r>
      <w:r>
        <w:rPr>
          <w:i/>
          <w:lang w:val="en-US"/>
        </w:rPr>
        <w:t>Testrek</w:t>
      </w:r>
      <w:r>
        <w:rPr>
          <w:lang w:val="en-US"/>
        </w:rPr>
        <w:t xml:space="preserve"> because it is easily extensible, light weight, open source and already implemented at the Faculty of Mechanical Engineering.</w:t>
      </w:r>
      <w:r w:rsidR="00FC4093">
        <w:rPr>
          <w:lang w:val="en-US"/>
        </w:rPr>
        <w:t xml:space="preserve"> Technologies used to build </w:t>
      </w:r>
      <w:r w:rsidR="00FC4093">
        <w:rPr>
          <w:i/>
          <w:lang w:val="en-US"/>
        </w:rPr>
        <w:t>Moodle</w:t>
      </w:r>
      <w:r w:rsidR="00FC4093">
        <w:rPr>
          <w:lang w:val="en-US"/>
        </w:rPr>
        <w:t xml:space="preserve"> are PHP and MySQL. It utilizes Apache servers to run itself</w:t>
      </w:r>
      <w:r w:rsidR="00241FC0">
        <w:fldChar w:fldCharType="begin"/>
      </w:r>
      <w:r w:rsidR="00241FC0">
        <w:instrText xml:space="preserve"> ADDIN ZOTERO_ITEM CSL_CITATION {"citationID":"a1rgglbviq7","properties":{"formattedCitation":"[7]","plainCitation":"[7]"},"citationItems":[{"id":83,"uris":["http://zotero.org/users/4109258/items/3JPFZIAF"],"uri":["http://zotero.org/users/4109258/items/3JPFZIAF"],"itemData":{"id":83,"type":"webpage","title":"About Moodle - MoodleDocs","URL":"https://docs.moodle.org/33/en/About_Moodle","accessed":{"date-parts":[["2017",6,17]]}}}],"schema":"https://github.com/citation-style-language/schema/raw/master/csl-citation.json"} </w:instrText>
      </w:r>
      <w:r w:rsidR="00241FC0">
        <w:fldChar w:fldCharType="separate"/>
      </w:r>
      <w:r w:rsidR="00241FC0" w:rsidRPr="001D3010">
        <w:rPr>
          <w:rFonts w:cs="Times New Roman"/>
        </w:rPr>
        <w:t>[7]</w:t>
      </w:r>
      <w:r w:rsidR="00241FC0">
        <w:fldChar w:fldCharType="end"/>
      </w:r>
      <w:r w:rsidR="00FC4093">
        <w:rPr>
          <w:lang w:val="en-US"/>
        </w:rPr>
        <w:t xml:space="preserve">. </w:t>
      </w:r>
    </w:p>
    <w:p w14:paraId="7B8EEC23" w14:textId="7F0C3372" w:rsidR="0094425A" w:rsidRDefault="00FC4093" w:rsidP="00421988">
      <w:pPr>
        <w:pStyle w:val="1Para"/>
        <w:ind w:left="720"/>
        <w:rPr>
          <w:lang w:val="en-US"/>
        </w:rPr>
      </w:pPr>
      <w:r>
        <w:rPr>
          <w:lang w:val="en-US"/>
        </w:rPr>
        <w:t xml:space="preserve">As </w:t>
      </w:r>
      <w:r>
        <w:rPr>
          <w:i/>
          <w:lang w:val="en-US"/>
        </w:rPr>
        <w:t>Moodle</w:t>
      </w:r>
      <w:r>
        <w:rPr>
          <w:lang w:val="en-US"/>
        </w:rPr>
        <w:t xml:space="preserve"> is essentially a learning platform, building a testing </w:t>
      </w:r>
      <w:r w:rsidR="002F66CA">
        <w:rPr>
          <w:lang w:val="en-US"/>
        </w:rPr>
        <w:t xml:space="preserve">system would require </w:t>
      </w:r>
      <w:proofErr w:type="gramStart"/>
      <w:r w:rsidR="002F66CA">
        <w:rPr>
          <w:lang w:val="en-US"/>
        </w:rPr>
        <w:t>to interact</w:t>
      </w:r>
      <w:proofErr w:type="gramEnd"/>
      <w:r w:rsidR="002F66CA">
        <w:rPr>
          <w:lang w:val="en-US"/>
        </w:rPr>
        <w:t xml:space="preserve"> many other modules which may make the whole system unstable. It is a server application and would also need some maintenance from time to time in contract to </w:t>
      </w:r>
      <w:r w:rsidR="002F66CA">
        <w:rPr>
          <w:i/>
          <w:lang w:val="en-US"/>
        </w:rPr>
        <w:t>Testrek</w:t>
      </w:r>
      <w:r w:rsidR="002F66CA">
        <w:rPr>
          <w:lang w:val="en-US"/>
        </w:rPr>
        <w:t xml:space="preserve"> which is a standalone application. Additionally, an aggressive testing scheme would be necessary </w:t>
      </w:r>
      <w:r w:rsidR="002F66CA">
        <w:rPr>
          <w:lang w:val="en-US"/>
        </w:rPr>
        <w:lastRenderedPageBreak/>
        <w:t xml:space="preserve">before the test module can be implemented in the main </w:t>
      </w:r>
      <w:r w:rsidR="002F66CA">
        <w:rPr>
          <w:i/>
          <w:lang w:val="en-US"/>
        </w:rPr>
        <w:t>Moodle</w:t>
      </w:r>
      <w:r w:rsidR="002F66CA">
        <w:rPr>
          <w:lang w:val="en-US"/>
        </w:rPr>
        <w:t xml:space="preserve"> application system so that it is fail safe </w:t>
      </w:r>
      <w:proofErr w:type="gramStart"/>
      <w:r w:rsidR="002F66CA">
        <w:rPr>
          <w:lang w:val="en-US"/>
        </w:rPr>
        <w:t>at all times</w:t>
      </w:r>
      <w:proofErr w:type="gramEnd"/>
      <w:r w:rsidR="002F66CA">
        <w:rPr>
          <w:lang w:val="en-US"/>
        </w:rPr>
        <w:t>.</w:t>
      </w:r>
    </w:p>
    <w:p w14:paraId="121E9414" w14:textId="48773E6B" w:rsidR="00D35B87" w:rsidRDefault="00D35B87" w:rsidP="00421988">
      <w:pPr>
        <w:pStyle w:val="1Para"/>
        <w:ind w:left="720"/>
        <w:rPr>
          <w:lang w:val="en-US"/>
        </w:rPr>
      </w:pPr>
      <w:r>
        <w:rPr>
          <w:lang w:val="en-US"/>
        </w:rPr>
        <w:t xml:space="preserve">It is also required to have a very good understanding of Moodle’s object model before one can start developing on it. The implementation of the whole solution would also look very different on </w:t>
      </w:r>
      <w:r w:rsidR="005B66D8" w:rsidRPr="005B66D8">
        <w:rPr>
          <w:i/>
          <w:lang w:val="en-US"/>
        </w:rPr>
        <w:t>Moodle</w:t>
      </w:r>
      <w:r>
        <w:rPr>
          <w:lang w:val="en-US"/>
        </w:rPr>
        <w:t xml:space="preserve"> when compared to </w:t>
      </w:r>
      <w:r>
        <w:rPr>
          <w:i/>
          <w:lang w:val="en-US"/>
        </w:rPr>
        <w:t>Testrek</w:t>
      </w:r>
      <w:r>
        <w:rPr>
          <w:lang w:val="en-US"/>
        </w:rPr>
        <w:t xml:space="preserve">. </w:t>
      </w:r>
    </w:p>
    <w:p w14:paraId="5CD35CCF" w14:textId="576A155E" w:rsidR="00421988" w:rsidRDefault="00421988" w:rsidP="00421988">
      <w:pPr>
        <w:pStyle w:val="Heading5"/>
      </w:pPr>
      <w:r>
        <w:t>2. Quiz Works</w:t>
      </w:r>
    </w:p>
    <w:p w14:paraId="6C0299D3" w14:textId="1BC2AAC4" w:rsidR="00567A93" w:rsidRDefault="00421988" w:rsidP="00567A93">
      <w:pPr>
        <w:pStyle w:val="1Para"/>
        <w:ind w:left="720"/>
        <w:rPr>
          <w:lang w:val="en-US"/>
        </w:rPr>
      </w:pPr>
      <w:r w:rsidRPr="00A20CEB">
        <w:rPr>
          <w:i/>
          <w:lang w:val="en-US"/>
        </w:rPr>
        <w:t>Quiz</w:t>
      </w:r>
      <w:r w:rsidR="001D3010" w:rsidRPr="00A20CEB">
        <w:rPr>
          <w:i/>
          <w:lang w:val="en-US"/>
        </w:rPr>
        <w:t xml:space="preserve"> Works</w:t>
      </w:r>
      <w:r w:rsidR="001D3010">
        <w:rPr>
          <w:lang w:val="en-US"/>
        </w:rPr>
        <w:t xml:space="preserve"> is a subscription based</w:t>
      </w:r>
      <w:r>
        <w:rPr>
          <w:lang w:val="en-US"/>
        </w:rPr>
        <w:t xml:space="preserve"> online </w:t>
      </w:r>
      <w:r w:rsidR="001D3010">
        <w:rPr>
          <w:lang w:val="en-US"/>
        </w:rPr>
        <w:t>examination system which can used to create online testing questions for test takers. It is not o</w:t>
      </w:r>
      <w:bookmarkStart w:id="9" w:name="_GoBack"/>
      <w:bookmarkEnd w:id="9"/>
      <w:r w:rsidR="001D3010">
        <w:rPr>
          <w:lang w:val="en-US"/>
        </w:rPr>
        <w:t xml:space="preserve">pen source so extending the application is not an option. It does support a few third-party integrations and web-hooks but none of them are related to the scope of this thesis. </w:t>
      </w:r>
      <w:r w:rsidR="00C128C3">
        <w:rPr>
          <w:lang w:val="en-US"/>
        </w:rPr>
        <w:t>Additionally, it</w:t>
      </w:r>
      <w:r w:rsidR="001D3010">
        <w:rPr>
          <w:lang w:val="en-US"/>
        </w:rPr>
        <w:t xml:space="preserve"> does not support </w:t>
      </w:r>
      <w:r w:rsidR="00C128C3">
        <w:rPr>
          <w:lang w:val="en-US"/>
        </w:rPr>
        <w:t xml:space="preserve">plagiarism </w:t>
      </w:r>
      <w:r w:rsidR="00567A93">
        <w:rPr>
          <w:lang w:val="en-US"/>
        </w:rPr>
        <w:t>check. As it is subscription based,</w:t>
      </w:r>
      <w:r w:rsidR="00912869">
        <w:rPr>
          <w:lang w:val="en-US"/>
        </w:rPr>
        <w:t xml:space="preserve"> the version with full blown features cost $99 per month, which makes it an expensive option</w:t>
      </w:r>
      <w:r w:rsidR="00241FC0">
        <w:fldChar w:fldCharType="begin"/>
      </w:r>
      <w:r w:rsidR="00241FC0">
        <w:instrText xml:space="preserve"> ADDIN ZOTERO_ITEM CSL_CITATION {"citationID":"a182o8ii5sj","properties":{"formattedCitation":"[8]","plainCitation":"[8]"},"citationItems":[{"id":85,"uris":["http://zotero.org/users/4109258/items/TTUAD5XT"],"uri":["http://zotero.org/users/4109258/items/TTUAD5XT"],"itemData":{"id":85,"type":"webpage","title":"Features of our online examination system | Onlineexambuilder.com","URL":"https://www.onlineexambuilder.com/features/item10065","accessed":{"date-parts":[["2017",6,17]]}}}],"schema":"https://github.com/citation-style-language/schema/raw/master/csl-citation.json"} </w:instrText>
      </w:r>
      <w:r w:rsidR="00241FC0">
        <w:fldChar w:fldCharType="separate"/>
      </w:r>
      <w:r w:rsidR="00241FC0" w:rsidRPr="001D3010">
        <w:rPr>
          <w:rFonts w:cs="Times New Roman"/>
        </w:rPr>
        <w:t>[8]</w:t>
      </w:r>
      <w:r w:rsidR="00241FC0">
        <w:fldChar w:fldCharType="end"/>
      </w:r>
      <w:r w:rsidR="00912869">
        <w:rPr>
          <w:lang w:val="en-US"/>
        </w:rPr>
        <w:t xml:space="preserve">. </w:t>
      </w:r>
    </w:p>
    <w:p w14:paraId="4544BE8A" w14:textId="102F69A2" w:rsidR="00912869" w:rsidRDefault="00912869" w:rsidP="00912869">
      <w:pPr>
        <w:pStyle w:val="1Para"/>
        <w:ind w:left="720"/>
        <w:rPr>
          <w:lang w:val="en-US"/>
        </w:rPr>
      </w:pPr>
      <w:r>
        <w:rPr>
          <w:lang w:val="en-US"/>
        </w:rPr>
        <w:t>On the good s</w:t>
      </w:r>
      <w:r w:rsidR="00A20CEB">
        <w:rPr>
          <w:lang w:val="en-US"/>
        </w:rPr>
        <w:t>ide, this online tool provides</w:t>
      </w:r>
      <w:r>
        <w:rPr>
          <w:lang w:val="en-US"/>
        </w:rPr>
        <w:t xml:space="preserve"> the teacher with test analysis which can help in providing the </w:t>
      </w:r>
      <w:r w:rsidR="00760816">
        <w:rPr>
          <w:lang w:val="en-US"/>
        </w:rPr>
        <w:t>teachers with an</w:t>
      </w:r>
      <w:r w:rsidR="00A20CEB">
        <w:rPr>
          <w:lang w:val="en-US"/>
        </w:rPr>
        <w:t xml:space="preserve"> insight into the performance of</w:t>
      </w:r>
      <w:r w:rsidR="00760816">
        <w:rPr>
          <w:lang w:val="en-US"/>
        </w:rPr>
        <w:t xml:space="preserve"> the test takers in certain areas and improve the study content for </w:t>
      </w:r>
      <w:r w:rsidR="00A20CEB">
        <w:rPr>
          <w:lang w:val="en-US"/>
        </w:rPr>
        <w:t>those</w:t>
      </w:r>
      <w:r w:rsidR="00760816">
        <w:rPr>
          <w:lang w:val="en-US"/>
        </w:rPr>
        <w:t xml:space="preserve"> in the upcoming </w:t>
      </w:r>
      <w:r w:rsidR="00A20CEB">
        <w:rPr>
          <w:lang w:val="en-US"/>
        </w:rPr>
        <w:t>semesters</w:t>
      </w:r>
      <w:r w:rsidR="00760816">
        <w:rPr>
          <w:lang w:val="en-US"/>
        </w:rPr>
        <w:t>.</w:t>
      </w:r>
    </w:p>
    <w:p w14:paraId="2A30D609" w14:textId="3EBDE8EF" w:rsidR="00A20CEB" w:rsidRDefault="00A20CEB" w:rsidP="00A20CEB">
      <w:pPr>
        <w:pStyle w:val="Heading5"/>
      </w:pPr>
      <w:r>
        <w:t xml:space="preserve">3. </w:t>
      </w:r>
      <w:r w:rsidR="004C0820">
        <w:t>Easy Test maker</w:t>
      </w:r>
    </w:p>
    <w:p w14:paraId="05F43788" w14:textId="646E33DC" w:rsidR="00A20CEB" w:rsidRDefault="004C0820" w:rsidP="00A20CEB">
      <w:pPr>
        <w:pStyle w:val="1Para"/>
        <w:ind w:left="720"/>
        <w:rPr>
          <w:lang w:val="en-US"/>
        </w:rPr>
      </w:pPr>
      <w:r>
        <w:rPr>
          <w:i/>
          <w:lang w:val="en-US"/>
        </w:rPr>
        <w:t>Easy Test Maker</w:t>
      </w:r>
      <w:r w:rsidR="00A20CEB">
        <w:rPr>
          <w:lang w:val="en-US"/>
        </w:rPr>
        <w:t xml:space="preserve"> is a</w:t>
      </w:r>
      <w:r>
        <w:rPr>
          <w:lang w:val="en-US"/>
        </w:rPr>
        <w:t>nother</w:t>
      </w:r>
      <w:r w:rsidR="00A20CEB">
        <w:rPr>
          <w:lang w:val="en-US"/>
        </w:rPr>
        <w:t xml:space="preserve"> subscription based online examination system which can </w:t>
      </w:r>
      <w:r>
        <w:rPr>
          <w:lang w:val="en-US"/>
        </w:rPr>
        <w:t>be used to generate question papers for testing but it is does not support plagiarism check and it only available online. There are several options available to generate different types of questions which can later be automatically graded</w:t>
      </w:r>
      <w:r w:rsidR="00241FC0">
        <w:fldChar w:fldCharType="begin"/>
      </w:r>
      <w:r w:rsidR="00241FC0">
        <w:instrText xml:space="preserve"> ADDIN ZOTERO_ITEM CSL_CITATION {"citationID":"afegc9nasv","properties":{"formattedCitation":"[9]","plainCitation":"[9]"},"citationItems":[{"id":89,"uris":["http://zotero.org/users/4109258/items/ARITDGWB"],"uri":["http://zotero.org/users/4109258/items/ARITDGWB"],"itemData":{"id":89,"type":"webpage","title":"EasyTestMaker","URL":"http://www.easytestmaker.com/?utm_campaign=elearningindustry.com&amp;utm_source=%2Ffree-testing-tools-for-online-education&amp;utm_medium=link","accessed":{"date-parts":[["2017",6,17]]}}}],"schema":"https://github.com/citation-style-language/schema/raw/master/csl-citation.json"} </w:instrText>
      </w:r>
      <w:r w:rsidR="00241FC0">
        <w:fldChar w:fldCharType="separate"/>
      </w:r>
      <w:r w:rsidR="00241FC0" w:rsidRPr="004C0820">
        <w:rPr>
          <w:rFonts w:cs="Times New Roman"/>
        </w:rPr>
        <w:t>[9]</w:t>
      </w:r>
      <w:r w:rsidR="00241FC0">
        <w:fldChar w:fldCharType="end"/>
      </w:r>
      <w:r>
        <w:rPr>
          <w:lang w:val="en-US"/>
        </w:rPr>
        <w:t>.</w:t>
      </w:r>
    </w:p>
    <w:p w14:paraId="3E30ACDE" w14:textId="3D8366A2" w:rsidR="004C0820" w:rsidRPr="004C0820" w:rsidRDefault="004C0820" w:rsidP="004C0820">
      <w:pPr>
        <w:pStyle w:val="1Para"/>
        <w:ind w:left="720"/>
        <w:rPr>
          <w:lang w:val="en-US"/>
        </w:rPr>
      </w:pPr>
      <w:r>
        <w:rPr>
          <w:lang w:val="en-US"/>
        </w:rPr>
        <w:t xml:space="preserve">This tool is also not open source which restricts the users to extend its capabilities in contract to </w:t>
      </w:r>
      <w:r>
        <w:rPr>
          <w:i/>
          <w:lang w:val="en-US"/>
        </w:rPr>
        <w:t>Testrek</w:t>
      </w:r>
      <w:r>
        <w:rPr>
          <w:lang w:val="en-US"/>
        </w:rPr>
        <w:t xml:space="preserve"> or even </w:t>
      </w:r>
      <w:r w:rsidRPr="004C0820">
        <w:rPr>
          <w:i/>
          <w:lang w:val="en-US"/>
        </w:rPr>
        <w:t>Moodle</w:t>
      </w:r>
      <w:r>
        <w:rPr>
          <w:lang w:val="en-US"/>
        </w:rPr>
        <w:t>.</w:t>
      </w:r>
    </w:p>
    <w:p w14:paraId="27B2E00E" w14:textId="2CC980A7" w:rsidR="00806B5F" w:rsidRDefault="00F05B75" w:rsidP="0094425A">
      <w:pPr>
        <w:pStyle w:val="Heading1"/>
      </w:pPr>
      <w:bookmarkStart w:id="10" w:name="_Toc485472211"/>
      <w:r>
        <w:lastRenderedPageBreak/>
        <w:t>Proposed</w:t>
      </w:r>
      <w:r w:rsidR="004522D4">
        <w:t xml:space="preserve"> Solutions</w:t>
      </w:r>
      <w:bookmarkEnd w:id="10"/>
    </w:p>
    <w:p w14:paraId="52FC1D77" w14:textId="21044218" w:rsidR="003B5653" w:rsidRDefault="008763C5" w:rsidP="009D01ED">
      <w:pPr>
        <w:pStyle w:val="Heading2"/>
      </w:pPr>
      <w:bookmarkStart w:id="11" w:name="_Toc485472212"/>
      <w:r>
        <w:t>Standardization of the process</w:t>
      </w:r>
      <w:bookmarkEnd w:id="11"/>
    </w:p>
    <w:p w14:paraId="27F4DDFB" w14:textId="2ADDDC3C" w:rsidR="00E534E6" w:rsidRDefault="008763C5" w:rsidP="009D01ED">
      <w:pPr>
        <w:pStyle w:val="1Para"/>
        <w:ind w:left="720"/>
      </w:pPr>
      <w:r>
        <w:t>Before designing any solution for automating the examination process, it w</w:t>
      </w:r>
      <w:r w:rsidR="00434443">
        <w:t>as n</w:t>
      </w:r>
      <w:r w:rsidR="00B2117B">
        <w:t>ecessary to standardize it</w:t>
      </w:r>
      <w:r w:rsidR="00E36AF7">
        <w:t xml:space="preserve">. This in fact proved to be </w:t>
      </w:r>
      <w:r w:rsidR="006921BF">
        <w:t xml:space="preserve">crucial </w:t>
      </w:r>
      <w:r w:rsidR="00E36AF7">
        <w:t>while searching for different ways to approach the solution</w:t>
      </w:r>
      <w:r w:rsidR="008E3D3A">
        <w:t>.</w:t>
      </w:r>
      <w:r w:rsidR="00E36AF7">
        <w:t xml:space="preserve"> </w:t>
      </w:r>
      <w:r w:rsidR="000E234C">
        <w:t>The</w:t>
      </w:r>
      <w:r w:rsidR="00E36AF7">
        <w:t xml:space="preserve"> standardization helped in deciding the best possible way to approach the designing of the software solution, in the limited time frame. To make the solution fail safe it was necessary to set </w:t>
      </w:r>
      <w:r w:rsidR="00413688">
        <w:t xml:space="preserve">many </w:t>
      </w:r>
      <w:r w:rsidR="00E36AF7">
        <w:t>rules for</w:t>
      </w:r>
      <w:r w:rsidR="00413688">
        <w:t xml:space="preserve"> different parts of the process, but the challenges was to still maintain its dynamical nature.</w:t>
      </w:r>
    </w:p>
    <w:p w14:paraId="3F93DE98" w14:textId="51F7F898" w:rsidR="00FE0AD2" w:rsidRDefault="008D5E69" w:rsidP="007A0549">
      <w:pPr>
        <w:pStyle w:val="1Para"/>
        <w:ind w:left="720"/>
      </w:pPr>
      <w:r>
        <w:t>After a thorough analysis, t</w:t>
      </w:r>
      <w:r w:rsidR="002E476F">
        <w:t>he two most qualified soluti</w:t>
      </w:r>
      <w:r>
        <w:t>ons which can be build are listed below with the requirement for standardisation, complexity, maintainability, infrastructure and support.</w:t>
      </w:r>
      <w:r w:rsidR="00327384" w:rsidRPr="00327384">
        <w:t xml:space="preserve"> </w:t>
      </w:r>
      <w:r w:rsidR="00327384">
        <w:fldChar w:fldCharType="begin"/>
      </w:r>
      <w:r w:rsidR="004C0820">
        <w:instrText xml:space="preserve"> ADDIN ZOTERO_ITEM CSL_CITATION {"citationID":"a2ddta3usak","properties":{"formattedCitation":"[10]","plainCitation":"[10]"},"citationItems":[{"id":68,"uris":["http://zotero.org/users/4109258/items/CUCK2P3P"],"uri":["http://zotero.org/users/4109258/items/CUCK2P3P"],"itemData":{"id":68,"type":"post-weblog","title":"Business Process Standardization: All you need to know.","container-title":"HEFLO EN","abstract":"Business Process Standardization leads to loss reductions, culture training and increased transparency. It's time to learn about it.","URL":"https://www.heflo.com/blog/bpm/business-process-standardization/","shortTitle":"Business Process Standardization","author":[{"family":"Veyrat","given":"Pierre"}],"issued":{"date-parts":[["2016",1,25]]},"accessed":{"date-parts":[["2017",6,17]]}}}],"schema":"https://github.com/citation-style-language/schema/raw/master/csl-citation.json"} </w:instrText>
      </w:r>
      <w:r w:rsidR="00327384">
        <w:fldChar w:fldCharType="separate"/>
      </w:r>
      <w:r w:rsidR="004C0820" w:rsidRPr="004C0820">
        <w:rPr>
          <w:rFonts w:cs="Times New Roman"/>
          <w:sz w:val="30"/>
        </w:rPr>
        <w:t>[10]</w:t>
      </w:r>
      <w:r w:rsidR="00327384">
        <w:fldChar w:fldCharType="end"/>
      </w:r>
    </w:p>
    <w:p w14:paraId="2374E76F" w14:textId="77777777" w:rsidR="00446DBE" w:rsidRDefault="00446DBE" w:rsidP="00446DBE">
      <w:pPr>
        <w:pStyle w:val="1ParaFlushLeft"/>
      </w:pPr>
    </w:p>
    <w:p w14:paraId="7ACE8622" w14:textId="67008C07" w:rsidR="00FE0AD2" w:rsidRPr="00E57D54" w:rsidRDefault="00F05B75" w:rsidP="00FD6A55">
      <w:pPr>
        <w:pStyle w:val="Heading2"/>
      </w:pPr>
      <w:bookmarkStart w:id="12" w:name="_Toc485472213"/>
      <w:r>
        <w:t>Possible</w:t>
      </w:r>
      <w:r w:rsidR="00FD6A55">
        <w:t xml:space="preserve"> Solutions</w:t>
      </w:r>
      <w:bookmarkEnd w:id="12"/>
    </w:p>
    <w:p w14:paraId="106144F8" w14:textId="0D72499D" w:rsidR="00E57D54" w:rsidRDefault="00E57D54" w:rsidP="007A0549">
      <w:pPr>
        <w:pStyle w:val="Heading5"/>
      </w:pPr>
      <w:r w:rsidRPr="00E57D54">
        <w:rPr>
          <w:u w:val="single"/>
        </w:rPr>
        <w:t>1</w:t>
      </w:r>
      <w:r w:rsidRPr="00E57D54">
        <w:rPr>
          <w:u w:val="single"/>
          <w:vertAlign w:val="superscript"/>
        </w:rPr>
        <w:t>st</w:t>
      </w:r>
      <w:r w:rsidRPr="00E57D54">
        <w:rPr>
          <w:u w:val="single"/>
        </w:rPr>
        <w:t xml:space="preserve"> Solution</w:t>
      </w:r>
      <w:r w:rsidR="00FE0AD2">
        <w:rPr>
          <w:u w:val="single"/>
        </w:rPr>
        <w:t xml:space="preserve"> (Testrek)</w:t>
      </w:r>
      <w:r>
        <w:t xml:space="preserve"> – Preferred</w:t>
      </w:r>
    </w:p>
    <w:p w14:paraId="6E65B839" w14:textId="0B07BC09" w:rsidR="00E57D54" w:rsidRDefault="00E57D54" w:rsidP="007A0549">
      <w:pPr>
        <w:pStyle w:val="1Para"/>
        <w:ind w:left="720"/>
        <w:rPr>
          <w:lang w:val="en-US"/>
        </w:rPr>
      </w:pPr>
      <w:r>
        <w:rPr>
          <w:lang w:val="en-US"/>
        </w:rPr>
        <w:t>Basic Requirements</w:t>
      </w:r>
      <w:r w:rsidRPr="00E57D54">
        <w:rPr>
          <w:lang w:val="en-US"/>
        </w:rPr>
        <w:t xml:space="preserve"> </w:t>
      </w:r>
      <w:r>
        <w:rPr>
          <w:lang w:val="en-US"/>
        </w:rPr>
        <w:t>for this solution</w:t>
      </w:r>
      <w:r w:rsidR="00C942CF">
        <w:rPr>
          <w:lang w:val="en-US"/>
        </w:rPr>
        <w:t xml:space="preserve"> to run</w:t>
      </w:r>
      <w:r>
        <w:rPr>
          <w:lang w:val="en-US"/>
        </w:rPr>
        <w:t>:</w:t>
      </w:r>
    </w:p>
    <w:p w14:paraId="50A68C68" w14:textId="67F3715D" w:rsidR="00062C29" w:rsidRDefault="00062C29" w:rsidP="007A0549">
      <w:pPr>
        <w:pStyle w:val="1Para"/>
        <w:numPr>
          <w:ilvl w:val="0"/>
          <w:numId w:val="7"/>
        </w:numPr>
        <w:ind w:left="2520"/>
        <w:rPr>
          <w:lang w:val="en-US"/>
        </w:rPr>
      </w:pPr>
      <w:r>
        <w:rPr>
          <w:lang w:val="en-US"/>
        </w:rPr>
        <w:t>Access to the internet</w:t>
      </w:r>
    </w:p>
    <w:p w14:paraId="6BC2E618" w14:textId="54C7D8F1" w:rsidR="002127C3" w:rsidRDefault="000F1DDB" w:rsidP="007A0549">
      <w:pPr>
        <w:pStyle w:val="1Para"/>
        <w:numPr>
          <w:ilvl w:val="0"/>
          <w:numId w:val="7"/>
        </w:numPr>
        <w:ind w:left="2520"/>
        <w:rPr>
          <w:lang w:val="en-US"/>
        </w:rPr>
      </w:pPr>
      <w:r>
        <w:rPr>
          <w:lang w:val="en-US"/>
        </w:rPr>
        <w:t>Disk space of about 50</w:t>
      </w:r>
      <w:r w:rsidR="002127C3">
        <w:rPr>
          <w:lang w:val="en-US"/>
        </w:rPr>
        <w:t xml:space="preserve"> Mega Bytes</w:t>
      </w:r>
    </w:p>
    <w:p w14:paraId="40004923" w14:textId="19AEA6F8" w:rsidR="00223A6B" w:rsidRDefault="00FE0AD2" w:rsidP="007A0549">
      <w:pPr>
        <w:pStyle w:val="1Para"/>
        <w:ind w:left="720"/>
        <w:rPr>
          <w:lang w:val="en-US"/>
        </w:rPr>
      </w:pPr>
      <w:r>
        <w:rPr>
          <w:lang w:val="en-US"/>
        </w:rPr>
        <w:t xml:space="preserve">This solution which is essentially a combination of scripts written in Python, is built as a part of this thesis. </w:t>
      </w:r>
      <w:r w:rsidR="002127C3">
        <w:rPr>
          <w:lang w:val="en-US"/>
        </w:rPr>
        <w:t xml:space="preserve">This solution was preferred because </w:t>
      </w:r>
      <w:r>
        <w:rPr>
          <w:lang w:val="en-US"/>
        </w:rPr>
        <w:t>the requirements for running</w:t>
      </w:r>
      <w:r w:rsidR="002127C3">
        <w:rPr>
          <w:lang w:val="en-US"/>
        </w:rPr>
        <w:t xml:space="preserve"> this application </w:t>
      </w:r>
      <w:r w:rsidR="00FD6A55">
        <w:rPr>
          <w:lang w:val="en-US"/>
        </w:rPr>
        <w:t>were very low and affordable. As the scripts are simple to understand, it would not require a lot of time to modify if the need be</w:t>
      </w:r>
      <w:r w:rsidR="00A047F7">
        <w:rPr>
          <w:lang w:val="en-US"/>
        </w:rPr>
        <w:t>.</w:t>
      </w:r>
    </w:p>
    <w:p w14:paraId="7E80B8D4" w14:textId="6560E019" w:rsidR="00A378EC" w:rsidRDefault="00A047F7" w:rsidP="007A0549">
      <w:pPr>
        <w:pStyle w:val="1Para"/>
        <w:ind w:left="720"/>
        <w:rPr>
          <w:lang w:val="en-US"/>
        </w:rPr>
      </w:pPr>
      <w:r>
        <w:rPr>
          <w:lang w:val="en-US"/>
        </w:rPr>
        <w:lastRenderedPageBreak/>
        <w:t>This solution also does not demand a lot of infrastructure hence it can run on most of the computers of today’s standard.</w:t>
      </w:r>
      <w:r w:rsidR="002A62F4">
        <w:rPr>
          <w:lang w:val="en-US"/>
        </w:rPr>
        <w:t xml:space="preserve"> Although it does not have a very user interaction to the of GUI, it is still easy to use and maintain. </w:t>
      </w:r>
      <w:r w:rsidR="00223A6B">
        <w:rPr>
          <w:lang w:val="en-US"/>
        </w:rPr>
        <w:t xml:space="preserve">The challenging part for this solution is strictly standardizing </w:t>
      </w:r>
      <w:r w:rsidR="00F05B75">
        <w:rPr>
          <w:lang w:val="en-US"/>
        </w:rPr>
        <w:t>many part</w:t>
      </w:r>
      <w:r w:rsidR="00A378EC">
        <w:rPr>
          <w:lang w:val="en-US"/>
        </w:rPr>
        <w:t>s</w:t>
      </w:r>
      <w:r w:rsidR="00F05B75">
        <w:rPr>
          <w:lang w:val="en-US"/>
        </w:rPr>
        <w:t xml:space="preserve"> of the </w:t>
      </w:r>
      <w:r w:rsidR="00223A6B">
        <w:rPr>
          <w:lang w:val="en-US"/>
        </w:rPr>
        <w:t xml:space="preserve">examination </w:t>
      </w:r>
      <w:r w:rsidR="00A378EC">
        <w:rPr>
          <w:lang w:val="en-US"/>
        </w:rPr>
        <w:t>process, for example, where data is expected from the user.</w:t>
      </w:r>
    </w:p>
    <w:p w14:paraId="3F401FCE" w14:textId="2F920CBA" w:rsidR="00AA27DC" w:rsidRDefault="0086692C" w:rsidP="007A0549">
      <w:pPr>
        <w:pStyle w:val="1Para"/>
        <w:ind w:left="720"/>
        <w:rPr>
          <w:lang w:val="en-US"/>
        </w:rPr>
      </w:pPr>
      <w:r>
        <w:rPr>
          <w:lang w:val="en-US"/>
        </w:rPr>
        <w:t xml:space="preserve">The swim lane chart shows the process workflow if application like </w:t>
      </w:r>
      <w:r w:rsidR="005A785D">
        <w:rPr>
          <w:i/>
          <w:lang w:val="en-US"/>
        </w:rPr>
        <w:t>Testrek</w:t>
      </w:r>
      <w:r w:rsidR="005A785D" w:rsidRPr="00B26E55">
        <w:rPr>
          <w:lang w:val="en-US"/>
        </w:rPr>
        <w:t xml:space="preserve"> </w:t>
      </w:r>
      <w:r>
        <w:rPr>
          <w:lang w:val="en-US"/>
        </w:rPr>
        <w:t xml:space="preserve">will be implemented for automation. </w:t>
      </w:r>
      <w:r w:rsidR="00FD6A55">
        <w:rPr>
          <w:lang w:val="en-US"/>
        </w:rPr>
        <w:t xml:space="preserve">A more thorough description of this solution can be found in the </w:t>
      </w:r>
      <w:r w:rsidR="00801DD0">
        <w:rPr>
          <w:lang w:val="en-US"/>
        </w:rPr>
        <w:t>up</w:t>
      </w:r>
      <w:r w:rsidR="00FD6A55">
        <w:rPr>
          <w:lang w:val="en-US"/>
        </w:rPr>
        <w:t>coming chapter</w:t>
      </w:r>
      <w:r w:rsidR="00F82727">
        <w:rPr>
          <w:lang w:val="en-US"/>
        </w:rPr>
        <w:t>s</w:t>
      </w:r>
      <w:r w:rsidR="00FD6A55">
        <w:rPr>
          <w:lang w:val="en-US"/>
        </w:rPr>
        <w:t>.</w:t>
      </w:r>
      <w:r>
        <w:rPr>
          <w:lang w:val="en-US"/>
        </w:rPr>
        <w:t xml:space="preserve"> </w:t>
      </w:r>
    </w:p>
    <w:p w14:paraId="216A6119" w14:textId="77777777" w:rsidR="00523E58" w:rsidRDefault="00AA27DC" w:rsidP="00523E58">
      <w:pPr>
        <w:pStyle w:val="1Para"/>
        <w:keepNext/>
        <w:ind w:firstLine="0"/>
        <w:jc w:val="center"/>
      </w:pPr>
      <w:r>
        <w:rPr>
          <w:noProof/>
          <w:lang w:val="en-GB" w:eastAsia="en-GB"/>
        </w:rPr>
        <w:drawing>
          <wp:inline distT="0" distB="0" distL="0" distR="0" wp14:anchorId="0FF00D2F" wp14:editId="2CCF37B1">
            <wp:extent cx="5835777" cy="4358640"/>
            <wp:effectExtent l="0" t="0" r="6350" b="10160"/>
            <wp:docPr id="11" name="Picture 11" descr="/Users/akshat/Documents/Tand_Labs/Testrek/_01_Designs/images/Thesis_Test_testru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akshat/Documents/Tand_Labs/Testrek/_01_Designs/images/Thesis_Test_testructor.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43771" cy="4364611"/>
                    </a:xfrm>
                    <a:prstGeom prst="rect">
                      <a:avLst/>
                    </a:prstGeom>
                    <a:noFill/>
                    <a:ln>
                      <a:noFill/>
                    </a:ln>
                  </pic:spPr>
                </pic:pic>
              </a:graphicData>
            </a:graphic>
          </wp:inline>
        </w:drawing>
      </w:r>
    </w:p>
    <w:p w14:paraId="507AAEA2" w14:textId="13D64DF1" w:rsidR="00AA27DC" w:rsidRDefault="00523E58" w:rsidP="00523E58">
      <w:pPr>
        <w:pStyle w:val="Caption"/>
        <w:jc w:val="center"/>
      </w:pPr>
      <w:r>
        <w:t xml:space="preserve">Figure </w:t>
      </w:r>
      <w:fldSimple w:instr=" SEQ Figure \* ARABIC ">
        <w:r w:rsidR="00F05D2C">
          <w:rPr>
            <w:noProof/>
          </w:rPr>
          <w:t>2</w:t>
        </w:r>
      </w:fldSimple>
      <w:r>
        <w:t xml:space="preserve"> - Workflow for Testrek</w:t>
      </w:r>
    </w:p>
    <w:p w14:paraId="5395589A" w14:textId="77777777" w:rsidR="00446DBE" w:rsidRPr="00E57D54" w:rsidRDefault="00446DBE" w:rsidP="007A0549">
      <w:pPr>
        <w:pStyle w:val="1ParaFlushLeft"/>
        <w:ind w:left="720"/>
      </w:pPr>
    </w:p>
    <w:p w14:paraId="58542EA8" w14:textId="45C95032" w:rsidR="008D5E69" w:rsidRDefault="00E57D54" w:rsidP="007A0549">
      <w:pPr>
        <w:pStyle w:val="Heading5"/>
      </w:pPr>
      <w:r>
        <w:rPr>
          <w:u w:val="single"/>
        </w:rPr>
        <w:lastRenderedPageBreak/>
        <w:t>2</w:t>
      </w:r>
      <w:r w:rsidRPr="00E57D54">
        <w:rPr>
          <w:u w:val="single"/>
          <w:vertAlign w:val="superscript"/>
        </w:rPr>
        <w:t>nd</w:t>
      </w:r>
      <w:r w:rsidRPr="00C942CF">
        <w:rPr>
          <w:u w:val="single"/>
        </w:rPr>
        <w:t xml:space="preserve"> </w:t>
      </w:r>
      <w:r w:rsidR="008D5E69" w:rsidRPr="00E57D54">
        <w:rPr>
          <w:u w:val="single"/>
        </w:rPr>
        <w:t>Solution</w:t>
      </w:r>
      <w:r w:rsidR="008D5E69">
        <w:t xml:space="preserve"> – Not preferred</w:t>
      </w:r>
    </w:p>
    <w:p w14:paraId="14E49FCD" w14:textId="0C64872B" w:rsidR="00E310EB" w:rsidRDefault="00062C29" w:rsidP="007A0549">
      <w:pPr>
        <w:pStyle w:val="1Para"/>
        <w:ind w:left="720"/>
        <w:rPr>
          <w:lang w:val="en-US"/>
        </w:rPr>
      </w:pPr>
      <w:r>
        <w:rPr>
          <w:lang w:val="en-US"/>
        </w:rPr>
        <w:t xml:space="preserve">As this solution will utilize a server, it will have a client side and the server side. </w:t>
      </w:r>
      <w:r w:rsidR="00A9067B">
        <w:rPr>
          <w:lang w:val="en-US"/>
        </w:rPr>
        <w:t>Basic Requirements for this solution</w:t>
      </w:r>
      <w:r w:rsidR="00C942CF">
        <w:rPr>
          <w:lang w:val="en-US"/>
        </w:rPr>
        <w:t xml:space="preserve"> to run</w:t>
      </w:r>
      <w:r>
        <w:rPr>
          <w:lang w:val="en-US"/>
        </w:rPr>
        <w:t>:</w:t>
      </w:r>
    </w:p>
    <w:p w14:paraId="68FFE39B" w14:textId="2EC0F0DD" w:rsidR="00062C29" w:rsidRDefault="00062C29" w:rsidP="007A0549">
      <w:pPr>
        <w:pStyle w:val="1Para"/>
        <w:ind w:left="720"/>
        <w:rPr>
          <w:lang w:val="en-US"/>
        </w:rPr>
      </w:pPr>
      <w:r>
        <w:rPr>
          <w:lang w:val="en-US"/>
        </w:rPr>
        <w:t>On client side:</w:t>
      </w:r>
    </w:p>
    <w:p w14:paraId="3AE50A74" w14:textId="00B875A8" w:rsidR="00062C29" w:rsidRDefault="00062C29" w:rsidP="007A0549">
      <w:pPr>
        <w:pStyle w:val="1Para"/>
        <w:numPr>
          <w:ilvl w:val="0"/>
          <w:numId w:val="6"/>
        </w:numPr>
        <w:ind w:left="2520"/>
        <w:rPr>
          <w:lang w:val="en-US"/>
        </w:rPr>
      </w:pPr>
      <w:r>
        <w:rPr>
          <w:lang w:val="en-US"/>
        </w:rPr>
        <w:t>Internet Connection and a modern web browser</w:t>
      </w:r>
    </w:p>
    <w:p w14:paraId="3F864D0D" w14:textId="1E46CD35" w:rsidR="00062C29" w:rsidRDefault="00062C29" w:rsidP="007A0549">
      <w:pPr>
        <w:pStyle w:val="1Para"/>
        <w:ind w:left="1440" w:firstLine="0"/>
        <w:rPr>
          <w:lang w:val="en-US"/>
        </w:rPr>
      </w:pPr>
      <w:r>
        <w:rPr>
          <w:lang w:val="en-US"/>
        </w:rPr>
        <w:t>On server side:</w:t>
      </w:r>
    </w:p>
    <w:p w14:paraId="090EA20B" w14:textId="06C22E69" w:rsidR="00E310EB" w:rsidRDefault="00062C29" w:rsidP="007A0549">
      <w:pPr>
        <w:pStyle w:val="1Para"/>
        <w:ind w:left="2160" w:firstLine="0"/>
        <w:rPr>
          <w:lang w:val="en-US"/>
        </w:rPr>
      </w:pPr>
      <w:r w:rsidRPr="00062C29">
        <w:rPr>
          <w:lang w:val="en-US"/>
        </w:rPr>
        <w:t>a.</w:t>
      </w:r>
      <w:r>
        <w:rPr>
          <w:lang w:val="en-US"/>
        </w:rPr>
        <w:t xml:space="preserve"> </w:t>
      </w:r>
      <w:r w:rsidR="00E310EB">
        <w:rPr>
          <w:lang w:val="en-US"/>
        </w:rPr>
        <w:t>a database</w:t>
      </w:r>
    </w:p>
    <w:p w14:paraId="5A9C63DE" w14:textId="172DA77B" w:rsidR="00E310EB" w:rsidRDefault="00E310EB" w:rsidP="007A0549">
      <w:pPr>
        <w:pStyle w:val="1Para"/>
        <w:numPr>
          <w:ilvl w:val="0"/>
          <w:numId w:val="6"/>
        </w:numPr>
        <w:ind w:left="2520"/>
        <w:rPr>
          <w:lang w:val="en-US"/>
        </w:rPr>
      </w:pPr>
      <w:r>
        <w:rPr>
          <w:lang w:val="en-US"/>
        </w:rPr>
        <w:t>a server supporting Python</w:t>
      </w:r>
    </w:p>
    <w:p w14:paraId="4AADE8A6" w14:textId="36D04FAD" w:rsidR="00E310EB" w:rsidRDefault="00E310EB" w:rsidP="007A0549">
      <w:pPr>
        <w:pStyle w:val="1Para"/>
        <w:numPr>
          <w:ilvl w:val="0"/>
          <w:numId w:val="6"/>
        </w:numPr>
        <w:ind w:left="2520"/>
        <w:rPr>
          <w:lang w:val="en-US"/>
        </w:rPr>
      </w:pPr>
      <w:r>
        <w:rPr>
          <w:lang w:val="en-US"/>
        </w:rPr>
        <w:t>an app hosting</w:t>
      </w:r>
      <w:r w:rsidR="003B2CDF">
        <w:rPr>
          <w:lang w:val="en-US"/>
        </w:rPr>
        <w:t xml:space="preserve"> platform</w:t>
      </w:r>
    </w:p>
    <w:p w14:paraId="049B625C" w14:textId="7FF5A50D" w:rsidR="00E310EB" w:rsidRDefault="003B2CDF" w:rsidP="007A0549">
      <w:pPr>
        <w:pStyle w:val="1Para"/>
        <w:numPr>
          <w:ilvl w:val="0"/>
          <w:numId w:val="6"/>
        </w:numPr>
        <w:ind w:left="2520"/>
        <w:rPr>
          <w:lang w:val="en-US"/>
        </w:rPr>
      </w:pPr>
      <w:r>
        <w:rPr>
          <w:lang w:val="en-US"/>
        </w:rPr>
        <w:t>maintenance and support</w:t>
      </w:r>
    </w:p>
    <w:p w14:paraId="4CE8600D" w14:textId="17A87929" w:rsidR="00AA27DC" w:rsidRDefault="00FD6A55" w:rsidP="007A0549">
      <w:pPr>
        <w:pStyle w:val="1Para"/>
        <w:ind w:left="720"/>
        <w:rPr>
          <w:lang w:val="en-US"/>
        </w:rPr>
      </w:pPr>
      <w:r>
        <w:rPr>
          <w:lang w:val="en-US"/>
        </w:rPr>
        <w:t>Building</w:t>
      </w:r>
      <w:r w:rsidR="00E57D54">
        <w:rPr>
          <w:lang w:val="en-US"/>
        </w:rPr>
        <w:t xml:space="preserve"> t</w:t>
      </w:r>
      <w:r w:rsidR="008D5E69">
        <w:rPr>
          <w:lang w:val="en-US"/>
        </w:rPr>
        <w:t>his</w:t>
      </w:r>
      <w:r w:rsidR="002910D2">
        <w:rPr>
          <w:lang w:val="en-US"/>
        </w:rPr>
        <w:t xml:space="preserve"> application</w:t>
      </w:r>
      <w:r w:rsidR="008D5E69">
        <w:rPr>
          <w:lang w:val="en-US"/>
        </w:rPr>
        <w:t xml:space="preserve"> solution </w:t>
      </w:r>
      <w:r w:rsidR="00E310EB">
        <w:rPr>
          <w:lang w:val="en-US"/>
        </w:rPr>
        <w:t>would require a robust web framework for</w:t>
      </w:r>
      <w:r w:rsidR="00E57D54">
        <w:rPr>
          <w:lang w:val="en-US"/>
        </w:rPr>
        <w:t xml:space="preserve"> Python, e.g. Flask</w:t>
      </w:r>
      <w:r w:rsidR="006C6F26">
        <w:rPr>
          <w:lang w:val="en-US"/>
        </w:rPr>
        <w:fldChar w:fldCharType="begin"/>
      </w:r>
      <w:r w:rsidR="004C0820">
        <w:rPr>
          <w:lang w:val="en-US"/>
        </w:rPr>
        <w:instrText xml:space="preserve"> ADDIN ZOTERO_ITEM CSL_CITATION {"citationID":"a2buln9fp5e","properties":{"formattedCitation":"[11]","plainCitation":"[11]"},"citationItems":[{"id":69,"uris":["http://zotero.org/users/4109258/items/MRI7VGSK"],"uri":["http://zotero.org/users/4109258/items/MRI7VGSK"],"itemData":{"id":69,"type":"webpage","title":"Flask - Full Stack Python","URL":"https://www.fullstackpython.com/flask.html","accessed":{"date-parts":[["2017",6,17]]}}}],"schema":"https://github.com/citation-style-language/schema/raw/master/csl-citation.json"} </w:instrText>
      </w:r>
      <w:r w:rsidR="006C6F26">
        <w:rPr>
          <w:lang w:val="en-US"/>
        </w:rPr>
        <w:fldChar w:fldCharType="separate"/>
      </w:r>
      <w:r w:rsidR="004C0820" w:rsidRPr="004C0820">
        <w:rPr>
          <w:rFonts w:cs="Times New Roman"/>
        </w:rPr>
        <w:t>[11]</w:t>
      </w:r>
      <w:r w:rsidR="006C6F26">
        <w:rPr>
          <w:lang w:val="en-US"/>
        </w:rPr>
        <w:fldChar w:fldCharType="end"/>
      </w:r>
      <w:r w:rsidR="00E57D54">
        <w:rPr>
          <w:lang w:val="en-US"/>
        </w:rPr>
        <w:t>, Django</w:t>
      </w:r>
      <w:r w:rsidR="006C6F26">
        <w:rPr>
          <w:lang w:val="en-US"/>
        </w:rPr>
        <w:fldChar w:fldCharType="begin"/>
      </w:r>
      <w:r w:rsidR="004C0820">
        <w:rPr>
          <w:lang w:val="en-US"/>
        </w:rPr>
        <w:instrText xml:space="preserve"> ADDIN ZOTERO_ITEM CSL_CITATION {"citationID":"a10h321mqfj","properties":{"formattedCitation":"[12]","plainCitation":"[12]"},"citationItems":[{"id":71,"uris":["http://zotero.org/users/4109258/items/JCJ2XTSA"],"uri":["http://zotero.org/users/4109258/items/JCJ2XTSA"],"itemData":{"id":71,"type":"webpage","title":"The Web framework for perfectionists with deadlines | Django","URL":"https://www.djangoproject.com/","accessed":{"date-parts":[["2017",6,17]]}}}],"schema":"https://github.com/citation-style-language/schema/raw/master/csl-citation.json"} </w:instrText>
      </w:r>
      <w:r w:rsidR="006C6F26">
        <w:rPr>
          <w:lang w:val="en-US"/>
        </w:rPr>
        <w:fldChar w:fldCharType="separate"/>
      </w:r>
      <w:r w:rsidR="004C0820" w:rsidRPr="004C0820">
        <w:rPr>
          <w:rFonts w:cs="Times New Roman"/>
        </w:rPr>
        <w:t>[12]</w:t>
      </w:r>
      <w:r w:rsidR="006C6F26">
        <w:rPr>
          <w:lang w:val="en-US"/>
        </w:rPr>
        <w:fldChar w:fldCharType="end"/>
      </w:r>
      <w:r w:rsidR="00E57D54">
        <w:rPr>
          <w:lang w:val="en-US"/>
        </w:rPr>
        <w:t xml:space="preserve"> etc</w:t>
      </w:r>
      <w:r w:rsidR="003B2CDF">
        <w:rPr>
          <w:lang w:val="en-US"/>
        </w:rPr>
        <w:t>.</w:t>
      </w:r>
      <w:r w:rsidR="00A9067B">
        <w:rPr>
          <w:lang w:val="en-US"/>
        </w:rPr>
        <w:t xml:space="preserve"> It would utilize a database</w:t>
      </w:r>
      <w:r w:rsidR="00CF5C60">
        <w:rPr>
          <w:lang w:val="en-US"/>
        </w:rPr>
        <w:t xml:space="preserve"> to store the information and </w:t>
      </w:r>
      <w:r w:rsidR="002910D2">
        <w:rPr>
          <w:lang w:val="en-US"/>
        </w:rPr>
        <w:t>a server to operate itself.</w:t>
      </w:r>
      <w:r>
        <w:rPr>
          <w:lang w:val="en-US"/>
        </w:rPr>
        <w:t xml:space="preserve"> </w:t>
      </w:r>
      <w:r w:rsidR="00223A6B">
        <w:rPr>
          <w:lang w:val="en-US"/>
        </w:rPr>
        <w:t>Furthermore, t</w:t>
      </w:r>
      <w:r>
        <w:rPr>
          <w:lang w:val="en-US"/>
        </w:rPr>
        <w:t>he development process would require a lot more time and resources in comparison to the 1</w:t>
      </w:r>
      <w:r w:rsidRPr="00FD6A55">
        <w:rPr>
          <w:vertAlign w:val="superscript"/>
          <w:lang w:val="en-US"/>
        </w:rPr>
        <w:t>st</w:t>
      </w:r>
      <w:r>
        <w:rPr>
          <w:lang w:val="en-US"/>
        </w:rPr>
        <w:t xml:space="preserve"> solution.</w:t>
      </w:r>
    </w:p>
    <w:p w14:paraId="7BA025D0" w14:textId="3EE9217B" w:rsidR="008D5E69" w:rsidRPr="008D5E69" w:rsidRDefault="002910D2" w:rsidP="007A0549">
      <w:pPr>
        <w:pStyle w:val="1Para"/>
        <w:ind w:left="720"/>
        <w:rPr>
          <w:lang w:val="en-US"/>
        </w:rPr>
      </w:pPr>
      <w:r>
        <w:rPr>
          <w:lang w:val="en-US"/>
        </w:rPr>
        <w:t>Though the requirements are on the higher end when compared to the 1st solution, this</w:t>
      </w:r>
      <w:r w:rsidR="00E57D54">
        <w:rPr>
          <w:lang w:val="en-US"/>
        </w:rPr>
        <w:t xml:space="preserve"> solution which is essentially a web application</w:t>
      </w:r>
      <w:r>
        <w:rPr>
          <w:lang w:val="en-US"/>
        </w:rPr>
        <w:t xml:space="preserve"> will be more robust in its </w:t>
      </w:r>
      <w:r w:rsidR="00FD6A55">
        <w:rPr>
          <w:lang w:val="en-US"/>
        </w:rPr>
        <w:t>operation and delivery.</w:t>
      </w:r>
      <w:r w:rsidR="002A62F4">
        <w:rPr>
          <w:lang w:val="en-US"/>
        </w:rPr>
        <w:t xml:space="preserve"> This application would run on a web browser with an intensive GUI</w:t>
      </w:r>
      <w:r w:rsidR="00223A6B">
        <w:rPr>
          <w:lang w:val="en-US"/>
        </w:rPr>
        <w:t>, hence will be more interactive for the users. One other essential characteristic of this solution would be the fact that it will not require as much standardization of the process as does the 1</w:t>
      </w:r>
      <w:r w:rsidR="00223A6B" w:rsidRPr="00223A6B">
        <w:rPr>
          <w:vertAlign w:val="superscript"/>
          <w:lang w:val="en-US"/>
        </w:rPr>
        <w:t>st</w:t>
      </w:r>
      <w:r w:rsidR="00223A6B">
        <w:rPr>
          <w:lang w:val="en-US"/>
        </w:rPr>
        <w:t xml:space="preserve"> Solution requires.</w:t>
      </w:r>
      <w:r w:rsidR="00F05B75">
        <w:rPr>
          <w:lang w:val="en-US"/>
        </w:rPr>
        <w:t xml:space="preserve"> Several validations can be run on the data as and when it is received, hence diminishing the need for much standardization.</w:t>
      </w:r>
    </w:p>
    <w:p w14:paraId="6B0B6C58" w14:textId="5C5C65A3" w:rsidR="00AA27DC" w:rsidRDefault="0000234E" w:rsidP="007A0549">
      <w:pPr>
        <w:pStyle w:val="1Para"/>
        <w:ind w:left="720" w:firstLine="0"/>
      </w:pPr>
      <w:r>
        <w:lastRenderedPageBreak/>
        <w:tab/>
        <w:t>The swim</w:t>
      </w:r>
      <w:r w:rsidR="00102B64">
        <w:t xml:space="preserve"> lane chart below shows how the examination</w:t>
      </w:r>
      <w:r w:rsidR="0013174D">
        <w:t xml:space="preserve"> process</w:t>
      </w:r>
      <w:r w:rsidR="00102B64">
        <w:t xml:space="preserve"> would look like if a web application, written </w:t>
      </w:r>
      <w:r w:rsidR="0013174D">
        <w:t>for example in python’s web framework Django, can be implemented to automate the examination process.</w:t>
      </w:r>
    </w:p>
    <w:p w14:paraId="1D226403" w14:textId="77777777" w:rsidR="00523E58" w:rsidRDefault="00AA27DC" w:rsidP="00523E58">
      <w:pPr>
        <w:pStyle w:val="1Para"/>
        <w:keepNext/>
        <w:ind w:firstLine="0"/>
        <w:jc w:val="center"/>
      </w:pPr>
      <w:r>
        <w:rPr>
          <w:noProof/>
          <w:lang w:val="en-GB" w:eastAsia="en-GB"/>
        </w:rPr>
        <w:drawing>
          <wp:inline distT="0" distB="0" distL="0" distR="0" wp14:anchorId="29D05094" wp14:editId="645878BD">
            <wp:extent cx="6929606" cy="3982367"/>
            <wp:effectExtent l="6667" t="0" r="0" b="0"/>
            <wp:docPr id="12" name="Picture 12" descr="/Users/akshat/Documents/Tand_Labs/Testrek/_01_Designs/images/Thesis_Test_webA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akshat/Documents/Tand_Labs/Testrek/_01_Designs/images/Thesis_Test_webApp.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rot="16200000">
                      <a:off x="0" y="0"/>
                      <a:ext cx="6989582" cy="4016834"/>
                    </a:xfrm>
                    <a:prstGeom prst="rect">
                      <a:avLst/>
                    </a:prstGeom>
                    <a:noFill/>
                    <a:ln>
                      <a:noFill/>
                    </a:ln>
                  </pic:spPr>
                </pic:pic>
              </a:graphicData>
            </a:graphic>
          </wp:inline>
        </w:drawing>
      </w:r>
    </w:p>
    <w:p w14:paraId="2B2203E4" w14:textId="58907877" w:rsidR="003B5653" w:rsidRPr="003B5653" w:rsidRDefault="00523E58" w:rsidP="00523E58">
      <w:pPr>
        <w:pStyle w:val="Caption"/>
        <w:jc w:val="center"/>
      </w:pPr>
      <w:r>
        <w:t xml:space="preserve">Figure </w:t>
      </w:r>
      <w:fldSimple w:instr=" SEQ Figure \* ARABIC ">
        <w:r w:rsidR="00F05D2C">
          <w:rPr>
            <w:noProof/>
          </w:rPr>
          <w:t>3</w:t>
        </w:r>
      </w:fldSimple>
      <w:r>
        <w:t xml:space="preserve"> - Workflow for a web application</w:t>
      </w:r>
    </w:p>
    <w:p w14:paraId="5C67D77A" w14:textId="7BDCE758" w:rsidR="003B5653" w:rsidRPr="003B5653" w:rsidRDefault="00F05875" w:rsidP="003B5653">
      <w:pPr>
        <w:pStyle w:val="Heading1"/>
      </w:pPr>
      <w:bookmarkStart w:id="13" w:name="_Toc485472214"/>
      <w:r>
        <w:lastRenderedPageBreak/>
        <w:t>Technologies and Methodologies</w:t>
      </w:r>
      <w:bookmarkEnd w:id="13"/>
    </w:p>
    <w:p w14:paraId="5A3B41E0" w14:textId="7B130D76" w:rsidR="00AD6F8B" w:rsidRDefault="00F05875" w:rsidP="00AD6F8B">
      <w:pPr>
        <w:pStyle w:val="1Para"/>
      </w:pPr>
      <w:r>
        <w:t>This chapter guides through different technologies and methodologies used</w:t>
      </w:r>
      <w:r w:rsidR="003D4061">
        <w:t>,</w:t>
      </w:r>
      <w:r>
        <w:t xml:space="preserve"> from development to the deployment of the application solution.</w:t>
      </w:r>
      <w:r w:rsidR="00354BED">
        <w:t xml:space="preserve"> </w:t>
      </w:r>
      <w:r w:rsidR="003D4061">
        <w:t xml:space="preserve">The sub sections of this chapter </w:t>
      </w:r>
      <w:r w:rsidR="00C229F9">
        <w:t>consist</w:t>
      </w:r>
      <w:r w:rsidR="003D4061">
        <w:t xml:space="preserve"> of information about the platforms used for development, environment settings, programming technology and </w:t>
      </w:r>
      <w:r w:rsidR="00C229F9">
        <w:t>the libraries used.</w:t>
      </w:r>
    </w:p>
    <w:p w14:paraId="5BC53A5B" w14:textId="7B7FE362" w:rsidR="009F6DA9" w:rsidRDefault="00F11A24" w:rsidP="006C6F26">
      <w:pPr>
        <w:pStyle w:val="Heading2"/>
      </w:pPr>
      <w:bookmarkStart w:id="14" w:name="_Toc485472215"/>
      <w:r>
        <w:t>Development Environment</w:t>
      </w:r>
      <w:bookmarkEnd w:id="14"/>
    </w:p>
    <w:p w14:paraId="3140687C" w14:textId="01222F93" w:rsidR="009F6DA9" w:rsidRDefault="003B28C0" w:rsidP="00AC07AF">
      <w:pPr>
        <w:pStyle w:val="1Para"/>
        <w:ind w:left="720"/>
      </w:pPr>
      <w:r>
        <w:t xml:space="preserve">The solution had been built on a machine running MAC OS and the </w:t>
      </w:r>
      <w:r w:rsidRPr="003B28C0">
        <w:t>IDE or integrated</w:t>
      </w:r>
      <w:r>
        <w:t xml:space="preserve"> Development Environment that was used to build the </w:t>
      </w:r>
      <w:r w:rsidR="00861AC4">
        <w:t xml:space="preserve">software </w:t>
      </w:r>
      <w:r>
        <w:t xml:space="preserve">solution is called </w:t>
      </w:r>
      <w:proofErr w:type="spellStart"/>
      <w:r w:rsidRPr="006C6F26">
        <w:rPr>
          <w:i/>
        </w:rPr>
        <w:t>PyCharm</w:t>
      </w:r>
      <w:proofErr w:type="spellEnd"/>
      <w:r w:rsidRPr="006C6F26">
        <w:rPr>
          <w:i/>
        </w:rPr>
        <w:t xml:space="preserve"> </w:t>
      </w:r>
      <w:r w:rsidR="00D425EA" w:rsidRPr="006C6F26">
        <w:rPr>
          <w:i/>
        </w:rPr>
        <w:t>Edu 3.5</w:t>
      </w:r>
      <w:r w:rsidR="006C6F26">
        <w:rPr>
          <w:i/>
        </w:rPr>
        <w:fldChar w:fldCharType="begin"/>
      </w:r>
      <w:r w:rsidR="004C0820">
        <w:rPr>
          <w:i/>
        </w:rPr>
        <w:instrText xml:space="preserve"> ADDIN ZOTERO_ITEM CSL_CITATION {"citationID":"a1jk1fsvhl","properties":{"formattedCitation":"[13]","plainCitation":"[13]"},"citationItems":[{"id":18,"uris":["http://zotero.org/users/4109258/items/CX5FHHHD"],"uri":["http://zotero.org/users/4109258/items/CX5FHHHD"],"itemData":{"id":18,"type":"webpage","title":"PyCharm","container-title":"JetBrains","abstract":"Intelligent Python IDE with refactorings, debugger, code completion, on-the-fly code analysis and coding productivity orientation","URL":"https://www.jetbrains.com/pycharm/","accessed":{"date-parts":[["2017",5,28]]}}}],"schema":"https://github.com/citation-style-language/schema/raw/master/csl-citation.json"} </w:instrText>
      </w:r>
      <w:r w:rsidR="006C6F26">
        <w:rPr>
          <w:i/>
        </w:rPr>
        <w:fldChar w:fldCharType="separate"/>
      </w:r>
      <w:r w:rsidR="004C0820" w:rsidRPr="004C0820">
        <w:rPr>
          <w:rFonts w:cs="Times New Roman"/>
        </w:rPr>
        <w:t>[13]</w:t>
      </w:r>
      <w:r w:rsidR="006C6F26">
        <w:rPr>
          <w:i/>
        </w:rPr>
        <w:fldChar w:fldCharType="end"/>
      </w:r>
      <w:r w:rsidR="00D425EA">
        <w:t xml:space="preserve"> </w:t>
      </w:r>
      <w:r w:rsidR="00861AC4">
        <w:t xml:space="preserve">provided by </w:t>
      </w:r>
      <w:proofErr w:type="spellStart"/>
      <w:r w:rsidR="00861AC4">
        <w:t>JetBrains</w:t>
      </w:r>
      <w:proofErr w:type="spellEnd"/>
      <w:r w:rsidR="00861AC4">
        <w:t xml:space="preserve"> </w:t>
      </w:r>
      <w:proofErr w:type="spellStart"/>
      <w:r w:rsidR="00861AC4">
        <w:t>s.r.o</w:t>
      </w:r>
      <w:proofErr w:type="spellEnd"/>
      <w:r w:rsidR="00861AC4">
        <w:t>.</w:t>
      </w:r>
      <w:r w:rsidR="00D425EA">
        <w:t>.</w:t>
      </w:r>
    </w:p>
    <w:p w14:paraId="152ACB0C" w14:textId="6F3824FE" w:rsidR="00D425EA" w:rsidRDefault="00D425EA" w:rsidP="009F6DA9">
      <w:pPr>
        <w:pStyle w:val="1Para"/>
        <w:ind w:left="720"/>
      </w:pPr>
      <w:r>
        <w:t xml:space="preserve">This </w:t>
      </w:r>
      <w:r w:rsidR="00F1365C">
        <w:t xml:space="preserve">IDE </w:t>
      </w:r>
      <w:r w:rsidR="008B3F84">
        <w:t xml:space="preserve">was </w:t>
      </w:r>
      <w:r w:rsidR="00AC07AF">
        <w:t>chosen</w:t>
      </w:r>
      <w:r w:rsidR="008B3F84">
        <w:t xml:space="preserve"> as it </w:t>
      </w:r>
      <w:r w:rsidR="00F1365C">
        <w:t xml:space="preserve">has a great support for Python development and </w:t>
      </w:r>
      <w:r w:rsidR="008B3F84">
        <w:t>is</w:t>
      </w:r>
      <w:r w:rsidR="00000473">
        <w:t xml:space="preserve"> an open-</w:t>
      </w:r>
      <w:r w:rsidR="008B3F84">
        <w:t>source</w:t>
      </w:r>
      <w:r w:rsidR="00000473">
        <w:t xml:space="preserve"> software. It is best known</w:t>
      </w:r>
      <w:r w:rsidR="00000473" w:rsidRPr="00000473">
        <w:t xml:space="preserve"> </w:t>
      </w:r>
      <w:r w:rsidR="00000473">
        <w:t xml:space="preserve">for </w:t>
      </w:r>
      <w:r w:rsidR="00000473" w:rsidRPr="00000473">
        <w:t>intelligent code completion, on-the-fly error checking and quick</w:t>
      </w:r>
      <w:r w:rsidR="00000473">
        <w:t>-fixes and easy project navigation</w:t>
      </w:r>
      <w:r w:rsidR="00000473" w:rsidRPr="00000473">
        <w:t>.</w:t>
      </w:r>
      <w:r w:rsidR="00CB363D">
        <w:t xml:space="preserve"> It </w:t>
      </w:r>
      <w:r w:rsidR="00CB363D" w:rsidRPr="00CB363D">
        <w:t>helps keep quality under control with PEP8 checks, testing assistance, smart refactoring, and a host of inspections.</w:t>
      </w:r>
    </w:p>
    <w:p w14:paraId="5B196B1C" w14:textId="77777777" w:rsidR="00162373" w:rsidRDefault="00162373" w:rsidP="007153D2">
      <w:pPr>
        <w:pStyle w:val="1Para"/>
        <w:keepNext/>
        <w:ind w:firstLine="0"/>
        <w:jc w:val="center"/>
      </w:pPr>
      <w:r>
        <w:rPr>
          <w:noProof/>
          <w:lang w:val="en-GB" w:eastAsia="en-GB"/>
        </w:rPr>
        <w:drawing>
          <wp:inline distT="0" distB="0" distL="0" distR="0" wp14:anchorId="44E387F5" wp14:editId="5C0D643B">
            <wp:extent cx="4448175" cy="257780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7-05-29 at 11.15.51.png"/>
                    <pic:cNvPicPr/>
                  </pic:nvPicPr>
                  <pic:blipFill>
                    <a:blip r:embed="rId14">
                      <a:extLst>
                        <a:ext uri="{28A0092B-C50C-407E-A947-70E740481C1C}">
                          <a14:useLocalDpi xmlns:a14="http://schemas.microsoft.com/office/drawing/2010/main" val="0"/>
                        </a:ext>
                      </a:extLst>
                    </a:blip>
                    <a:stretch>
                      <a:fillRect/>
                    </a:stretch>
                  </pic:blipFill>
                  <pic:spPr>
                    <a:xfrm>
                      <a:off x="0" y="0"/>
                      <a:ext cx="4464599" cy="2587321"/>
                    </a:xfrm>
                    <a:prstGeom prst="rect">
                      <a:avLst/>
                    </a:prstGeom>
                  </pic:spPr>
                </pic:pic>
              </a:graphicData>
            </a:graphic>
          </wp:inline>
        </w:drawing>
      </w:r>
    </w:p>
    <w:p w14:paraId="1B365D1D" w14:textId="7EB21562" w:rsidR="00162373" w:rsidRDefault="00162373" w:rsidP="00D66A9A">
      <w:pPr>
        <w:pStyle w:val="Caption"/>
        <w:jc w:val="center"/>
      </w:pPr>
      <w:r>
        <w:t xml:space="preserve">Figure </w:t>
      </w:r>
      <w:r w:rsidR="00AC07AF">
        <w:t>4</w:t>
      </w:r>
      <w:r>
        <w:t xml:space="preserve"> </w:t>
      </w:r>
      <w:r w:rsidR="00523E58">
        <w:t xml:space="preserve">- </w:t>
      </w:r>
      <w:proofErr w:type="spellStart"/>
      <w:r>
        <w:t>PyCharm</w:t>
      </w:r>
      <w:proofErr w:type="spellEnd"/>
      <w:r>
        <w:t xml:space="preserve"> </w:t>
      </w:r>
      <w:r w:rsidR="00523E58">
        <w:t xml:space="preserve">Sample </w:t>
      </w:r>
      <w:r>
        <w:t>Workspace</w:t>
      </w:r>
    </w:p>
    <w:p w14:paraId="648D2088" w14:textId="1543261E" w:rsidR="00321647" w:rsidRDefault="00321647" w:rsidP="00321647">
      <w:pPr>
        <w:pStyle w:val="Heading2"/>
      </w:pPr>
      <w:bookmarkStart w:id="15" w:name="_Toc485472216"/>
      <w:r>
        <w:lastRenderedPageBreak/>
        <w:t>Programming Technologies</w:t>
      </w:r>
      <w:bookmarkEnd w:id="15"/>
    </w:p>
    <w:p w14:paraId="357183B7" w14:textId="762724E4" w:rsidR="00BE626A" w:rsidRDefault="00321647" w:rsidP="007A0549">
      <w:pPr>
        <w:pStyle w:val="1Para"/>
        <w:ind w:left="720"/>
      </w:pPr>
      <w:r>
        <w:t xml:space="preserve">The software solution </w:t>
      </w:r>
      <w:r w:rsidRPr="00321647">
        <w:rPr>
          <w:i/>
        </w:rPr>
        <w:t>Testrek</w:t>
      </w:r>
      <w:r>
        <w:t xml:space="preserve"> is purely written in</w:t>
      </w:r>
      <w:r w:rsidR="005D23B1">
        <w:t xml:space="preserve"> the programming language called</w:t>
      </w:r>
      <w:r>
        <w:t xml:space="preserve"> Python.</w:t>
      </w:r>
      <w:r w:rsidR="00314B03">
        <w:t xml:space="preserve"> Python is an interpreted, multi-purpose programming language that can be used to write web applications, GUIs, scripts and much more. It is strongly and dynamically typed with focus given to its readability and productivity. With an immense support from the community around it which builds a great range of libraries, it has proved to be a powerful language for scientific use and mathematical modelling. It is a self-contained object oriented programming </w:t>
      </w:r>
      <w:r w:rsidR="001952A7">
        <w:t xml:space="preserve">language that has an interactive shell, strong introspection, cross platform capabilities and a variant for specific use like </w:t>
      </w:r>
      <w:proofErr w:type="spellStart"/>
      <w:r w:rsidR="001952A7">
        <w:t>CPython</w:t>
      </w:r>
      <w:proofErr w:type="spellEnd"/>
      <w:r w:rsidR="001952A7">
        <w:t xml:space="preserve">, </w:t>
      </w:r>
      <w:proofErr w:type="spellStart"/>
      <w:r w:rsidR="001952A7">
        <w:t>JPython</w:t>
      </w:r>
      <w:proofErr w:type="spellEnd"/>
      <w:r w:rsidR="001952A7">
        <w:t xml:space="preserve">, </w:t>
      </w:r>
      <w:proofErr w:type="spellStart"/>
      <w:r w:rsidR="001952A7">
        <w:t>IronPythnon</w:t>
      </w:r>
      <w:proofErr w:type="spellEnd"/>
      <w:r w:rsidR="001952A7">
        <w:t xml:space="preserve"> etc.</w:t>
      </w:r>
      <w:r w:rsidR="006C6F26">
        <w:fldChar w:fldCharType="begin"/>
      </w:r>
      <w:r w:rsidR="004C0820">
        <w:instrText xml:space="preserve"> ADDIN ZOTERO_ITEM CSL_CITATION {"citationID":"avb3reahfm","properties":{"formattedCitation":"[14]","plainCitation":"[14]"},"citationItems":[{"id":43,"uris":["http://zotero.org/users/4109258/items/XZXU3GSR"],"uri":["http://zotero.org/users/4109258/items/XZXU3GSR"],"itemData":{"id":43,"type":"speech","title":"Introduction to Python","genre":"Technology","abstract":"Introduction to Python slides from the Vermont Code Camp 2010 gathering.","URL":"https://www.slideshare.net/nowells/introduction-to-python-5182313","author":[{"family":"Nowell Strite","given":""}],"issued":{"literal":"20:50:44 UTC"},"accessed":{"date-parts":[["2017",5,29]]}}}],"schema":"https://github.com/citation-style-language/schema/raw/master/csl-citation.json"} </w:instrText>
      </w:r>
      <w:r w:rsidR="006C6F26">
        <w:fldChar w:fldCharType="separate"/>
      </w:r>
      <w:r w:rsidR="004C0820" w:rsidRPr="004C0820">
        <w:rPr>
          <w:rFonts w:cs="Times New Roman"/>
        </w:rPr>
        <w:t>[14]</w:t>
      </w:r>
      <w:r w:rsidR="006C6F26">
        <w:fldChar w:fldCharType="end"/>
      </w:r>
    </w:p>
    <w:p w14:paraId="4082D585" w14:textId="4661491D" w:rsidR="00451B6C" w:rsidRDefault="002162A1" w:rsidP="00CD2669">
      <w:pPr>
        <w:pStyle w:val="1Para"/>
        <w:ind w:left="720" w:firstLine="0"/>
      </w:pPr>
      <w:r>
        <w:tab/>
      </w:r>
      <w:r w:rsidR="00BD4FE4">
        <w:t>The versions of Python us</w:t>
      </w:r>
      <w:r w:rsidR="006C6F26">
        <w:t xml:space="preserve">ed for building and testing the software solution </w:t>
      </w:r>
      <w:r w:rsidR="00BD4FE4">
        <w:t xml:space="preserve">for this thesis are Python </w:t>
      </w:r>
      <w:r w:rsidR="00BD4FE4" w:rsidRPr="00BD4FE4">
        <w:t>2.7.10</w:t>
      </w:r>
      <w:r w:rsidR="00BD4FE4">
        <w:t xml:space="preserve"> and Python 3.5.2.</w:t>
      </w:r>
    </w:p>
    <w:p w14:paraId="1D3EC9CF" w14:textId="77777777" w:rsidR="00CD2669" w:rsidRDefault="00CD2669" w:rsidP="00CD2669">
      <w:pPr>
        <w:pStyle w:val="1Para"/>
        <w:ind w:left="720" w:firstLine="0"/>
      </w:pPr>
    </w:p>
    <w:p w14:paraId="76EF8FE0" w14:textId="77777777" w:rsidR="007146EB" w:rsidRDefault="00965C1C" w:rsidP="007A0549">
      <w:pPr>
        <w:pStyle w:val="Heading5"/>
      </w:pPr>
      <w:r w:rsidRPr="00451B6C">
        <w:t>Hello World</w:t>
      </w:r>
      <w:r w:rsidR="00D30AA1">
        <w:t xml:space="preserve"> in Python</w:t>
      </w:r>
    </w:p>
    <w:p w14:paraId="05D146F8" w14:textId="0C48F333" w:rsidR="00965C1C" w:rsidRDefault="007146EB" w:rsidP="007A0549">
      <w:pPr>
        <w:pStyle w:val="1Para"/>
        <w:ind w:left="720"/>
      </w:pPr>
      <w:r>
        <w:t>Writing “Python” in the command line starts the Python interactive shell which can be used to write python commands.</w:t>
      </w:r>
    </w:p>
    <w:tbl>
      <w:tblPr>
        <w:tblStyle w:val="TableGrid"/>
        <w:tblW w:w="0" w:type="auto"/>
        <w:tblInd w:w="701" w:type="dxa"/>
        <w:tblLook w:val="0480" w:firstRow="0" w:lastRow="0" w:firstColumn="1" w:lastColumn="0" w:noHBand="0" w:noVBand="1"/>
      </w:tblPr>
      <w:tblGrid>
        <w:gridCol w:w="8355"/>
      </w:tblGrid>
      <w:tr w:rsidR="007C24E9" w14:paraId="0C7B4E96" w14:textId="77777777" w:rsidTr="00647B4E">
        <w:trPr>
          <w:trHeight w:val="531"/>
        </w:trPr>
        <w:tc>
          <w:tcPr>
            <w:tcW w:w="8355" w:type="dxa"/>
            <w:shd w:val="clear" w:color="auto" w:fill="auto"/>
          </w:tcPr>
          <w:p w14:paraId="45D38521" w14:textId="77777777" w:rsidR="007C24E9" w:rsidRPr="007153D2"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usr/bin/env python</w:t>
            </w:r>
          </w:p>
          <w:p w14:paraId="0373CC8F" w14:textId="4BBC262E" w:rsidR="007C24E9" w:rsidRPr="007C24E9"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print "Hello World!"</w:t>
            </w:r>
          </w:p>
        </w:tc>
      </w:tr>
    </w:tbl>
    <w:p w14:paraId="5887D85E" w14:textId="77777777" w:rsidR="00D30AA1" w:rsidRDefault="00D30AA1" w:rsidP="002162A1">
      <w:pPr>
        <w:pStyle w:val="1Para"/>
        <w:ind w:firstLine="0"/>
        <w:rPr>
          <w:b/>
        </w:rPr>
      </w:pPr>
    </w:p>
    <w:p w14:paraId="77D4B988" w14:textId="1F9D4E2F" w:rsidR="00D30AA1" w:rsidRDefault="00D30AA1" w:rsidP="00CD2669">
      <w:pPr>
        <w:pStyle w:val="Heading5"/>
        <w:numPr>
          <w:ilvl w:val="0"/>
          <w:numId w:val="0"/>
        </w:numPr>
        <w:ind w:left="720"/>
      </w:pPr>
      <w:r>
        <w:t>Indentation</w:t>
      </w:r>
      <w:r w:rsidR="007146EB">
        <w:t xml:space="preserve"> is necessary</w:t>
      </w:r>
    </w:p>
    <w:p w14:paraId="6E846FED" w14:textId="13B3A81F" w:rsidR="00D30AA1" w:rsidRDefault="00D30AA1" w:rsidP="007A0549">
      <w:pPr>
        <w:pStyle w:val="1Para"/>
        <w:ind w:left="720" w:firstLine="0"/>
      </w:pPr>
      <w:r>
        <w:rPr>
          <w:b/>
        </w:rPr>
        <w:tab/>
      </w:r>
      <w:r>
        <w:t>Unlike most other programming languages, Python cares about the indentation and structure of the code. A sample is shown below:</w:t>
      </w:r>
    </w:p>
    <w:tbl>
      <w:tblPr>
        <w:tblStyle w:val="TableGrid"/>
        <w:tblW w:w="0" w:type="auto"/>
        <w:tblInd w:w="682" w:type="dxa"/>
        <w:tblLook w:val="04A0" w:firstRow="1" w:lastRow="0" w:firstColumn="1" w:lastColumn="0" w:noHBand="0" w:noVBand="1"/>
      </w:tblPr>
      <w:tblGrid>
        <w:gridCol w:w="8374"/>
      </w:tblGrid>
      <w:tr w:rsidR="00E82262" w14:paraId="4E18FFD0" w14:textId="77777777" w:rsidTr="00647B4E">
        <w:tc>
          <w:tcPr>
            <w:tcW w:w="8374" w:type="dxa"/>
          </w:tcPr>
          <w:p w14:paraId="74722365" w14:textId="77777777"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usr/bin/env python</w:t>
            </w:r>
          </w:p>
          <w:p w14:paraId="59C4D1CD" w14:textId="77777777"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for i in range(1, 10):</w:t>
            </w:r>
          </w:p>
          <w:p w14:paraId="6EB185E7" w14:textId="01E6F16E"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print ("I am number</w:t>
            </w:r>
            <w:r>
              <w:rPr>
                <w:rFonts w:ascii="Consolas" w:hAnsi="Consolas" w:cs="Courier New"/>
                <w:noProof/>
                <w:color w:val="242729"/>
                <w:szCs w:val="24"/>
                <w:bdr w:val="none" w:sz="0" w:space="0" w:color="auto" w:frame="1"/>
                <w:shd w:val="clear" w:color="auto" w:fill="EFF0F1"/>
                <w:lang w:val="en-GB" w:eastAsia="en-GB"/>
              </w:rPr>
              <w:t xml:space="preserve"> </w:t>
            </w:r>
            <w:r w:rsidRPr="007153D2">
              <w:rPr>
                <w:rFonts w:ascii="Consolas" w:hAnsi="Consolas" w:cs="Courier New"/>
                <w:noProof/>
                <w:color w:val="242729"/>
                <w:szCs w:val="24"/>
                <w:bdr w:val="none" w:sz="0" w:space="0" w:color="auto" w:frame="1"/>
                <w:shd w:val="clear" w:color="auto" w:fill="EFF0F1"/>
                <w:lang w:val="en-GB" w:eastAsia="en-GB"/>
              </w:rPr>
              <w:t xml:space="preserve">" + </w:t>
            </w:r>
            <w:r w:rsidR="00F76AC3">
              <w:rPr>
                <w:rFonts w:ascii="Consolas" w:hAnsi="Consolas" w:cs="Courier New"/>
                <w:noProof/>
                <w:color w:val="242729"/>
                <w:szCs w:val="24"/>
                <w:bdr w:val="none" w:sz="0" w:space="0" w:color="auto" w:frame="1"/>
                <w:shd w:val="clear" w:color="auto" w:fill="EFF0F1"/>
                <w:lang w:val="en-GB" w:eastAsia="en-GB"/>
              </w:rPr>
              <w:t>str(</w:t>
            </w:r>
            <w:r w:rsidRPr="007153D2">
              <w:rPr>
                <w:rFonts w:ascii="Consolas" w:hAnsi="Consolas" w:cs="Courier New"/>
                <w:noProof/>
                <w:color w:val="242729"/>
                <w:szCs w:val="24"/>
                <w:bdr w:val="none" w:sz="0" w:space="0" w:color="auto" w:frame="1"/>
                <w:shd w:val="clear" w:color="auto" w:fill="EFF0F1"/>
                <w:lang w:val="en-GB" w:eastAsia="en-GB"/>
              </w:rPr>
              <w:t>i</w:t>
            </w:r>
            <w:r w:rsidR="00F76AC3">
              <w:rPr>
                <w:rFonts w:ascii="Consolas" w:hAnsi="Consolas" w:cs="Courier New"/>
                <w:noProof/>
                <w:color w:val="242729"/>
                <w:szCs w:val="24"/>
                <w:bdr w:val="none" w:sz="0" w:space="0" w:color="auto" w:frame="1"/>
                <w:shd w:val="clear" w:color="auto" w:fill="EFF0F1"/>
                <w:lang w:val="en-GB" w:eastAsia="en-GB"/>
              </w:rPr>
              <w:t>)</w:t>
            </w:r>
            <w:r w:rsidRPr="007153D2">
              <w:rPr>
                <w:rFonts w:ascii="Consolas" w:hAnsi="Consolas" w:cs="Courier New"/>
                <w:noProof/>
                <w:color w:val="242729"/>
                <w:szCs w:val="24"/>
                <w:bdr w:val="none" w:sz="0" w:space="0" w:color="auto" w:frame="1"/>
                <w:shd w:val="clear" w:color="auto" w:fill="EFF0F1"/>
                <w:lang w:val="en-GB" w:eastAsia="en-GB"/>
              </w:rPr>
              <w:t>)</w:t>
            </w:r>
          </w:p>
          <w:p w14:paraId="2B6AE65B" w14:textId="3D27631F"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if i =</w:t>
            </w:r>
            <w:r w:rsidR="00E132D4">
              <w:rPr>
                <w:rFonts w:ascii="Consolas" w:hAnsi="Consolas" w:cs="Courier New"/>
                <w:noProof/>
                <w:color w:val="242729"/>
                <w:szCs w:val="24"/>
                <w:bdr w:val="none" w:sz="0" w:space="0" w:color="auto" w:frame="1"/>
                <w:shd w:val="clear" w:color="auto" w:fill="EFF0F1"/>
                <w:lang w:val="en-GB" w:eastAsia="en-GB"/>
              </w:rPr>
              <w:t>=</w:t>
            </w:r>
            <w:r w:rsidRPr="007153D2">
              <w:rPr>
                <w:rFonts w:ascii="Consolas" w:hAnsi="Consolas" w:cs="Courier New"/>
                <w:noProof/>
                <w:color w:val="242729"/>
                <w:szCs w:val="24"/>
                <w:bdr w:val="none" w:sz="0" w:space="0" w:color="auto" w:frame="1"/>
                <w:shd w:val="clear" w:color="auto" w:fill="EFF0F1"/>
                <w:lang w:val="en-GB" w:eastAsia="en-GB"/>
              </w:rPr>
              <w:t xml:space="preserve"> 9:</w:t>
            </w:r>
          </w:p>
          <w:p w14:paraId="44DF85B3" w14:textId="7C4C89BE" w:rsidR="00E82262" w:rsidRPr="007153D2" w:rsidRDefault="00E82262"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lastRenderedPageBreak/>
              <w:t xml:space="preserve">    print ("9, here again!")</w:t>
            </w:r>
          </w:p>
        </w:tc>
      </w:tr>
    </w:tbl>
    <w:p w14:paraId="771FA2C0" w14:textId="77777777" w:rsidR="00D30AA1" w:rsidRDefault="00D30AA1" w:rsidP="002162A1">
      <w:pPr>
        <w:pStyle w:val="1Para"/>
        <w:ind w:firstLine="0"/>
      </w:pPr>
    </w:p>
    <w:p w14:paraId="57556053" w14:textId="5EC0574C" w:rsidR="00AA20C8" w:rsidRDefault="00AA20C8" w:rsidP="007A0549">
      <w:pPr>
        <w:pStyle w:val="Heading5"/>
      </w:pPr>
      <w:r>
        <w:t>Comment</w:t>
      </w:r>
      <w:r w:rsidR="00BD4F03">
        <w:t>s</w:t>
      </w:r>
    </w:p>
    <w:p w14:paraId="083B3259" w14:textId="2D917BEE" w:rsidR="00AA20C8" w:rsidRDefault="00AA20C8" w:rsidP="007A0549">
      <w:pPr>
        <w:pStyle w:val="1Para"/>
        <w:ind w:left="720"/>
        <w:rPr>
          <w:lang w:val="en-US"/>
        </w:rPr>
      </w:pPr>
      <w:r>
        <w:rPr>
          <w:lang w:val="en-US"/>
        </w:rPr>
        <w:t>Comments in Python are written as shown below. Any string that is not assigned to a variable or function is regarded as a comment.</w:t>
      </w:r>
    </w:p>
    <w:tbl>
      <w:tblPr>
        <w:tblStyle w:val="TableGrid"/>
        <w:tblW w:w="0" w:type="auto"/>
        <w:tblInd w:w="682" w:type="dxa"/>
        <w:tblLook w:val="04A0" w:firstRow="1" w:lastRow="0" w:firstColumn="1" w:lastColumn="0" w:noHBand="0" w:noVBand="1"/>
      </w:tblPr>
      <w:tblGrid>
        <w:gridCol w:w="8374"/>
      </w:tblGrid>
      <w:tr w:rsidR="00AA20C8" w14:paraId="054F3219" w14:textId="77777777" w:rsidTr="00647B4E">
        <w:tc>
          <w:tcPr>
            <w:tcW w:w="8374" w:type="dxa"/>
          </w:tcPr>
          <w:p w14:paraId="39036C1D"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One line comment </w:t>
            </w:r>
          </w:p>
          <w:p w14:paraId="535761A3"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w:t>
            </w:r>
          </w:p>
          <w:p w14:paraId="5A498088"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This is a multi-line</w:t>
            </w:r>
          </w:p>
          <w:p w14:paraId="50D4C4D6"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comment.</w:t>
            </w:r>
          </w:p>
          <w:p w14:paraId="0D902102"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w:t>
            </w:r>
          </w:p>
          <w:p w14:paraId="1E56DC54" w14:textId="0BB335CA" w:rsidR="00AA20C8" w:rsidRPr="007153D2" w:rsidRDefault="00AA20C8"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Any string not assigned to a variable is a comment"</w:t>
            </w:r>
          </w:p>
        </w:tc>
      </w:tr>
    </w:tbl>
    <w:p w14:paraId="1474FB07" w14:textId="77777777" w:rsidR="00FD6A88" w:rsidRDefault="00FD6A88" w:rsidP="007A0549">
      <w:pPr>
        <w:pStyle w:val="Heading5"/>
      </w:pPr>
    </w:p>
    <w:p w14:paraId="70CD2781" w14:textId="42AA25B2" w:rsidR="007146EB" w:rsidRDefault="00BD4F03" w:rsidP="007A0549">
      <w:pPr>
        <w:pStyle w:val="Heading5"/>
      </w:pPr>
      <w:r>
        <w:t>Data Types</w:t>
      </w:r>
    </w:p>
    <w:p w14:paraId="1DC73565" w14:textId="21E804A8" w:rsidR="00BD4F03" w:rsidRDefault="00BD4F03" w:rsidP="007A0549">
      <w:pPr>
        <w:pStyle w:val="1Para"/>
        <w:ind w:left="720"/>
        <w:rPr>
          <w:lang w:val="en-US"/>
        </w:rPr>
      </w:pPr>
      <w:r>
        <w:rPr>
          <w:lang w:val="en-US"/>
        </w:rPr>
        <w:t xml:space="preserve">Python has built in support for primitive data type like strings, Numbers, Null, </w:t>
      </w:r>
      <w:r w:rsidR="0019239A">
        <w:rPr>
          <w:lang w:val="en-US"/>
        </w:rPr>
        <w:t xml:space="preserve">Booleans, </w:t>
      </w:r>
      <w:r>
        <w:rPr>
          <w:lang w:val="en-US"/>
        </w:rPr>
        <w:t>Lists, Tuples and Dictionaries</w:t>
      </w:r>
      <w:r w:rsidR="006C6F26">
        <w:rPr>
          <w:lang w:val="en-US"/>
        </w:rPr>
        <w:fldChar w:fldCharType="begin"/>
      </w:r>
      <w:r w:rsidR="004C0820">
        <w:rPr>
          <w:lang w:val="en-US"/>
        </w:rPr>
        <w:instrText xml:space="preserve"> ADDIN ZOTERO_ITEM CSL_CITATION {"citationID":"a1dbpohlf1a","properties":{"formattedCitation":"[15]","plainCitation":"[15]"},"citationItems":[{"id":17,"uris":["http://zotero.org/users/4109258/items/BT4DZBE8"],"uri":["http://zotero.org/users/4109258/items/BT4DZBE8"],"itemData":{"id":17,"type":"webpage","title":"Python Dictionary","container-title":"www.tutorialspoint.com","abstract":"Python Dictionary - Learning Python in simple and easy steps : A beginner's tutorial containing complete knowledge of Python Syntax Object Oriented Language, Methods, Tuples, Tools/Utilities, Exceptions Handling, Sockets, GUI, Extentions, XML Programming.","URL":"https://www.tutorialspoint.com/python/python_dictionary.htm","author":[{"family":"tutorialspoint.com","given":""}],"accessed":{"date-parts":[["2017",5,29]]}}}],"schema":"https://github.com/citation-style-language/schema/raw/master/csl-citation.json"} </w:instrText>
      </w:r>
      <w:r w:rsidR="006C6F26">
        <w:rPr>
          <w:lang w:val="en-US"/>
        </w:rPr>
        <w:fldChar w:fldCharType="separate"/>
      </w:r>
      <w:r w:rsidR="004C0820" w:rsidRPr="004C0820">
        <w:rPr>
          <w:rFonts w:cs="Times New Roman"/>
        </w:rPr>
        <w:t>[15]</w:t>
      </w:r>
      <w:r w:rsidR="006C6F26">
        <w:rPr>
          <w:lang w:val="en-US"/>
        </w:rPr>
        <w:fldChar w:fldCharType="end"/>
      </w:r>
      <w:r>
        <w:rPr>
          <w:lang w:val="en-US"/>
        </w:rPr>
        <w:t xml:space="preserve">. </w:t>
      </w:r>
      <w:r w:rsidR="00F678A6">
        <w:rPr>
          <w:lang w:val="en-US"/>
        </w:rPr>
        <w:t>Python dynamically assign the data type after a variable is initialized, hence declaration of variable is not included in Python.</w:t>
      </w:r>
    </w:p>
    <w:tbl>
      <w:tblPr>
        <w:tblStyle w:val="TableGrid"/>
        <w:tblW w:w="0" w:type="auto"/>
        <w:tblInd w:w="701" w:type="dxa"/>
        <w:tblLook w:val="04A0" w:firstRow="1" w:lastRow="0" w:firstColumn="1" w:lastColumn="0" w:noHBand="0" w:noVBand="1"/>
      </w:tblPr>
      <w:tblGrid>
        <w:gridCol w:w="8355"/>
      </w:tblGrid>
      <w:tr w:rsidR="00F678A6" w14:paraId="4268BFCE" w14:textId="77777777" w:rsidTr="00647B4E">
        <w:tc>
          <w:tcPr>
            <w:tcW w:w="8355" w:type="dxa"/>
          </w:tcPr>
          <w:p w14:paraId="0174004F" w14:textId="6270C573"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Strings</w:t>
            </w:r>
          </w:p>
          <w:p w14:paraId="5A3C8F5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address = "This is a string."</w:t>
            </w:r>
          </w:p>
          <w:p w14:paraId="6054091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address_long = """This is a</w:t>
            </w:r>
          </w:p>
          <w:p w14:paraId="12EDD921"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long string."""</w:t>
            </w:r>
          </w:p>
          <w:p w14:paraId="49AF80A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6CE88E2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Numbers</w:t>
            </w:r>
          </w:p>
          <w:p w14:paraId="30A2E43C"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Integers</w:t>
            </w:r>
          </w:p>
          <w:p w14:paraId="741A98C0"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age = 9</w:t>
            </w:r>
          </w:p>
          <w:p w14:paraId="3B62FE7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year = int("2010")</w:t>
            </w:r>
          </w:p>
          <w:p w14:paraId="5FC96A8E"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Float</w:t>
            </w:r>
          </w:p>
          <w:p w14:paraId="4D09BA6D"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pi = 3.14159</w:t>
            </w:r>
          </w:p>
          <w:p w14:paraId="0941D69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DD152E4"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Null</w:t>
            </w:r>
          </w:p>
          <w:p w14:paraId="2265C2FB"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ata = None</w:t>
            </w:r>
          </w:p>
          <w:p w14:paraId="20D5CDF3" w14:textId="77777777"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0880218" w14:textId="77777777"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Booleans</w:t>
            </w:r>
          </w:p>
          <w:p w14:paraId="6CC526DC" w14:textId="5AB54D83"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is_Python = True</w:t>
            </w:r>
          </w:p>
          <w:p w14:paraId="34F5DBF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57048931"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Lists</w:t>
            </w:r>
          </w:p>
          <w:p w14:paraId="640FFD4E"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initialisation</w:t>
            </w:r>
          </w:p>
          <w:p w14:paraId="547597BD"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names = ["Charlie", "Brown", "Chris", 59, True]</w:t>
            </w:r>
          </w:p>
          <w:p w14:paraId="3E4B17E9"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lastRenderedPageBreak/>
              <w:t xml:space="preserve">  # Appending</w:t>
            </w:r>
          </w:p>
          <w:p w14:paraId="61E10ED9"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names.append("Martin")</w:t>
            </w:r>
          </w:p>
          <w:p w14:paraId="1203866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C48FD8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Tuples</w:t>
            </w:r>
          </w:p>
          <w:p w14:paraId="07322C03"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Can't be changed after initialisation</w:t>
            </w:r>
          </w:p>
          <w:p w14:paraId="2ACF2304"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names = ("This", "is", "final", true)</w:t>
            </w:r>
          </w:p>
          <w:p w14:paraId="677F259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13D1391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Dictionaries</w:t>
            </w:r>
          </w:p>
          <w:p w14:paraId="5C8711A6"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initialisation</w:t>
            </w:r>
          </w:p>
          <w:p w14:paraId="44BCEA4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ict = {'Name': 'Zara', 'Age': 7, 'Class': 'First'}</w:t>
            </w:r>
          </w:p>
          <w:p w14:paraId="1E7502A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Update</w:t>
            </w:r>
          </w:p>
          <w:p w14:paraId="09F4B956"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ict.update({</w:t>
            </w:r>
          </w:p>
          <w:p w14:paraId="0C76CFD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Gender': 'Female',</w:t>
            </w:r>
          </w:p>
          <w:p w14:paraId="45103C67"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Hobby': 'Reading',</w:t>
            </w:r>
          </w:p>
          <w:p w14:paraId="44606E00" w14:textId="21B43159" w:rsidR="00F678A6" w:rsidRPr="007153D2" w:rsidRDefault="000E63AC"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w:t>
            </w:r>
          </w:p>
        </w:tc>
      </w:tr>
    </w:tbl>
    <w:p w14:paraId="1D521644" w14:textId="77777777" w:rsidR="00784147" w:rsidRDefault="00784147">
      <w:pPr>
        <w:pStyle w:val="1Para"/>
        <w:ind w:firstLine="0"/>
        <w:rPr>
          <w:lang w:val="en-US"/>
        </w:rPr>
      </w:pPr>
    </w:p>
    <w:p w14:paraId="1A9056A0" w14:textId="565824DA" w:rsidR="0006095E" w:rsidRDefault="0006095E" w:rsidP="007A0549">
      <w:pPr>
        <w:pStyle w:val="Heading5"/>
      </w:pPr>
      <w:r>
        <w:t>Control Flow</w:t>
      </w:r>
    </w:p>
    <w:p w14:paraId="303B04C9" w14:textId="11777BF1" w:rsidR="00221A88" w:rsidRDefault="0006095E" w:rsidP="007A0549">
      <w:pPr>
        <w:pStyle w:val="1Para"/>
        <w:ind w:left="720"/>
        <w:rPr>
          <w:lang w:val="en-US"/>
        </w:rPr>
      </w:pPr>
      <w:r>
        <w:rPr>
          <w:lang w:val="en-US"/>
        </w:rPr>
        <w:t>Python has support for conditionals, for and while loops, and list comprehension. An example of list comprehension is mentioned below:</w:t>
      </w:r>
    </w:p>
    <w:tbl>
      <w:tblPr>
        <w:tblStyle w:val="TableGrid"/>
        <w:tblW w:w="0" w:type="auto"/>
        <w:tblInd w:w="701" w:type="dxa"/>
        <w:tblLook w:val="04A0" w:firstRow="1" w:lastRow="0" w:firstColumn="1" w:lastColumn="0" w:noHBand="0" w:noVBand="1"/>
      </w:tblPr>
      <w:tblGrid>
        <w:gridCol w:w="8355"/>
      </w:tblGrid>
      <w:tr w:rsidR="0006095E" w14:paraId="66170E39" w14:textId="77777777" w:rsidTr="007A0549">
        <w:tc>
          <w:tcPr>
            <w:tcW w:w="8355" w:type="dxa"/>
          </w:tcPr>
          <w:p w14:paraId="4F3F2E7D" w14:textId="45E7530B" w:rsidR="000C6109" w:rsidRDefault="000C6109"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Pr>
                <w:rFonts w:ascii="Consolas" w:hAnsi="Consolas" w:cs="Courier New"/>
                <w:noProof/>
                <w:color w:val="242729"/>
                <w:szCs w:val="24"/>
                <w:bdr w:val="none" w:sz="0" w:space="0" w:color="auto" w:frame="1"/>
                <w:shd w:val="clear" w:color="auto" w:fill="EFF0F1"/>
                <w:lang w:val="en-GB" w:eastAsia="en-GB"/>
              </w:rPr>
              <w:t># List comprehension</w:t>
            </w:r>
          </w:p>
          <w:p w14:paraId="5BDDC68E" w14:textId="0F3E68C3" w:rsidR="0006095E" w:rsidRPr="007153D2" w:rsidRDefault="0089433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7153D2">
              <w:rPr>
                <w:rFonts w:ascii="Consolas" w:hAnsi="Consolas" w:cs="Courier New"/>
                <w:noProof/>
                <w:color w:val="242729"/>
                <w:szCs w:val="24"/>
                <w:bdr w:val="none" w:sz="0" w:space="0" w:color="auto" w:frame="1"/>
                <w:shd w:val="clear" w:color="auto" w:fill="EFF0F1"/>
                <w:lang w:val="en-GB" w:eastAsia="en-GB"/>
              </w:rPr>
              <w:t>div_by_two = {x for x in range(10) if (x%2 == 0)}</w:t>
            </w:r>
          </w:p>
        </w:tc>
      </w:tr>
    </w:tbl>
    <w:p w14:paraId="7CB43B89" w14:textId="77777777" w:rsidR="000A6556" w:rsidRDefault="000A6556">
      <w:pPr>
        <w:pStyle w:val="1Para"/>
        <w:ind w:firstLine="0"/>
        <w:rPr>
          <w:lang w:val="en-US"/>
        </w:rPr>
      </w:pPr>
    </w:p>
    <w:p w14:paraId="295CE7D7" w14:textId="2D527E4B" w:rsidR="000A6556" w:rsidRDefault="00F1078A" w:rsidP="007A0549">
      <w:pPr>
        <w:pStyle w:val="Heading5"/>
      </w:pPr>
      <w:r>
        <w:t xml:space="preserve">Classes and </w:t>
      </w:r>
      <w:r w:rsidR="000A6556">
        <w:t>Functions</w:t>
      </w:r>
    </w:p>
    <w:p w14:paraId="0CFD9486" w14:textId="50C3DF2F" w:rsidR="000A6556" w:rsidRDefault="00F1078A" w:rsidP="007A0549">
      <w:pPr>
        <w:pStyle w:val="1Para"/>
        <w:ind w:left="720"/>
        <w:rPr>
          <w:lang w:val="en-US"/>
        </w:rPr>
      </w:pPr>
      <w:r>
        <w:rPr>
          <w:lang w:val="en-US"/>
        </w:rPr>
        <w:t xml:space="preserve">Classes and </w:t>
      </w:r>
      <w:r w:rsidR="00DD335F">
        <w:rPr>
          <w:lang w:val="en-US"/>
        </w:rPr>
        <w:t xml:space="preserve">Functions makes </w:t>
      </w:r>
      <w:r>
        <w:rPr>
          <w:lang w:val="en-US"/>
        </w:rPr>
        <w:t xml:space="preserve">up for an important part of any object-oriented programming </w:t>
      </w:r>
      <w:r w:rsidR="00DD335F">
        <w:rPr>
          <w:lang w:val="en-US"/>
        </w:rPr>
        <w:t>language</w:t>
      </w:r>
      <w:r w:rsidR="00241FC0">
        <w:fldChar w:fldCharType="begin"/>
      </w:r>
      <w:r w:rsidR="00241FC0">
        <w:instrText xml:space="preserve"> ADDIN ZOTERO_ITEM CSL_CITATION {"citationID":"a1hft6icma","properties":{"formattedCitation":"[16]","plainCitation":"[16]"},"citationItems":[{"id":41,"uris":["http://zotero.org/users/4109258/items/WK2NQUZ2"],"uri":["http://zotero.org/users/4109258/items/WK2NQUZ2"],"itemData":{"id":41,"type":"webpage","title":"Learn Python the Hard Way","URL":"https://learnpythonthehardway.org/book/ex40.html","accessed":{"date-parts":[["2017",5,29]]}}}],"schema":"https://github.com/citation-style-language/schema/raw/master/csl-citation.json"} </w:instrText>
      </w:r>
      <w:r w:rsidR="00241FC0">
        <w:fldChar w:fldCharType="separate"/>
      </w:r>
      <w:r w:rsidR="00241FC0" w:rsidRPr="004C0820">
        <w:rPr>
          <w:rFonts w:cs="Times New Roman"/>
        </w:rPr>
        <w:t>[16]</w:t>
      </w:r>
      <w:r w:rsidR="00241FC0">
        <w:fldChar w:fldCharType="end"/>
      </w:r>
      <w:r w:rsidR="00DD335F">
        <w:rPr>
          <w:lang w:val="en-US"/>
        </w:rPr>
        <w:t xml:space="preserve">. </w:t>
      </w:r>
      <w:r>
        <w:rPr>
          <w:lang w:val="en-US"/>
        </w:rPr>
        <w:t xml:space="preserve">Classes can inherit from other classes and ultimately from “object” class which is the top-level class in Python from which all classes inherit. </w:t>
      </w:r>
      <w:r w:rsidR="00DD335F">
        <w:rPr>
          <w:lang w:val="en-US"/>
        </w:rPr>
        <w:t>Functions can accept argument or not. In Python, a function can be defined as below:</w:t>
      </w:r>
    </w:p>
    <w:tbl>
      <w:tblPr>
        <w:tblStyle w:val="TableGrid"/>
        <w:tblW w:w="0" w:type="auto"/>
        <w:tblInd w:w="823" w:type="dxa"/>
        <w:tblLook w:val="04A0" w:firstRow="1" w:lastRow="0" w:firstColumn="1" w:lastColumn="0" w:noHBand="0" w:noVBand="1"/>
      </w:tblPr>
      <w:tblGrid>
        <w:gridCol w:w="8233"/>
      </w:tblGrid>
      <w:tr w:rsidR="00DD335F" w14:paraId="440A98B5" w14:textId="77777777" w:rsidTr="007A0549">
        <w:trPr>
          <w:trHeight w:val="172"/>
        </w:trPr>
        <w:tc>
          <w:tcPr>
            <w:tcW w:w="8233" w:type="dxa"/>
          </w:tcPr>
          <w:p w14:paraId="43801D24"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Funtion that excepts an argument</w:t>
            </w:r>
          </w:p>
          <w:p w14:paraId="24EAB5C9"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class Any_name(object):</w:t>
            </w:r>
          </w:p>
          <w:p w14:paraId="5B4CB357"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ef foo(i):</w:t>
            </w:r>
          </w:p>
          <w:p w14:paraId="2888E9D9"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Function documentation"""</w:t>
            </w:r>
          </w:p>
          <w:p w14:paraId="277FEA1F"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remainder = i % 5</w:t>
            </w:r>
          </w:p>
          <w:p w14:paraId="71457B41"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if (remainder!= 0):</w:t>
            </w:r>
          </w:p>
          <w:p w14:paraId="4741D80F" w14:textId="50A8D8D1" w:rsidR="00DD335F" w:rsidRPr="007153D2" w:rsidRDefault="00FB18A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return remainder</w:t>
            </w:r>
          </w:p>
        </w:tc>
      </w:tr>
    </w:tbl>
    <w:p w14:paraId="39979E75" w14:textId="655A7029" w:rsidR="00C229F9" w:rsidRDefault="00C229F9" w:rsidP="00B26E55">
      <w:pPr>
        <w:spacing w:after="160" w:line="259" w:lineRule="auto"/>
        <w:rPr>
          <w:rFonts w:ascii="Times New Roman" w:hAnsi="Times New Roman"/>
          <w:sz w:val="28"/>
        </w:rPr>
      </w:pPr>
    </w:p>
    <w:p w14:paraId="598DC49D" w14:textId="77777777" w:rsidR="007344A8" w:rsidRPr="00B26E55" w:rsidRDefault="007344A8" w:rsidP="00B26E55">
      <w:pPr>
        <w:spacing w:after="160" w:line="259" w:lineRule="auto"/>
        <w:rPr>
          <w:sz w:val="28"/>
        </w:rPr>
      </w:pPr>
    </w:p>
    <w:p w14:paraId="2C312CB9" w14:textId="13989F78" w:rsidR="00494FED" w:rsidRDefault="005C784B" w:rsidP="002C7F35">
      <w:pPr>
        <w:pStyle w:val="Heading3"/>
        <w:numPr>
          <w:ilvl w:val="2"/>
          <w:numId w:val="17"/>
        </w:numPr>
      </w:pPr>
      <w:bookmarkStart w:id="16" w:name="_Toc485472217"/>
      <w:r>
        <w:t>Why Python?</w:t>
      </w:r>
      <w:bookmarkEnd w:id="16"/>
    </w:p>
    <w:p w14:paraId="542F2C2F" w14:textId="734E2BEB" w:rsidR="00746B48" w:rsidRPr="00437EE0" w:rsidRDefault="00494FED" w:rsidP="007A0549">
      <w:pPr>
        <w:pStyle w:val="1Para"/>
        <w:ind w:left="720"/>
      </w:pPr>
      <w:r>
        <w:t xml:space="preserve">Python is undoubtedly an easy to use programming language with a great community that generously promotes and supports it. </w:t>
      </w:r>
      <w:r w:rsidR="00643940">
        <w:t>Because of the reliability that f</w:t>
      </w:r>
      <w:r>
        <w:t xml:space="preserve">rameworks like Django, Flasks and Pylons etc. </w:t>
      </w:r>
      <w:r w:rsidR="00643940">
        <w:t>provide, they</w:t>
      </w:r>
      <w:r>
        <w:t xml:space="preserve"> </w:t>
      </w:r>
      <w:r w:rsidR="00643940">
        <w:t>are being used as a primary platform for development for many software products. Python</w:t>
      </w:r>
      <w:r w:rsidR="00746B48">
        <w:t xml:space="preserve"> has no interfaces or real scoping of functions and methods, which lets developer concentrate more of the logic of the application than the syntax of the code itself.</w:t>
      </w:r>
      <w:r w:rsidR="00437EE0">
        <w:t xml:space="preserve"> Due to all the above reasons, Python proved to be the right choice for developing </w:t>
      </w:r>
      <w:r w:rsidR="00437EE0" w:rsidRPr="007153D2">
        <w:rPr>
          <w:i/>
        </w:rPr>
        <w:t>Testrek</w:t>
      </w:r>
      <w:r w:rsidR="00437EE0">
        <w:t>.</w:t>
      </w:r>
    </w:p>
    <w:p w14:paraId="23372DC8" w14:textId="77777777" w:rsidR="006138CB" w:rsidRDefault="006138CB" w:rsidP="007153D2">
      <w:pPr>
        <w:pStyle w:val="1Para"/>
      </w:pPr>
    </w:p>
    <w:p w14:paraId="1E41B077" w14:textId="62DD5590" w:rsidR="00746B48" w:rsidRDefault="000D77A1" w:rsidP="007153D2">
      <w:pPr>
        <w:pStyle w:val="Heading2"/>
      </w:pPr>
      <w:bookmarkStart w:id="17" w:name="_Toc485472218"/>
      <w:r>
        <w:t xml:space="preserve">External </w:t>
      </w:r>
      <w:r w:rsidR="00C229F9">
        <w:t>Python l</w:t>
      </w:r>
      <w:r w:rsidR="00746B48">
        <w:t>ibraries</w:t>
      </w:r>
      <w:bookmarkEnd w:id="17"/>
    </w:p>
    <w:p w14:paraId="7E0B7FFE" w14:textId="4956EA89" w:rsidR="00746B48" w:rsidRDefault="00746B48" w:rsidP="007A0549">
      <w:pPr>
        <w:pStyle w:val="1Para"/>
        <w:ind w:left="720"/>
      </w:pPr>
      <w:r>
        <w:t xml:space="preserve">Python allows adding </w:t>
      </w:r>
      <w:r w:rsidR="00481150">
        <w:t>external modules</w:t>
      </w:r>
      <w:r w:rsidR="006138CB">
        <w:t xml:space="preserve"> (libraries)</w:t>
      </w:r>
      <w:r>
        <w:t xml:space="preserve"> to a project. </w:t>
      </w:r>
      <w:r w:rsidR="00F90126">
        <w:t>Packages</w:t>
      </w:r>
      <w:r>
        <w:t xml:space="preserve"> </w:t>
      </w:r>
      <w:r w:rsidR="006138CB">
        <w:t xml:space="preserve">are </w:t>
      </w:r>
      <w:r>
        <w:t>essentially a collection of dynamically written classes with variables and function, which can be re-used</w:t>
      </w:r>
      <w:r w:rsidR="00F90126">
        <w:t xml:space="preserve"> in another project</w:t>
      </w:r>
      <w:r>
        <w:t>. The keyword “import” is used to create a reference to</w:t>
      </w:r>
      <w:r w:rsidR="006138CB">
        <w:t xml:space="preserve"> these modules in a project and then the functions from these classes can be used. </w:t>
      </w:r>
    </w:p>
    <w:tbl>
      <w:tblPr>
        <w:tblStyle w:val="TableGrid"/>
        <w:tblW w:w="0" w:type="auto"/>
        <w:tblInd w:w="701" w:type="dxa"/>
        <w:tblLook w:val="04A0" w:firstRow="1" w:lastRow="0" w:firstColumn="1" w:lastColumn="0" w:noHBand="0" w:noVBand="1"/>
      </w:tblPr>
      <w:tblGrid>
        <w:gridCol w:w="8355"/>
      </w:tblGrid>
      <w:tr w:rsidR="006138CB" w14:paraId="28DA0408" w14:textId="77777777" w:rsidTr="007A0549">
        <w:tc>
          <w:tcPr>
            <w:tcW w:w="8355" w:type="dxa"/>
          </w:tcPr>
          <w:p w14:paraId="253A4DF0" w14:textId="4FADD1C4"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Pr>
                <w:rFonts w:ascii="Consolas" w:hAnsi="Consolas" w:cs="Courier New"/>
                <w:noProof/>
                <w:color w:val="242729"/>
                <w:szCs w:val="24"/>
                <w:bdr w:val="none" w:sz="0" w:space="0" w:color="auto" w:frame="1"/>
                <w:shd w:val="clear" w:color="auto" w:fill="EFF0F1"/>
                <w:lang w:val="en-GB" w:eastAsia="en-GB"/>
              </w:rPr>
              <w:t># importing the whole datetime</w:t>
            </w:r>
            <w:r w:rsidR="00556D4F">
              <w:rPr>
                <w:rFonts w:ascii="Consolas" w:hAnsi="Consolas" w:cs="Courier New"/>
                <w:noProof/>
                <w:color w:val="242729"/>
                <w:szCs w:val="24"/>
                <w:bdr w:val="none" w:sz="0" w:space="0" w:color="auto" w:frame="1"/>
                <w:shd w:val="clear" w:color="auto" w:fill="EFF0F1"/>
                <w:lang w:val="en-GB" w:eastAsia="en-GB"/>
              </w:rPr>
              <w:t xml:space="preserve"> module</w:t>
            </w:r>
            <w:r w:rsidR="00B87FAC">
              <w:rPr>
                <w:rFonts w:ascii="Consolas" w:hAnsi="Consolas" w:cs="Courier New"/>
                <w:noProof/>
                <w:color w:val="242729"/>
                <w:szCs w:val="24"/>
                <w:bdr w:val="none" w:sz="0" w:space="0" w:color="auto" w:frame="1"/>
                <w:shd w:val="clear" w:color="auto" w:fill="EFF0F1"/>
                <w:lang w:val="en-GB" w:eastAsia="en-GB"/>
              </w:rPr>
              <w:t xml:space="preserve"> and creating an alias dt</w:t>
            </w:r>
          </w:p>
          <w:p w14:paraId="7CB183B7" w14:textId="39BE2DD0"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import datetime</w:t>
            </w:r>
            <w:r w:rsidR="00B87FAC">
              <w:rPr>
                <w:rFonts w:ascii="Consolas" w:hAnsi="Consolas" w:cs="Courier New"/>
                <w:noProof/>
                <w:color w:val="242729"/>
                <w:szCs w:val="24"/>
                <w:bdr w:val="none" w:sz="0" w:space="0" w:color="auto" w:frame="1"/>
                <w:shd w:val="clear" w:color="auto" w:fill="EFF0F1"/>
                <w:lang w:val="en-GB" w:eastAsia="en-GB"/>
              </w:rPr>
              <w:t xml:space="preserve"> as dt</w:t>
            </w:r>
          </w:p>
          <w:p w14:paraId="712B388A" w14:textId="6EC8AE0E" w:rsidR="00556D4F" w:rsidRPr="007153D2" w:rsidRDefault="00556D4F"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Pr>
                <w:rFonts w:ascii="Consolas" w:hAnsi="Consolas" w:cs="Courier New"/>
                <w:noProof/>
                <w:color w:val="242729"/>
                <w:szCs w:val="24"/>
                <w:bdr w:val="none" w:sz="0" w:space="0" w:color="auto" w:frame="1"/>
                <w:shd w:val="clear" w:color="auto" w:fill="EFF0F1"/>
                <w:lang w:val="en-GB" w:eastAsia="en-GB"/>
              </w:rPr>
              <w:t># importing only the classes timedelta and date from the datetime</w:t>
            </w:r>
          </w:p>
          <w:p w14:paraId="20FD19F8" w14:textId="29BBD07E" w:rsidR="006138CB" w:rsidRPr="007153D2" w:rsidRDefault="00D25AF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from datetime import timedelta, date</w:t>
            </w:r>
          </w:p>
        </w:tc>
      </w:tr>
    </w:tbl>
    <w:p w14:paraId="0B11CE70" w14:textId="77777777" w:rsidR="007153D2" w:rsidRDefault="007153D2" w:rsidP="007153D2">
      <w:pPr>
        <w:pStyle w:val="1Para"/>
        <w:ind w:firstLine="0"/>
      </w:pPr>
    </w:p>
    <w:p w14:paraId="37E23E8F" w14:textId="7B72ED8E" w:rsidR="00E01F9B" w:rsidRDefault="00F90126" w:rsidP="007A0549">
      <w:pPr>
        <w:pStyle w:val="1Para"/>
        <w:ind w:left="720"/>
      </w:pPr>
      <w:r>
        <w:t xml:space="preserve">An exhaustive list of all the packages publicly available for Python </w:t>
      </w:r>
      <w:r w:rsidR="00E209E6">
        <w:t>is</w:t>
      </w:r>
      <w:r>
        <w:t xml:space="preserve"> </w:t>
      </w:r>
      <w:r w:rsidR="00D37834">
        <w:t>available</w:t>
      </w:r>
      <w:r>
        <w:t xml:space="preserve"> on </w:t>
      </w:r>
      <w:proofErr w:type="spellStart"/>
      <w:r w:rsidR="00E209E6">
        <w:t>PyPI</w:t>
      </w:r>
      <w:proofErr w:type="spellEnd"/>
      <w:r w:rsidR="006C6F26">
        <w:fldChar w:fldCharType="begin"/>
      </w:r>
      <w:r w:rsidR="004C0820">
        <w:instrText xml:space="preserve"> ADDIN ZOTERO_ITEM CSL_CITATION {"citationID":"a2a070q3slf","properties":{"formattedCitation":"[17]","plainCitation":"[17]"},"citationItems":[{"id":16,"uris":["http://zotero.org/users/4109258/items/BMXUMFKR"],"uri":["http://zotero.org/users/4109258/items/BMXUMFKR"],"itemData":{"id":16,"type":"webpage","title":"PyPI - the Python Package Index : Python Package Index","URL":"https://pypi.python.org/pypi","accessed":{"date-parts":[["2017",5,29]]}}}],"schema":"https://github.com/citation-style-language/schema/raw/master/csl-citation.json"} </w:instrText>
      </w:r>
      <w:r w:rsidR="006C6F26">
        <w:fldChar w:fldCharType="separate"/>
      </w:r>
      <w:r w:rsidR="004C0820" w:rsidRPr="004C0820">
        <w:rPr>
          <w:rFonts w:cs="Times New Roman"/>
        </w:rPr>
        <w:t>[17]</w:t>
      </w:r>
      <w:r w:rsidR="006C6F26">
        <w:fldChar w:fldCharType="end"/>
      </w:r>
      <w:r w:rsidR="00E209E6">
        <w:t>.</w:t>
      </w:r>
    </w:p>
    <w:p w14:paraId="7D86C8B1" w14:textId="3553ADAE" w:rsidR="00E01F9B" w:rsidRDefault="00437EE0" w:rsidP="007A0549">
      <w:pPr>
        <w:pStyle w:val="1Para"/>
        <w:ind w:left="720"/>
      </w:pPr>
      <w:r>
        <w:lastRenderedPageBreak/>
        <w:t xml:space="preserve">Apart from the several packages that come by default with Python, a few other were also used while </w:t>
      </w:r>
      <w:r w:rsidR="003C39B3">
        <w:t xml:space="preserve">developing </w:t>
      </w:r>
      <w:r w:rsidR="003C39B3" w:rsidRPr="00FD6A88">
        <w:rPr>
          <w:i/>
          <w:szCs w:val="28"/>
        </w:rPr>
        <w:t>Testrek</w:t>
      </w:r>
      <w:r w:rsidR="00D85AD4">
        <w:t>. I brief introduction to each one of them is mentioned in this section.</w:t>
      </w:r>
    </w:p>
    <w:p w14:paraId="1935859E" w14:textId="0F0A89EA" w:rsidR="00D85AD4" w:rsidRDefault="00D85AD4" w:rsidP="007A0549">
      <w:pPr>
        <w:pStyle w:val="Heading5"/>
      </w:pPr>
      <w:r>
        <w:t>Requests (v. 2.14.2)</w:t>
      </w:r>
    </w:p>
    <w:p w14:paraId="1F4002EC" w14:textId="5C3CA7EF" w:rsidR="00AD1529" w:rsidRDefault="00D7173B" w:rsidP="007A0549">
      <w:pPr>
        <w:pStyle w:val="1Para"/>
        <w:ind w:left="720"/>
      </w:pPr>
      <w:r>
        <w:rPr>
          <w:lang w:val="en-US"/>
        </w:rPr>
        <w:t>Requests is a HTTP library for Python</w:t>
      </w:r>
      <w:r w:rsidR="00AD6D34">
        <w:rPr>
          <w:lang w:val="en-US"/>
        </w:rPr>
        <w:t xml:space="preserve">, which send </w:t>
      </w:r>
      <w:r w:rsidR="00AD6D34" w:rsidRPr="00AD6D34">
        <w:rPr>
          <w:lang w:val="en-US"/>
        </w:rPr>
        <w:t>HTTP/1.1 requests</w:t>
      </w:r>
      <w:r w:rsidR="00AD6D34">
        <w:rPr>
          <w:lang w:val="en-US"/>
        </w:rPr>
        <w:t xml:space="preserve"> without the need for much of </w:t>
      </w:r>
      <w:r w:rsidR="005C53D7">
        <w:rPr>
          <w:lang w:val="en-US"/>
        </w:rPr>
        <w:t>work that is required to be taken care of while sending a HTTP request. For example, there is no need to manually add query strings the URLs or to form-encode the POST data.</w:t>
      </w:r>
      <w:r w:rsidR="00A43E6F">
        <w:rPr>
          <w:lang w:val="en-US"/>
        </w:rPr>
        <w:fldChar w:fldCharType="begin"/>
      </w:r>
      <w:r w:rsidR="004C0820">
        <w:rPr>
          <w:lang w:val="en-US"/>
        </w:rPr>
        <w:instrText xml:space="preserve"> ADDIN ZOTERO_ITEM CSL_CITATION {"citationID":"aek4oqo9k","properties":{"formattedCitation":"[18]","plainCitation":"[18]"},"citationItems":[{"id":24,"uris":["http://zotero.org/users/4109258/items/EFHE2GWB"],"uri":["http://zotero.org/users/4109258/items/EFHE2GWB"],"itemData":{"id":24,"type":"webpage","title":"Requests: HTTP for Humans — Requests 2.17.3 documentation","URL":"http://docs.python-requests.org/en/master/","accessed":{"date-parts":[["2017",5,30]]}}}],"schema":"https://github.com/citation-style-language/schema/raw/master/csl-citation.json"} </w:instrText>
      </w:r>
      <w:r w:rsidR="00A43E6F">
        <w:rPr>
          <w:lang w:val="en-US"/>
        </w:rPr>
        <w:fldChar w:fldCharType="separate"/>
      </w:r>
      <w:r w:rsidR="004C0820" w:rsidRPr="004C0820">
        <w:rPr>
          <w:rFonts w:cs="Times New Roman"/>
        </w:rPr>
        <w:t>[18]</w:t>
      </w:r>
      <w:r w:rsidR="00A43E6F">
        <w:rPr>
          <w:lang w:val="en-US"/>
        </w:rPr>
        <w:fldChar w:fldCharType="end"/>
      </w:r>
      <w:r w:rsidR="005C53D7">
        <w:rPr>
          <w:lang w:val="en-US"/>
        </w:rPr>
        <w:t xml:space="preserve"> Connection pooling is also taken care of in the library itself which reduces the need to custom write the related code again and again.</w:t>
      </w:r>
      <w:r w:rsidR="00AD1529">
        <w:rPr>
          <w:lang w:val="en-US"/>
        </w:rPr>
        <w:t xml:space="preserve"> </w:t>
      </w:r>
    </w:p>
    <w:p w14:paraId="40CBAABA" w14:textId="2CEC2317" w:rsidR="003C3D69" w:rsidRDefault="00AD1529" w:rsidP="007A0549">
      <w:pPr>
        <w:pStyle w:val="1Para"/>
        <w:ind w:left="720"/>
      </w:pPr>
      <w:r w:rsidRPr="00B26E55">
        <w:rPr>
          <w:b/>
          <w:i/>
          <w:szCs w:val="28"/>
          <w:lang w:val="en-US"/>
        </w:rPr>
        <w:t>Testrek</w:t>
      </w:r>
      <w:r>
        <w:rPr>
          <w:lang w:val="en-US"/>
        </w:rPr>
        <w:t xml:space="preserve"> </w:t>
      </w:r>
      <w:r w:rsidR="003C3D69">
        <w:rPr>
          <w:lang w:val="en-US"/>
        </w:rPr>
        <w:t xml:space="preserve">utilizes requests library </w:t>
      </w:r>
      <w:r>
        <w:rPr>
          <w:lang w:val="en-US"/>
        </w:rPr>
        <w:t xml:space="preserve">to download files related to each task from the user’s filesystem (found under public_html folder) on the University server. </w:t>
      </w:r>
    </w:p>
    <w:p w14:paraId="60898287" w14:textId="15DB3031" w:rsidR="00A126BE" w:rsidRDefault="00E833FF" w:rsidP="007A0549">
      <w:pPr>
        <w:pStyle w:val="Heading5"/>
      </w:pPr>
      <w:proofErr w:type="spellStart"/>
      <w:r>
        <w:t>Easygui</w:t>
      </w:r>
      <w:proofErr w:type="spellEnd"/>
      <w:r>
        <w:t xml:space="preserve"> (v. 0.98.1)</w:t>
      </w:r>
    </w:p>
    <w:p w14:paraId="688AA192" w14:textId="1949623F" w:rsidR="00A126BE" w:rsidRDefault="00A126BE" w:rsidP="007A0549">
      <w:pPr>
        <w:pStyle w:val="1Para"/>
        <w:ind w:left="720"/>
        <w:rPr>
          <w:lang w:val="en-US"/>
        </w:rPr>
      </w:pPr>
      <w:proofErr w:type="spellStart"/>
      <w:r>
        <w:rPr>
          <w:lang w:val="en-US"/>
        </w:rPr>
        <w:t>EasyGUI</w:t>
      </w:r>
      <w:proofErr w:type="spellEnd"/>
      <w:r>
        <w:rPr>
          <w:lang w:val="en-US"/>
        </w:rPr>
        <w:t xml:space="preserve"> is a simple yet robust GUI written in Python. It is not event driven</w:t>
      </w:r>
      <w:r w:rsidR="00B26E55">
        <w:rPr>
          <w:lang w:val="en-US"/>
        </w:rPr>
        <w:t>,</w:t>
      </w:r>
      <w:r>
        <w:rPr>
          <w:lang w:val="en-US"/>
        </w:rPr>
        <w:t xml:space="preserve"> instead all the GUI interactions are invoked by simple function calls.</w:t>
      </w:r>
      <w:r w:rsidR="00871AC3">
        <w:rPr>
          <w:lang w:val="en-US"/>
        </w:rPr>
        <w:t xml:space="preserve"> </w:t>
      </w:r>
      <w:r w:rsidR="00D6122E">
        <w:rPr>
          <w:lang w:val="en-US"/>
        </w:rPr>
        <w:t xml:space="preserve">This GUI library </w:t>
      </w:r>
      <w:r w:rsidR="00B26E55">
        <w:rPr>
          <w:lang w:val="en-US"/>
        </w:rPr>
        <w:t>i</w:t>
      </w:r>
      <w:r w:rsidR="007153D2">
        <w:rPr>
          <w:lang w:val="en-US"/>
        </w:rPr>
        <w:t>s used to present</w:t>
      </w:r>
      <w:r w:rsidR="00D6122E">
        <w:rPr>
          <w:lang w:val="en-US"/>
        </w:rPr>
        <w:t xml:space="preserve"> </w:t>
      </w:r>
      <w:r w:rsidR="00B26E55">
        <w:rPr>
          <w:lang w:val="en-US"/>
        </w:rPr>
        <w:t xml:space="preserve">dialogs with </w:t>
      </w:r>
      <w:r w:rsidR="00D6122E">
        <w:rPr>
          <w:lang w:val="en-US"/>
        </w:rPr>
        <w:t>information</w:t>
      </w:r>
      <w:r w:rsidR="007352BA">
        <w:rPr>
          <w:lang w:val="en-US"/>
        </w:rPr>
        <w:t xml:space="preserve"> during the runtime of </w:t>
      </w:r>
      <w:r w:rsidR="007352BA" w:rsidRPr="007153D2">
        <w:rPr>
          <w:b/>
          <w:i/>
          <w:lang w:val="en-US"/>
        </w:rPr>
        <w:t>Testrek</w:t>
      </w:r>
      <w:r w:rsidR="00B26E55">
        <w:rPr>
          <w:lang w:val="en-US"/>
        </w:rPr>
        <w:t xml:space="preserve">. It saves the user from knowing anything about </w:t>
      </w:r>
      <w:proofErr w:type="spellStart"/>
      <w:r w:rsidR="00B26E55" w:rsidRPr="00B26E55">
        <w:rPr>
          <w:lang w:val="en-US"/>
        </w:rPr>
        <w:t>tkinter</w:t>
      </w:r>
      <w:proofErr w:type="spellEnd"/>
      <w:r w:rsidR="00B26E55" w:rsidRPr="00B26E55">
        <w:rPr>
          <w:lang w:val="en-US"/>
        </w:rPr>
        <w:t>, frame</w:t>
      </w:r>
      <w:r w:rsidR="00B26E55">
        <w:rPr>
          <w:lang w:val="en-US"/>
        </w:rPr>
        <w:t>s, widgets, callbacks or lambda, which are core to it. It runs smoothly on Python 2 and 3 and does not have any dependencies.</w:t>
      </w:r>
    </w:p>
    <w:p w14:paraId="67416B31" w14:textId="558735FD" w:rsidR="00B26E55" w:rsidRDefault="00494BAF" w:rsidP="007A0549">
      <w:pPr>
        <w:pStyle w:val="Heading5"/>
      </w:pPr>
      <w:proofErr w:type="spellStart"/>
      <w:r>
        <w:t>F</w:t>
      </w:r>
      <w:r w:rsidR="00B26E55" w:rsidRPr="00B26E55">
        <w:t>uzzywuzzy</w:t>
      </w:r>
      <w:proofErr w:type="spellEnd"/>
      <w:r w:rsidR="00B26E55" w:rsidRPr="00B26E55">
        <w:t xml:space="preserve"> </w:t>
      </w:r>
      <w:r w:rsidR="00B26E55">
        <w:t xml:space="preserve">(v. </w:t>
      </w:r>
      <w:r w:rsidR="00B26E55" w:rsidRPr="00B26E55">
        <w:t>0.15.0</w:t>
      </w:r>
      <w:r w:rsidR="00B26E55">
        <w:t>)</w:t>
      </w:r>
      <w:r w:rsidR="00241FC0">
        <w:t xml:space="preserve"> </w:t>
      </w:r>
    </w:p>
    <w:p w14:paraId="6DC9916E" w14:textId="30829709" w:rsidR="00EF56A4" w:rsidRDefault="00B26E55" w:rsidP="00853ACE">
      <w:pPr>
        <w:pStyle w:val="1Para"/>
        <w:ind w:left="720"/>
        <w:rPr>
          <w:lang w:val="en-US"/>
        </w:rPr>
      </w:pPr>
      <w:proofErr w:type="spellStart"/>
      <w:r>
        <w:rPr>
          <w:lang w:val="en-US"/>
        </w:rPr>
        <w:t>Fuzzywuzzy</w:t>
      </w:r>
      <w:proofErr w:type="spellEnd"/>
      <w:r>
        <w:rPr>
          <w:lang w:val="en-US"/>
        </w:rPr>
        <w:t xml:space="preserve"> is </w:t>
      </w:r>
      <w:r w:rsidR="00415E03">
        <w:rPr>
          <w:lang w:val="en-US"/>
        </w:rPr>
        <w:t xml:space="preserve">a package used for the string comparison. </w:t>
      </w:r>
      <w:r w:rsidR="00415E03" w:rsidRPr="00415E03">
        <w:rPr>
          <w:lang w:val="en-US"/>
        </w:rPr>
        <w:t xml:space="preserve">It uses </w:t>
      </w:r>
      <w:proofErr w:type="spellStart"/>
      <w:r w:rsidR="00415E03" w:rsidRPr="00415E03">
        <w:rPr>
          <w:lang w:val="en-US"/>
        </w:rPr>
        <w:t>Levenshtein</w:t>
      </w:r>
      <w:proofErr w:type="spellEnd"/>
      <w:r w:rsidR="00415E03" w:rsidRPr="00415E03">
        <w:rPr>
          <w:lang w:val="en-US"/>
        </w:rPr>
        <w:t xml:space="preserve"> Distance to calculate the differences between </w:t>
      </w:r>
      <w:r w:rsidR="00415E03">
        <w:rPr>
          <w:lang w:val="en-US"/>
        </w:rPr>
        <w:t>the sequence of strings</w:t>
      </w:r>
      <w:r w:rsidR="00415E03" w:rsidRPr="00415E03">
        <w:rPr>
          <w:lang w:val="en-US"/>
        </w:rPr>
        <w:t>.</w:t>
      </w:r>
      <w:r w:rsidR="00415E03">
        <w:rPr>
          <w:lang w:val="en-US"/>
        </w:rPr>
        <w:t xml:space="preserve"> It is compatible with python</w:t>
      </w:r>
      <w:r w:rsidR="00494BAF">
        <w:rPr>
          <w:lang w:val="en-US"/>
        </w:rPr>
        <w:t xml:space="preserve"> 2.4 or higher. It utilizes </w:t>
      </w:r>
      <w:proofErr w:type="spellStart"/>
      <w:r w:rsidR="00494BAF">
        <w:rPr>
          <w:lang w:val="en-US"/>
        </w:rPr>
        <w:t>difflib</w:t>
      </w:r>
      <w:proofErr w:type="spellEnd"/>
      <w:r w:rsidR="00494BAF">
        <w:rPr>
          <w:lang w:val="en-US"/>
        </w:rPr>
        <w:t xml:space="preserve"> library that comes bundled with Python and uses the package </w:t>
      </w:r>
      <w:r w:rsidR="00494BAF" w:rsidRPr="00494BAF">
        <w:rPr>
          <w:lang w:val="en-US"/>
        </w:rPr>
        <w:t>python-</w:t>
      </w:r>
      <w:proofErr w:type="spellStart"/>
      <w:r w:rsidR="00494BAF" w:rsidRPr="00494BAF">
        <w:rPr>
          <w:lang w:val="en-US"/>
        </w:rPr>
        <w:t>Levenshtein</w:t>
      </w:r>
      <w:proofErr w:type="spellEnd"/>
      <w:r w:rsidR="00494BAF">
        <w:rPr>
          <w:lang w:val="en-US"/>
        </w:rPr>
        <w:t xml:space="preserve"> to deliver results even faster. In </w:t>
      </w:r>
      <w:r w:rsidR="00063268">
        <w:rPr>
          <w:b/>
          <w:i/>
          <w:lang w:val="en-US"/>
        </w:rPr>
        <w:t>Testrek</w:t>
      </w:r>
      <w:r w:rsidR="00494BAF">
        <w:rPr>
          <w:b/>
          <w:i/>
          <w:lang w:val="en-US"/>
        </w:rPr>
        <w:t xml:space="preserve"> </w:t>
      </w:r>
      <w:r w:rsidR="00494BAF" w:rsidRPr="00494BAF">
        <w:rPr>
          <w:lang w:val="en-US"/>
        </w:rPr>
        <w:t>python-</w:t>
      </w:r>
      <w:proofErr w:type="spellStart"/>
      <w:r w:rsidR="00494BAF" w:rsidRPr="00494BAF">
        <w:rPr>
          <w:lang w:val="en-US"/>
        </w:rPr>
        <w:t>Levenshtein</w:t>
      </w:r>
      <w:proofErr w:type="spellEnd"/>
      <w:r w:rsidR="00494BAF">
        <w:rPr>
          <w:lang w:val="en-US"/>
        </w:rPr>
        <w:t xml:space="preserve"> </w:t>
      </w:r>
      <w:r w:rsidR="00063268">
        <w:rPr>
          <w:lang w:val="en-US"/>
        </w:rPr>
        <w:t>package</w:t>
      </w:r>
      <w:r w:rsidR="00494BAF">
        <w:rPr>
          <w:lang w:val="en-US"/>
        </w:rPr>
        <w:t xml:space="preserve"> is </w:t>
      </w:r>
      <w:r w:rsidR="00494BAF">
        <w:rPr>
          <w:lang w:val="en-US"/>
        </w:rPr>
        <w:lastRenderedPageBreak/>
        <w:t xml:space="preserve">used along with </w:t>
      </w:r>
      <w:proofErr w:type="spellStart"/>
      <w:r w:rsidR="00494BAF">
        <w:rPr>
          <w:lang w:val="en-US"/>
        </w:rPr>
        <w:t>fuzzywuzzy</w:t>
      </w:r>
      <w:proofErr w:type="spellEnd"/>
      <w:r w:rsidR="00494BAF">
        <w:rPr>
          <w:lang w:val="en-US"/>
        </w:rPr>
        <w:t xml:space="preserve"> in order to get results as quickly as possible</w:t>
      </w:r>
      <w:r w:rsidR="00241FC0">
        <w:fldChar w:fldCharType="begin"/>
      </w:r>
      <w:r w:rsidR="00241FC0">
        <w:instrText xml:space="preserve"> ADDIN ZOTERO_ITEM CSL_CITATION {"citationID":"a77pobhpvs","properties":{"formattedCitation":"[19]","plainCitation":"[19]"},"citationItems":[{"id":22,"uris":["http://zotero.org/users/4109258/items/D7MPMKQV"],"uri":["http://zotero.org/users/4109258/items/D7MPMKQV"],"itemData":{"id":22,"type":"book","title":"fuzzywuzzy: Fuzzy String Matching in Python","publisher":"SeatGeek","genre":"Python","source":"GitHub","URL":"https://github.com/seatgeek/fuzzywuzzy","note":"original-date: 2011-07-08T19:32:34Z","shortTitle":"fuzzywuzzy","issued":{"date-parts":[["2017",6,8]]}}}],"schema":"https://github.com/citation-style-language/schema/raw/master/csl-citation.json"} </w:instrText>
      </w:r>
      <w:r w:rsidR="00241FC0">
        <w:fldChar w:fldCharType="separate"/>
      </w:r>
      <w:r w:rsidR="00241FC0" w:rsidRPr="004C0820">
        <w:rPr>
          <w:rFonts w:cs="Times New Roman"/>
        </w:rPr>
        <w:t>[19]</w:t>
      </w:r>
      <w:r w:rsidR="00241FC0">
        <w:fldChar w:fldCharType="end"/>
      </w:r>
      <w:r w:rsidR="00494BAF">
        <w:rPr>
          <w:lang w:val="en-US"/>
        </w:rPr>
        <w:t>.</w:t>
      </w:r>
    </w:p>
    <w:p w14:paraId="382B4BE2" w14:textId="77BBDC60" w:rsidR="00494BAF" w:rsidRDefault="00494BAF" w:rsidP="007A0549">
      <w:pPr>
        <w:pStyle w:val="Heading5"/>
      </w:pPr>
      <w:proofErr w:type="spellStart"/>
      <w:r>
        <w:t>T</w:t>
      </w:r>
      <w:r w:rsidRPr="00494BAF">
        <w:t>qdm</w:t>
      </w:r>
      <w:proofErr w:type="spellEnd"/>
      <w:r w:rsidRPr="00494BAF">
        <w:t xml:space="preserve"> </w:t>
      </w:r>
      <w:r>
        <w:t xml:space="preserve">(v. </w:t>
      </w:r>
      <w:r w:rsidRPr="00494BAF">
        <w:t>4.14.0</w:t>
      </w:r>
      <w:r>
        <w:t>)</w:t>
      </w:r>
      <w:r w:rsidR="00241FC0">
        <w:t xml:space="preserve"> </w:t>
      </w:r>
    </w:p>
    <w:p w14:paraId="4B5238C1" w14:textId="7D023A8B" w:rsidR="00494BAF" w:rsidRDefault="00494BAF" w:rsidP="007A0549">
      <w:pPr>
        <w:pStyle w:val="1Para"/>
        <w:ind w:left="720"/>
        <w:rPr>
          <w:lang w:val="en-US"/>
        </w:rPr>
      </w:pPr>
      <w:proofErr w:type="spellStart"/>
      <w:r>
        <w:rPr>
          <w:lang w:val="en-US"/>
        </w:rPr>
        <w:t>Tqdm</w:t>
      </w:r>
      <w:proofErr w:type="spellEnd"/>
      <w:r>
        <w:rPr>
          <w:lang w:val="en-US"/>
        </w:rPr>
        <w:t xml:space="preserve"> package </w:t>
      </w:r>
      <w:r w:rsidR="00500C7A">
        <w:rPr>
          <w:lang w:val="en-US"/>
        </w:rPr>
        <w:t xml:space="preserve">is available for Python 2.6 and higher </w:t>
      </w:r>
      <w:r w:rsidR="001E258A">
        <w:rPr>
          <w:lang w:val="en-US"/>
        </w:rPr>
        <w:t xml:space="preserve">is used to create a progress bar from the number </w:t>
      </w:r>
      <w:r w:rsidR="00240D5F">
        <w:rPr>
          <w:lang w:val="en-US"/>
        </w:rPr>
        <w:t xml:space="preserve">of iterations. For implementation, it </w:t>
      </w:r>
      <w:r w:rsidR="00DC30E8">
        <w:rPr>
          <w:lang w:val="en-US"/>
        </w:rPr>
        <w:t>must</w:t>
      </w:r>
      <w:r w:rsidR="00240D5F">
        <w:rPr>
          <w:lang w:val="en-US"/>
        </w:rPr>
        <w:t xml:space="preserve"> simply wrap with the </w:t>
      </w:r>
      <w:r w:rsidR="00240D5F" w:rsidRPr="00240D5F">
        <w:rPr>
          <w:lang w:val="en-US"/>
        </w:rPr>
        <w:t>iterable</w:t>
      </w:r>
      <w:r w:rsidR="00240D5F">
        <w:rPr>
          <w:lang w:val="en-US"/>
        </w:rPr>
        <w:t xml:space="preserve">. The snippet below one can see the implementation in a </w:t>
      </w:r>
      <w:r w:rsidR="00DC30E8">
        <w:rPr>
          <w:lang w:val="en-US"/>
        </w:rPr>
        <w:t>real-time</w:t>
      </w:r>
      <w:r w:rsidR="00240D5F">
        <w:rPr>
          <w:lang w:val="en-US"/>
        </w:rPr>
        <w:t xml:space="preserve"> scenario</w:t>
      </w:r>
      <w:r w:rsidR="00241FC0">
        <w:fldChar w:fldCharType="begin"/>
      </w:r>
      <w:r w:rsidR="00241FC0">
        <w:instrText xml:space="preserve"> ADDIN ZOTERO_ITEM CSL_CITATION {"citationID":"a26a1asf103","properties":{"formattedCitation":"[20]","plainCitation":"[20]"},"citationItems":[{"id":12,"uris":["http://zotero.org/users/4109258/items/9VN3RXUB"],"uri":["http://zotero.org/users/4109258/items/9VN3RXUB"],"itemData":{"id":12,"type":"book","title":"tqdm: Fast, Extensible Progress Meter","version":"4.14.0","genre":"Python","source":"PyPI","medium":"any","URL":"https://github.com/tqdm/tqdm","shortTitle":"tqdm","author":[{"family":"developers","given":"tqdm"}]}}],"schema":"https://github.com/citation-style-language/schema/raw/master/csl-citation.json"} </w:instrText>
      </w:r>
      <w:r w:rsidR="00241FC0">
        <w:fldChar w:fldCharType="separate"/>
      </w:r>
      <w:r w:rsidR="00241FC0" w:rsidRPr="004C0820">
        <w:rPr>
          <w:rFonts w:cs="Times New Roman"/>
        </w:rPr>
        <w:t>[20]</w:t>
      </w:r>
      <w:r w:rsidR="00241FC0">
        <w:fldChar w:fldCharType="end"/>
      </w:r>
      <w:r w:rsidR="00240D5F">
        <w:rPr>
          <w:lang w:val="en-US"/>
        </w:rPr>
        <w:t>.</w:t>
      </w:r>
    </w:p>
    <w:tbl>
      <w:tblPr>
        <w:tblStyle w:val="TableGrid"/>
        <w:tblW w:w="8343" w:type="dxa"/>
        <w:tblInd w:w="720" w:type="dxa"/>
        <w:tblLook w:val="04A0" w:firstRow="1" w:lastRow="0" w:firstColumn="1" w:lastColumn="0" w:noHBand="0" w:noVBand="1"/>
      </w:tblPr>
      <w:tblGrid>
        <w:gridCol w:w="8343"/>
      </w:tblGrid>
      <w:tr w:rsidR="00240D5F" w14:paraId="1DFFC617" w14:textId="77777777" w:rsidTr="00A37298">
        <w:tc>
          <w:tcPr>
            <w:tcW w:w="8343" w:type="dxa"/>
          </w:tcPr>
          <w:p w14:paraId="64D32F90"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from tqdm import tqdm</w:t>
            </w:r>
          </w:p>
          <w:p w14:paraId="14D4A5A6"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p>
          <w:p w14:paraId="3CE37EDD"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for i in tqdm(range(500)):</w:t>
            </w:r>
          </w:p>
          <w:p w14:paraId="606501B7" w14:textId="0EFCC88C" w:rsidR="00240D5F"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w:t>
            </w:r>
          </w:p>
        </w:tc>
      </w:tr>
    </w:tbl>
    <w:p w14:paraId="1F37CC74" w14:textId="77777777" w:rsidR="00240D5F" w:rsidRDefault="00240D5F" w:rsidP="00EF56A4">
      <w:pPr>
        <w:pStyle w:val="1Para"/>
        <w:ind w:firstLine="0"/>
        <w:rPr>
          <w:lang w:val="en-US"/>
        </w:rPr>
      </w:pPr>
    </w:p>
    <w:p w14:paraId="7E5316D2" w14:textId="42F42104" w:rsidR="00A35664" w:rsidRDefault="00A35664" w:rsidP="007A0549">
      <w:pPr>
        <w:pStyle w:val="Heading5"/>
      </w:pPr>
      <w:r>
        <w:t>B</w:t>
      </w:r>
      <w:r w:rsidRPr="00A35664">
        <w:t xml:space="preserve">eautifulsoup4 </w:t>
      </w:r>
      <w:r>
        <w:t>(v. 4.6</w:t>
      </w:r>
      <w:r w:rsidRPr="00494BAF">
        <w:t>.0</w:t>
      </w:r>
      <w:r>
        <w:t>)</w:t>
      </w:r>
      <w:r w:rsidR="00241FC0">
        <w:t xml:space="preserve"> </w:t>
      </w:r>
    </w:p>
    <w:p w14:paraId="5DFF1BA0" w14:textId="2AA365BB" w:rsidR="00DC30E8" w:rsidRDefault="00D92EAA" w:rsidP="007A0549">
      <w:pPr>
        <w:pStyle w:val="1Para"/>
        <w:ind w:left="720"/>
        <w:rPr>
          <w:lang w:val="en-US"/>
        </w:rPr>
      </w:pPr>
      <w:proofErr w:type="spellStart"/>
      <w:r>
        <w:rPr>
          <w:lang w:val="en-US"/>
        </w:rPr>
        <w:t>Beautifulsoup</w:t>
      </w:r>
      <w:proofErr w:type="spellEnd"/>
      <w:r>
        <w:rPr>
          <w:lang w:val="en-US"/>
        </w:rPr>
        <w:t xml:space="preserve"> is</w:t>
      </w:r>
      <w:r w:rsidR="00A35664">
        <w:rPr>
          <w:lang w:val="en-US"/>
        </w:rPr>
        <w:t xml:space="preserve"> an extensively used python package for parsing through a web page. Since its emergence in 2004, it has been under constant development and the latest version provides some great features and robust runtime performance. It is built upon am HTML or XML parser, providing extensive features to iterate, search and modify the parsing tree</w:t>
      </w:r>
      <w:r w:rsidR="00241FC0">
        <w:fldChar w:fldCharType="begin"/>
      </w:r>
      <w:r w:rsidR="00241FC0">
        <w:instrText xml:space="preserve"> ADDIN ZOTERO_ITEM CSL_CITATION {"citationID":"a99uhnc9is","properties":{"formattedCitation":"[21]","plainCitation":"[21]"},"citationItems":[{"id":14,"uris":["http://zotero.org/users/4109258/items/BAT6FDMZ"],"uri":["http://zotero.org/users/4109258/items/BAT6FDMZ"],"itemData":{"id":14,"type":"book","title":"beautifulsoup4: Screen-scraping library","version":"4.6.0","genre":"Python","source":"PyPI","URL":"http://www.crummy.com/software/BeautifulSoup/bs4/","shortTitle":"beautifulsoup4","author":[{"family":"Richardson","given":"Leonard"}]}}],"schema":"https://github.com/citation-style-language/schema/raw/master/csl-citation.json"} </w:instrText>
      </w:r>
      <w:r w:rsidR="00241FC0">
        <w:fldChar w:fldCharType="separate"/>
      </w:r>
      <w:r w:rsidR="00241FC0" w:rsidRPr="004C0820">
        <w:rPr>
          <w:rFonts w:cs="Times New Roman"/>
        </w:rPr>
        <w:t>[21]</w:t>
      </w:r>
      <w:r w:rsidR="00241FC0">
        <w:fldChar w:fldCharType="end"/>
      </w:r>
      <w:r w:rsidR="00A35664">
        <w:rPr>
          <w:lang w:val="en-US"/>
        </w:rPr>
        <w:t>.</w:t>
      </w:r>
    </w:p>
    <w:p w14:paraId="00A0611D" w14:textId="5F983882" w:rsidR="00A35664" w:rsidRDefault="00A35664" w:rsidP="007A0549">
      <w:pPr>
        <w:pStyle w:val="1Para"/>
        <w:ind w:left="720"/>
        <w:rPr>
          <w:lang w:val="en-US"/>
        </w:rPr>
      </w:pPr>
      <w:r>
        <w:rPr>
          <w:lang w:val="en-US"/>
        </w:rPr>
        <w:t xml:space="preserve">In </w:t>
      </w:r>
      <w:r>
        <w:rPr>
          <w:b/>
          <w:i/>
          <w:lang w:val="en-US"/>
        </w:rPr>
        <w:t>Testrek</w:t>
      </w:r>
      <w:r>
        <w:rPr>
          <w:lang w:val="en-US"/>
        </w:rPr>
        <w:t xml:space="preserve">, it is mainly used to check for the existence of the files on the web </w:t>
      </w:r>
      <w:proofErr w:type="spellStart"/>
      <w:r>
        <w:rPr>
          <w:lang w:val="en-US"/>
        </w:rPr>
        <w:t>url</w:t>
      </w:r>
      <w:proofErr w:type="spellEnd"/>
      <w:r>
        <w:rPr>
          <w:lang w:val="en-US"/>
        </w:rPr>
        <w:t xml:space="preserve"> before </w:t>
      </w:r>
      <w:r w:rsidRPr="00A35664">
        <w:rPr>
          <w:i/>
          <w:lang w:val="en-US"/>
        </w:rPr>
        <w:t>requests</w:t>
      </w:r>
      <w:r>
        <w:rPr>
          <w:lang w:val="en-US"/>
        </w:rPr>
        <w:t xml:space="preserve"> library can be used to download that file. This was necessary to be done while providing the right results in the </w:t>
      </w:r>
      <w:r w:rsidR="0091331A">
        <w:rPr>
          <w:lang w:val="en-US"/>
        </w:rPr>
        <w:t xml:space="preserve">download success </w:t>
      </w:r>
      <w:r>
        <w:rPr>
          <w:lang w:val="en-US"/>
        </w:rPr>
        <w:t>report.</w:t>
      </w:r>
    </w:p>
    <w:p w14:paraId="6DBCB0A9" w14:textId="77777777" w:rsidR="0091331A" w:rsidRPr="00A35664" w:rsidRDefault="0091331A" w:rsidP="0091331A">
      <w:pPr>
        <w:pStyle w:val="1Para"/>
        <w:ind w:firstLine="0"/>
        <w:rPr>
          <w:lang w:val="en-US"/>
        </w:rPr>
      </w:pPr>
    </w:p>
    <w:p w14:paraId="1493055D" w14:textId="564CB8CF" w:rsidR="00A146E6" w:rsidRDefault="00A146E6">
      <w:pPr>
        <w:spacing w:after="160" w:line="259" w:lineRule="auto"/>
        <w:rPr>
          <w:sz w:val="28"/>
        </w:rPr>
      </w:pPr>
      <w:r>
        <w:br w:type="page"/>
      </w:r>
    </w:p>
    <w:p w14:paraId="585AB012" w14:textId="0D89499A" w:rsidR="00B26E55" w:rsidRDefault="00216111" w:rsidP="00A146E6">
      <w:pPr>
        <w:pStyle w:val="Heading2"/>
      </w:pPr>
      <w:bookmarkStart w:id="18" w:name="_Toc485472219"/>
      <w:r>
        <w:lastRenderedPageBreak/>
        <w:t>Development</w:t>
      </w:r>
      <w:r w:rsidR="003F37A6">
        <w:t xml:space="preserve"> and Testing</w:t>
      </w:r>
      <w:r>
        <w:t xml:space="preserve"> Methodology</w:t>
      </w:r>
      <w:bookmarkEnd w:id="18"/>
    </w:p>
    <w:p w14:paraId="18F1CAAA" w14:textId="52C180B8" w:rsidR="008A7F25" w:rsidRDefault="00216111" w:rsidP="007A0549">
      <w:pPr>
        <w:pStyle w:val="1Para"/>
        <w:ind w:left="720"/>
      </w:pPr>
      <w:r>
        <w:t xml:space="preserve">Most of the development work on </w:t>
      </w:r>
      <w:r>
        <w:rPr>
          <w:b/>
          <w:i/>
        </w:rPr>
        <w:t>Testrek</w:t>
      </w:r>
      <w:r>
        <w:t xml:space="preserve">, was conducted by me and it was necessary to choose the right development techniques. The list of possible development methodologies was already </w:t>
      </w:r>
      <w:proofErr w:type="gramStart"/>
      <w:r>
        <w:t>shorten</w:t>
      </w:r>
      <w:proofErr w:type="gramEnd"/>
      <w:r>
        <w:t xml:space="preserve"> down to only a few because of this fact. The timeframe available for the development of the </w:t>
      </w:r>
      <w:r w:rsidR="000D77A1">
        <w:t xml:space="preserve">application was limited as well and it served as </w:t>
      </w:r>
      <w:r w:rsidR="00784D5F">
        <w:t xml:space="preserve">the second condition to limit the list down to one. For all these reasons, </w:t>
      </w:r>
      <w:r w:rsidR="00784D5F" w:rsidRPr="00784D5F">
        <w:t>test-driven development</w:t>
      </w:r>
      <w:r w:rsidR="00A80504">
        <w:t xml:space="preserve"> was chosen. All through the development life cycle, it was necessary to design tests and then write the function definitions. </w:t>
      </w:r>
      <w:r w:rsidR="009865B7">
        <w:t>Test driven development</w:t>
      </w:r>
      <w:r w:rsidR="00A43E6F">
        <w:fldChar w:fldCharType="begin"/>
      </w:r>
      <w:r w:rsidR="004C0820">
        <w:instrText xml:space="preserve"> ADDIN ZOTERO_ITEM CSL_CITATION {"citationID":"a1309kkaqok","properties":{"formattedCitation":"[22]","plainCitation":"[22]"},"citationItems":[{"id":26,"uris":["http://zotero.org/users/4109258/items/EM7WQFHB"],"uri":["http://zotero.org/users/4109258/items/EM7WQFHB"],"itemData":{"id":26,"type":"post-weblog","title":"Test Driven Development (TDD): Example Walkthrough","container-title":"Technology Conversations","abstract":"Test-driven development (TDD) is a software development process that relies on the repetition of a very short development cycle: first the developer writes an (initially failing) automated test cas…","URL":"https://technologyconversations.com/2013/12/20/test-driven-development-tdd-example-walkthrough/","shortTitle":"Test Driven Development (TDD)","author":[{"family":"Farcic","given":"Viktor"}],"issued":{"date-parts":[["2013",12,20]]},"accessed":{"date-parts":[["2017",6,8]]}}}],"schema":"https://github.com/citation-style-language/schema/raw/master/csl-citation.json"} </w:instrText>
      </w:r>
      <w:r w:rsidR="00A43E6F">
        <w:fldChar w:fldCharType="separate"/>
      </w:r>
      <w:r w:rsidR="004C0820" w:rsidRPr="004C0820">
        <w:rPr>
          <w:rFonts w:cs="Times New Roman"/>
        </w:rPr>
        <w:t>[22]</w:t>
      </w:r>
      <w:r w:rsidR="00A43E6F">
        <w:fldChar w:fldCharType="end"/>
      </w:r>
      <w:r w:rsidR="009865B7">
        <w:t xml:space="preserve"> has its own challenges and but it did fit </w:t>
      </w:r>
      <w:r w:rsidR="00144004">
        <w:t>nicely</w:t>
      </w:r>
      <w:r w:rsidR="009865B7">
        <w:t xml:space="preserve"> for a small project like </w:t>
      </w:r>
      <w:r w:rsidR="009865B7">
        <w:rPr>
          <w:i/>
        </w:rPr>
        <w:t>Testrek.</w:t>
      </w:r>
      <w:r w:rsidR="008A7F25">
        <w:t xml:space="preserve"> </w:t>
      </w:r>
      <w:r w:rsidR="009865B7">
        <w:t>The illustration below provides an overview of how the development was</w:t>
      </w:r>
      <w:r w:rsidR="008A7F25">
        <w:t xml:space="preserve"> approached at different stages</w:t>
      </w:r>
    </w:p>
    <w:p w14:paraId="321B8F02" w14:textId="77777777" w:rsidR="00523E58" w:rsidRDefault="009865B7" w:rsidP="00523E58">
      <w:pPr>
        <w:pStyle w:val="1Para"/>
        <w:keepNext/>
        <w:ind w:firstLine="0"/>
        <w:jc w:val="center"/>
      </w:pPr>
      <w:r>
        <w:rPr>
          <w:noProof/>
          <w:lang w:val="en-GB" w:eastAsia="en-GB"/>
        </w:rPr>
        <w:drawing>
          <wp:inline distT="0" distB="0" distL="0" distR="0" wp14:anchorId="0F5879B4" wp14:editId="269D64BF">
            <wp:extent cx="4795690" cy="3908016"/>
            <wp:effectExtent l="0" t="0" r="5080" b="3810"/>
            <wp:docPr id="4" name="Picture 4" descr="/Users/akshat/Documents/Tand_Labs/Testrek/_01_Designs/images/Drawin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akshat/Documents/Tand_Labs/Testrek/_01_Designs/images/Drawing3.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23998" cy="3931084"/>
                    </a:xfrm>
                    <a:prstGeom prst="rect">
                      <a:avLst/>
                    </a:prstGeom>
                    <a:noFill/>
                    <a:ln>
                      <a:noFill/>
                    </a:ln>
                  </pic:spPr>
                </pic:pic>
              </a:graphicData>
            </a:graphic>
          </wp:inline>
        </w:drawing>
      </w:r>
    </w:p>
    <w:p w14:paraId="444DA22D" w14:textId="5F085555" w:rsidR="008A7F25" w:rsidRDefault="00523E58" w:rsidP="00523E58">
      <w:pPr>
        <w:pStyle w:val="Caption"/>
        <w:jc w:val="center"/>
      </w:pPr>
      <w:r>
        <w:t xml:space="preserve">Figure </w:t>
      </w:r>
      <w:r w:rsidR="00567A93">
        <w:t>5</w:t>
      </w:r>
      <w:r>
        <w:t xml:space="preserve"> - </w:t>
      </w:r>
      <w:r w:rsidR="00D92EAA">
        <w:t>Development</w:t>
      </w:r>
      <w:r>
        <w:t xml:space="preserve"> life-cycle</w:t>
      </w:r>
    </w:p>
    <w:p w14:paraId="348A3A80" w14:textId="089241FD" w:rsidR="008A7F25" w:rsidRDefault="008A7F25" w:rsidP="00302768">
      <w:pPr>
        <w:pStyle w:val="1Para"/>
        <w:ind w:firstLine="0"/>
      </w:pPr>
      <w:r>
        <w:lastRenderedPageBreak/>
        <w:t>The following sequence of</w:t>
      </w:r>
      <w:r w:rsidR="006E7746">
        <w:t xml:space="preserve"> steps are generally followed in a </w:t>
      </w:r>
      <w:r w:rsidR="00D92EAA">
        <w:t>test-driven</w:t>
      </w:r>
      <w:r w:rsidR="006E7746">
        <w:t xml:space="preserve"> development projects</w:t>
      </w:r>
      <w:r w:rsidR="00A43E6F">
        <w:fldChar w:fldCharType="begin"/>
      </w:r>
      <w:r w:rsidR="004C0820">
        <w:instrText xml:space="preserve"> ADDIN ZOTERO_ITEM CSL_CITATION {"citationID":"a277q243huq","properties":{"formattedCitation":"[23]","plainCitation":"[23]"},"citationItems":[{"id":73,"uris":["http://zotero.org/users/4109258/items/4MG79JFM"],"uri":["http://zotero.org/users/4109258/items/4MG79JFM"],"itemData":{"id":73,"type":"webpage","title":"Introduction to Test Driven Development (TDD)","URL":"http://agiledata.org/essays/tdd.html","accessed":{"date-parts":[["2017",6,17]]}}}],"schema":"https://github.com/citation-style-language/schema/raw/master/csl-citation.json"} </w:instrText>
      </w:r>
      <w:r w:rsidR="00A43E6F">
        <w:fldChar w:fldCharType="separate"/>
      </w:r>
      <w:r w:rsidR="004C0820" w:rsidRPr="004C0820">
        <w:rPr>
          <w:rFonts w:cs="Times New Roman"/>
        </w:rPr>
        <w:t>[23]</w:t>
      </w:r>
      <w:r w:rsidR="00A43E6F">
        <w:fldChar w:fldCharType="end"/>
      </w:r>
      <w:r w:rsidR="006E7746">
        <w:t>:</w:t>
      </w:r>
    </w:p>
    <w:p w14:paraId="35F303CA" w14:textId="77777777" w:rsidR="008A7F25" w:rsidRDefault="008A7F25" w:rsidP="008A7F25">
      <w:pPr>
        <w:pStyle w:val="1Para"/>
        <w:numPr>
          <w:ilvl w:val="0"/>
          <w:numId w:val="10"/>
        </w:numPr>
      </w:pPr>
      <w:r>
        <w:t>Add a test</w:t>
      </w:r>
    </w:p>
    <w:p w14:paraId="46E51FB5" w14:textId="77777777" w:rsidR="008A7F25" w:rsidRDefault="008A7F25" w:rsidP="008A7F25">
      <w:pPr>
        <w:pStyle w:val="1Para"/>
        <w:numPr>
          <w:ilvl w:val="0"/>
          <w:numId w:val="10"/>
        </w:numPr>
      </w:pPr>
      <w:r>
        <w:t>Run all tests and see if the new one fails</w:t>
      </w:r>
    </w:p>
    <w:p w14:paraId="5EFE3147" w14:textId="77777777" w:rsidR="008A7F25" w:rsidRDefault="008A7F25" w:rsidP="008A7F25">
      <w:pPr>
        <w:pStyle w:val="1Para"/>
        <w:numPr>
          <w:ilvl w:val="0"/>
          <w:numId w:val="10"/>
        </w:numPr>
      </w:pPr>
      <w:r>
        <w:t>Write some code</w:t>
      </w:r>
    </w:p>
    <w:p w14:paraId="58B5586B" w14:textId="77777777" w:rsidR="008A7F25" w:rsidRDefault="008A7F25" w:rsidP="008A7F25">
      <w:pPr>
        <w:pStyle w:val="1Para"/>
        <w:numPr>
          <w:ilvl w:val="0"/>
          <w:numId w:val="10"/>
        </w:numPr>
      </w:pPr>
      <w:r>
        <w:t>Run tests</w:t>
      </w:r>
    </w:p>
    <w:p w14:paraId="400DE2BA" w14:textId="77777777" w:rsidR="008A7F25" w:rsidRDefault="008A7F25" w:rsidP="008A7F25">
      <w:pPr>
        <w:pStyle w:val="1Para"/>
        <w:numPr>
          <w:ilvl w:val="0"/>
          <w:numId w:val="10"/>
        </w:numPr>
      </w:pPr>
      <w:r>
        <w:t>Refactor code</w:t>
      </w:r>
    </w:p>
    <w:p w14:paraId="66FEC30B" w14:textId="3E9C21CD" w:rsidR="008A7F25" w:rsidRDefault="008A7F25" w:rsidP="008A7F25">
      <w:pPr>
        <w:pStyle w:val="1Para"/>
        <w:numPr>
          <w:ilvl w:val="0"/>
          <w:numId w:val="10"/>
        </w:numPr>
      </w:pPr>
      <w:r>
        <w:t>Repeat</w:t>
      </w:r>
    </w:p>
    <w:p w14:paraId="6020DE94" w14:textId="2694B289" w:rsidR="008A7F25" w:rsidRDefault="008A7F25" w:rsidP="008A7F25">
      <w:pPr>
        <w:pStyle w:val="1Para"/>
      </w:pPr>
      <w:r>
        <w:t xml:space="preserve">It is true that TDD slows down the development </w:t>
      </w:r>
      <w:r w:rsidR="00A512E9">
        <w:t xml:space="preserve">but once </w:t>
      </w:r>
      <w:r w:rsidR="00517157">
        <w:t>one</w:t>
      </w:r>
      <w:r w:rsidR="00A512E9">
        <w:t xml:space="preserve"> get into the loop it becomes quite easy. It was important to produce better designs, allow easy and safe refactoring and slowly increase the test coverage</w:t>
      </w:r>
      <w:r w:rsidR="00517157">
        <w:t xml:space="preserve"> </w:t>
      </w:r>
      <w:proofErr w:type="gramStart"/>
      <w:r w:rsidR="00517157">
        <w:t>in order to</w:t>
      </w:r>
      <w:proofErr w:type="gramEnd"/>
      <w:r w:rsidR="00517157">
        <w:t xml:space="preserve"> adapt to this methodology and take its benefits.</w:t>
      </w:r>
    </w:p>
    <w:p w14:paraId="6A32F961" w14:textId="77777777" w:rsidR="00B4373A" w:rsidRDefault="00B4373A">
      <w:pPr>
        <w:spacing w:after="160" w:line="259" w:lineRule="auto"/>
        <w:rPr>
          <w:rFonts w:eastAsiaTheme="majorEastAsia" w:cstheme="majorBidi"/>
          <w:b/>
          <w:color w:val="000000" w:themeColor="text1"/>
          <w:sz w:val="30"/>
          <w:szCs w:val="26"/>
          <w:lang w:val="en-CA"/>
        </w:rPr>
      </w:pPr>
      <w:r>
        <w:br w:type="page"/>
      </w:r>
    </w:p>
    <w:p w14:paraId="47BEDA34" w14:textId="1FFDE47B" w:rsidR="00B4373A" w:rsidRDefault="00B4373A" w:rsidP="00B4373A">
      <w:pPr>
        <w:pStyle w:val="Heading2"/>
      </w:pPr>
      <w:bookmarkStart w:id="19" w:name="_Toc485472220"/>
      <w:r>
        <w:lastRenderedPageBreak/>
        <w:t>Plagiarism Check</w:t>
      </w:r>
      <w:bookmarkEnd w:id="19"/>
    </w:p>
    <w:p w14:paraId="21DCDB95" w14:textId="3A5DCF6B" w:rsidR="00063268" w:rsidRDefault="00B4373A" w:rsidP="007A0549">
      <w:pPr>
        <w:pStyle w:val="1Para"/>
        <w:ind w:left="720"/>
      </w:pPr>
      <w:r w:rsidRPr="00B4373A">
        <w:rPr>
          <w:i/>
        </w:rPr>
        <w:t>Testrek</w:t>
      </w:r>
      <w:r>
        <w:t xml:space="preserve"> </w:t>
      </w:r>
      <w:r w:rsidR="000236F5">
        <w:t>incorporates</w:t>
      </w:r>
      <w:r w:rsidR="009F1641">
        <w:t xml:space="preserve"> a feature to run plagiarism check on</w:t>
      </w:r>
      <w:r w:rsidR="00DB51E6">
        <w:t xml:space="preserve"> answers from </w:t>
      </w:r>
      <w:r w:rsidR="00091B90">
        <w:t>every</w:t>
      </w:r>
      <w:r w:rsidR="00DB51E6">
        <w:t xml:space="preserve"> </w:t>
      </w:r>
      <w:r w:rsidR="00091B90">
        <w:t>test taker</w:t>
      </w:r>
      <w:r w:rsidR="003B0D54">
        <w:t xml:space="preserve"> against the answers from every other </w:t>
      </w:r>
      <w:r w:rsidR="00FA0CFA">
        <w:t>test taker</w:t>
      </w:r>
      <w:r w:rsidR="00091B90">
        <w:t xml:space="preserve">. For this purpose, </w:t>
      </w:r>
      <w:proofErr w:type="spellStart"/>
      <w:r w:rsidR="00091B90" w:rsidRPr="004E1A5A">
        <w:rPr>
          <w:i/>
        </w:rPr>
        <w:t>fuzzywuzzy</w:t>
      </w:r>
      <w:proofErr w:type="spellEnd"/>
      <w:r w:rsidR="00091B90">
        <w:t xml:space="preserve"> packag</w:t>
      </w:r>
      <w:r w:rsidR="001B2EE8">
        <w:t xml:space="preserve">e </w:t>
      </w:r>
      <w:r w:rsidR="00FA0CFA">
        <w:t xml:space="preserve">is used which can provide similarity ratios </w:t>
      </w:r>
      <w:r w:rsidR="00063268">
        <w:t>processed for different types of string comparisons</w:t>
      </w:r>
      <w:r w:rsidR="00FA0CFA">
        <w:t>.</w:t>
      </w:r>
      <w:r w:rsidR="00A43E6F">
        <w:fldChar w:fldCharType="begin"/>
      </w:r>
      <w:r w:rsidR="004C0820">
        <w:instrText xml:space="preserve"> ADDIN ZOTERO_ITEM CSL_CITATION {"citationID":"a210o4g36hi","properties":{"formattedCitation":"[24]","plainCitation":"[24]"},"citationItems":[{"id":5,"uris":["http://zotero.org/users/4109258/items/27T95B7Z"],"uri":["http://zotero.org/users/4109258/items/27T95B7Z"],"itemData":{"id":5,"type":"post-weblog","title":"Fuzzy String Matching in Python","container-title":"Marco Bonzanini","abstract":"Fuzzy String Matching, also called Approximate String Matching, is the process of finding strings that approximatively match a given pattern. The closeness of a match is often measured in terms of …","URL":"https://marcobonzanini.com/2015/02/25/fuzzy-string-matching-in-python/","author":[{"literal":"Marco"}],"issued":{"date-parts":[["2015",2,25]]},"accessed":{"date-parts":[["2017",6,8]]}}}],"schema":"https://github.com/citation-style-language/schema/raw/master/csl-citation.json"} </w:instrText>
      </w:r>
      <w:r w:rsidR="00A43E6F">
        <w:fldChar w:fldCharType="separate"/>
      </w:r>
      <w:r w:rsidR="004C0820" w:rsidRPr="004C0820">
        <w:rPr>
          <w:rFonts w:cs="Times New Roman"/>
        </w:rPr>
        <w:t>[24]</w:t>
      </w:r>
      <w:r w:rsidR="00A43E6F">
        <w:fldChar w:fldCharType="end"/>
      </w:r>
    </w:p>
    <w:p w14:paraId="046CA0EC" w14:textId="55A0A03A" w:rsidR="001440E3" w:rsidRPr="001440E3" w:rsidRDefault="00C55F77" w:rsidP="001440E3">
      <w:pPr>
        <w:pStyle w:val="Heading5"/>
      </w:pPr>
      <w:r>
        <w:t>Simple</w:t>
      </w:r>
      <w:r w:rsidR="001440E3">
        <w:t xml:space="preserve"> Ratio</w:t>
      </w:r>
    </w:p>
    <w:tbl>
      <w:tblPr>
        <w:tblStyle w:val="TableGrid"/>
        <w:tblW w:w="0" w:type="auto"/>
        <w:tblInd w:w="701" w:type="dxa"/>
        <w:tblLook w:val="04A0" w:firstRow="1" w:lastRow="0" w:firstColumn="1" w:lastColumn="0" w:noHBand="0" w:noVBand="1"/>
      </w:tblPr>
      <w:tblGrid>
        <w:gridCol w:w="8355"/>
      </w:tblGrid>
      <w:tr w:rsidR="00063268" w14:paraId="4E2E3EF8" w14:textId="77777777" w:rsidTr="00267E13">
        <w:trPr>
          <w:trHeight w:val="1131"/>
        </w:trPr>
        <w:tc>
          <w:tcPr>
            <w:tcW w:w="8355" w:type="dxa"/>
          </w:tcPr>
          <w:p w14:paraId="715EB1E4"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fuzz</w:t>
            </w:r>
          </w:p>
          <w:p w14:paraId="58DB71BC"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process</w:t>
            </w:r>
          </w:p>
          <w:p w14:paraId="75A72783"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8A3D436"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uzz.ratio("we are here, finally", "we are here, finally!")</w:t>
            </w:r>
          </w:p>
          <w:p w14:paraId="620753FF" w14:textId="1457EA2E" w:rsidR="00063268"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267E13">
              <w:rPr>
                <w:rFonts w:ascii="Consolas" w:hAnsi="Consolas" w:cs="Courier New"/>
                <w:noProof/>
                <w:color w:val="242729"/>
                <w:szCs w:val="24"/>
                <w:bdr w:val="none" w:sz="0" w:space="0" w:color="auto" w:frame="1"/>
                <w:shd w:val="clear" w:color="auto" w:fill="EFF0F1"/>
                <w:lang w:val="en-GB" w:eastAsia="en-GB"/>
              </w:rPr>
              <w:t>97</w:t>
            </w:r>
          </w:p>
        </w:tc>
      </w:tr>
    </w:tbl>
    <w:p w14:paraId="414E0156" w14:textId="77777777" w:rsidR="00267E13" w:rsidRDefault="00267E13" w:rsidP="00267E13">
      <w:pPr>
        <w:pStyle w:val="Heading5"/>
      </w:pPr>
    </w:p>
    <w:p w14:paraId="257E9C2A" w14:textId="3E05A885" w:rsidR="00267E13" w:rsidRPr="001440E3" w:rsidRDefault="00267E13" w:rsidP="00267E13">
      <w:pPr>
        <w:pStyle w:val="Heading5"/>
      </w:pPr>
      <w:r>
        <w:t>Partial Ratio</w:t>
      </w:r>
    </w:p>
    <w:tbl>
      <w:tblPr>
        <w:tblStyle w:val="TableGrid"/>
        <w:tblW w:w="0" w:type="auto"/>
        <w:tblInd w:w="701" w:type="dxa"/>
        <w:tblLook w:val="04A0" w:firstRow="1" w:lastRow="0" w:firstColumn="1" w:lastColumn="0" w:noHBand="0" w:noVBand="1"/>
      </w:tblPr>
      <w:tblGrid>
        <w:gridCol w:w="8355"/>
      </w:tblGrid>
      <w:tr w:rsidR="00267E13" w14:paraId="27FF7198" w14:textId="77777777" w:rsidTr="004E1A5A">
        <w:trPr>
          <w:trHeight w:val="91"/>
        </w:trPr>
        <w:tc>
          <w:tcPr>
            <w:tcW w:w="8355" w:type="dxa"/>
          </w:tcPr>
          <w:p w14:paraId="2DF1C2E8"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uzz.partial_ratio("this is a test", "this is a test!")</w:t>
            </w:r>
          </w:p>
          <w:p w14:paraId="504952EF" w14:textId="770A1B03"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267E13">
              <w:rPr>
                <w:rFonts w:ascii="Consolas" w:hAnsi="Consolas" w:cs="Courier New"/>
                <w:noProof/>
                <w:color w:val="242729"/>
                <w:szCs w:val="24"/>
                <w:bdr w:val="none" w:sz="0" w:space="0" w:color="auto" w:frame="1"/>
                <w:shd w:val="clear" w:color="auto" w:fill="EFF0F1"/>
                <w:lang w:val="en-GB" w:eastAsia="en-GB"/>
              </w:rPr>
              <w:t>100</w:t>
            </w:r>
          </w:p>
        </w:tc>
      </w:tr>
    </w:tbl>
    <w:p w14:paraId="59BB3361" w14:textId="77777777" w:rsidR="00267E13" w:rsidRDefault="00267E13" w:rsidP="00267E13">
      <w:pPr>
        <w:pStyle w:val="Heading5"/>
      </w:pPr>
    </w:p>
    <w:p w14:paraId="5D2D5AB8" w14:textId="18D36164" w:rsidR="00267E13" w:rsidRPr="001440E3" w:rsidRDefault="00267E13" w:rsidP="00267E13">
      <w:pPr>
        <w:pStyle w:val="Heading5"/>
      </w:pPr>
      <w:r>
        <w:t>Token Sort Ratio</w:t>
      </w:r>
    </w:p>
    <w:tbl>
      <w:tblPr>
        <w:tblStyle w:val="TableGrid"/>
        <w:tblW w:w="0" w:type="auto"/>
        <w:tblInd w:w="701" w:type="dxa"/>
        <w:tblLook w:val="04A0" w:firstRow="1" w:lastRow="0" w:firstColumn="1" w:lastColumn="0" w:noHBand="0" w:noVBand="1"/>
      </w:tblPr>
      <w:tblGrid>
        <w:gridCol w:w="8355"/>
      </w:tblGrid>
      <w:tr w:rsidR="00267E13" w14:paraId="0E550E64" w14:textId="77777777" w:rsidTr="008A60EF">
        <w:trPr>
          <w:trHeight w:val="1131"/>
        </w:trPr>
        <w:tc>
          <w:tcPr>
            <w:tcW w:w="8355" w:type="dxa"/>
          </w:tcPr>
          <w:p w14:paraId="7343E909" w14:textId="77777777" w:rsidR="00EC77EF" w:rsidRPr="00EC77EF" w:rsidRDefault="00EC77EF" w:rsidP="00EC77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EC77EF">
              <w:rPr>
                <w:rFonts w:ascii="Consolas" w:hAnsi="Consolas" w:cs="Courier New"/>
                <w:noProof/>
                <w:color w:val="242729"/>
                <w:szCs w:val="24"/>
                <w:bdr w:val="none" w:sz="0" w:space="0" w:color="auto" w:frame="1"/>
                <w:shd w:val="clear" w:color="auto" w:fill="EFF0F1"/>
                <w:lang w:val="en-GB" w:eastAsia="en-GB"/>
              </w:rPr>
              <w:t>&gt;&gt;&gt; fuzz.ratio("fuzzy wuzzy was a bear", "wuzzy fuzzy was a bear")</w:t>
            </w:r>
          </w:p>
          <w:p w14:paraId="0F4FFC14" w14:textId="77777777" w:rsidR="00EC77EF" w:rsidRPr="00EC77EF" w:rsidRDefault="00EC77EF" w:rsidP="00EC77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EC77EF">
              <w:rPr>
                <w:rFonts w:ascii="Consolas" w:hAnsi="Consolas" w:cs="Courier New"/>
                <w:noProof/>
                <w:color w:val="242729"/>
                <w:szCs w:val="24"/>
                <w:bdr w:val="none" w:sz="0" w:space="0" w:color="auto" w:frame="1"/>
                <w:shd w:val="clear" w:color="auto" w:fill="EFF0F1"/>
                <w:lang w:val="en-GB" w:eastAsia="en-GB"/>
              </w:rPr>
              <w:t>91</w:t>
            </w:r>
          </w:p>
          <w:p w14:paraId="0A863DD9" w14:textId="77777777" w:rsidR="00EC77EF" w:rsidRPr="00EC77EF" w:rsidRDefault="00EC77EF" w:rsidP="00EC77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EC77EF">
              <w:rPr>
                <w:rFonts w:ascii="Consolas" w:hAnsi="Consolas" w:cs="Courier New"/>
                <w:noProof/>
                <w:color w:val="242729"/>
                <w:szCs w:val="24"/>
                <w:bdr w:val="none" w:sz="0" w:space="0" w:color="auto" w:frame="1"/>
                <w:shd w:val="clear" w:color="auto" w:fill="EFF0F1"/>
                <w:lang w:val="en-GB" w:eastAsia="en-GB"/>
              </w:rPr>
              <w:t>&gt;&gt;&gt; fuzz.token_sort_ratio("fuzzy wuzzy was a bear", "wuzzy fuzzy was a bear")</w:t>
            </w:r>
          </w:p>
          <w:p w14:paraId="17E6DA65" w14:textId="10031F5E" w:rsidR="00267E13" w:rsidRPr="00267E13" w:rsidRDefault="00EC77EF"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EC77EF">
              <w:rPr>
                <w:rFonts w:ascii="Consolas" w:hAnsi="Consolas" w:cs="Courier New"/>
                <w:noProof/>
                <w:color w:val="242729"/>
                <w:szCs w:val="24"/>
                <w:bdr w:val="none" w:sz="0" w:space="0" w:color="auto" w:frame="1"/>
                <w:shd w:val="clear" w:color="auto" w:fill="EFF0F1"/>
                <w:lang w:val="en-GB" w:eastAsia="en-GB"/>
              </w:rPr>
              <w:t>100</w:t>
            </w:r>
          </w:p>
        </w:tc>
      </w:tr>
    </w:tbl>
    <w:p w14:paraId="7015C08E" w14:textId="77777777" w:rsidR="00267E13" w:rsidRDefault="00267E13" w:rsidP="00267E13">
      <w:pPr>
        <w:pStyle w:val="Heading5"/>
      </w:pPr>
    </w:p>
    <w:p w14:paraId="0D890A90" w14:textId="1D8C0C2C" w:rsidR="00267E13" w:rsidRPr="001440E3" w:rsidRDefault="004E1A5A" w:rsidP="00267E13">
      <w:pPr>
        <w:pStyle w:val="Heading5"/>
      </w:pPr>
      <w:r>
        <w:t>Token Set</w:t>
      </w:r>
      <w:r w:rsidR="00267E13">
        <w:t xml:space="preserve"> Ratio</w:t>
      </w:r>
    </w:p>
    <w:tbl>
      <w:tblPr>
        <w:tblStyle w:val="TableGrid"/>
        <w:tblW w:w="0" w:type="auto"/>
        <w:tblInd w:w="701" w:type="dxa"/>
        <w:tblLook w:val="04A0" w:firstRow="1" w:lastRow="0" w:firstColumn="1" w:lastColumn="0" w:noHBand="0" w:noVBand="1"/>
      </w:tblPr>
      <w:tblGrid>
        <w:gridCol w:w="8355"/>
      </w:tblGrid>
      <w:tr w:rsidR="00267E13" w14:paraId="227AB0B0" w14:textId="77777777" w:rsidTr="008A60EF">
        <w:trPr>
          <w:trHeight w:val="1131"/>
        </w:trPr>
        <w:tc>
          <w:tcPr>
            <w:tcW w:w="8355" w:type="dxa"/>
          </w:tcPr>
          <w:p w14:paraId="5D66FD45" w14:textId="77777777"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fuzz</w:t>
            </w:r>
          </w:p>
          <w:p w14:paraId="530F1A6E" w14:textId="77777777"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process</w:t>
            </w:r>
          </w:p>
          <w:p w14:paraId="0575CA0D" w14:textId="77777777"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1643BEC4" w14:textId="77777777" w:rsidR="004E1A5A" w:rsidRPr="004E1A5A" w:rsidRDefault="004E1A5A" w:rsidP="004E1A5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4E1A5A">
              <w:rPr>
                <w:rFonts w:ascii="Consolas" w:hAnsi="Consolas" w:cs="Courier New"/>
                <w:noProof/>
                <w:color w:val="242729"/>
                <w:szCs w:val="24"/>
                <w:bdr w:val="none" w:sz="0" w:space="0" w:color="auto" w:frame="1"/>
                <w:shd w:val="clear" w:color="auto" w:fill="EFF0F1"/>
                <w:lang w:val="en-GB" w:eastAsia="en-GB"/>
              </w:rPr>
              <w:t>&gt;&gt;&gt; fuzz.token_sort_ratio("fuzzy was a bear", "fuzzy fuzzy was a bear")</w:t>
            </w:r>
          </w:p>
          <w:p w14:paraId="3FFA1396" w14:textId="77777777" w:rsidR="004E1A5A" w:rsidRPr="004E1A5A" w:rsidRDefault="004E1A5A" w:rsidP="004E1A5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4E1A5A">
              <w:rPr>
                <w:rFonts w:ascii="Consolas" w:hAnsi="Consolas" w:cs="Courier New"/>
                <w:noProof/>
                <w:color w:val="242729"/>
                <w:szCs w:val="24"/>
                <w:bdr w:val="none" w:sz="0" w:space="0" w:color="auto" w:frame="1"/>
                <w:shd w:val="clear" w:color="auto" w:fill="EFF0F1"/>
                <w:lang w:val="en-GB" w:eastAsia="en-GB"/>
              </w:rPr>
              <w:t>84</w:t>
            </w:r>
          </w:p>
          <w:p w14:paraId="77CE25AD" w14:textId="77777777" w:rsidR="004E1A5A" w:rsidRPr="004E1A5A" w:rsidRDefault="004E1A5A" w:rsidP="004E1A5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4E1A5A">
              <w:rPr>
                <w:rFonts w:ascii="Consolas" w:hAnsi="Consolas" w:cs="Courier New"/>
                <w:noProof/>
                <w:color w:val="242729"/>
                <w:szCs w:val="24"/>
                <w:bdr w:val="none" w:sz="0" w:space="0" w:color="auto" w:frame="1"/>
                <w:shd w:val="clear" w:color="auto" w:fill="EFF0F1"/>
                <w:lang w:val="en-GB" w:eastAsia="en-GB"/>
              </w:rPr>
              <w:t>&gt;&gt;&gt; fuzz.token_set_ratio("fuzzy was a bear", "fuzzy fuzzy was a bear")</w:t>
            </w:r>
          </w:p>
          <w:p w14:paraId="13042E8E" w14:textId="187C594A" w:rsidR="00267E13" w:rsidRPr="00267E13" w:rsidRDefault="004E1A5A"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4E1A5A">
              <w:rPr>
                <w:rFonts w:ascii="Consolas" w:hAnsi="Consolas" w:cs="Courier New"/>
                <w:noProof/>
                <w:color w:val="242729"/>
                <w:szCs w:val="24"/>
                <w:bdr w:val="none" w:sz="0" w:space="0" w:color="auto" w:frame="1"/>
                <w:shd w:val="clear" w:color="auto" w:fill="EFF0F1"/>
                <w:lang w:val="en-GB" w:eastAsia="en-GB"/>
              </w:rPr>
              <w:t>100</w:t>
            </w:r>
          </w:p>
        </w:tc>
      </w:tr>
    </w:tbl>
    <w:p w14:paraId="4038D478" w14:textId="38CFDFE2" w:rsidR="004E1A5A" w:rsidRDefault="004E1A5A" w:rsidP="004E1A5A">
      <w:pPr>
        <w:pStyle w:val="1Para"/>
        <w:ind w:left="720"/>
      </w:pPr>
      <w:proofErr w:type="spellStart"/>
      <w:r>
        <w:lastRenderedPageBreak/>
        <w:t>Fuzzywuzzy</w:t>
      </w:r>
      <w:proofErr w:type="spellEnd"/>
      <w:r>
        <w:t xml:space="preserve"> utilizes the </w:t>
      </w:r>
      <w:proofErr w:type="spellStart"/>
      <w:r w:rsidRPr="004E1A5A">
        <w:rPr>
          <w:b/>
          <w:i/>
        </w:rPr>
        <w:t>Levenshtein</w:t>
      </w:r>
      <w:proofErr w:type="spellEnd"/>
      <w:r w:rsidRPr="004E1A5A">
        <w:rPr>
          <w:b/>
          <w:i/>
        </w:rPr>
        <w:t xml:space="preserve"> Distance</w:t>
      </w:r>
      <w:r w:rsidR="00A43E6F">
        <w:rPr>
          <w:b/>
          <w:i/>
        </w:rPr>
        <w:fldChar w:fldCharType="begin"/>
      </w:r>
      <w:r w:rsidR="004C0820">
        <w:rPr>
          <w:b/>
          <w:i/>
        </w:rPr>
        <w:instrText xml:space="preserve"> ADDIN ZOTERO_ITEM CSL_CITATION {"citationID":"a22o2vuep1q","properties":{"formattedCitation":"[25]","plainCitation":"[25]"},"citationItems":[{"id":29,"uris":["http://zotero.org/users/4109258/items/GF4FTR9Q"],"uri":["http://zotero.org/users/4109258/items/GF4FTR9Q"],"itemData":{"id":29,"type":"webpage","title":"Levenshtein Distance","URL":"https://people.cs.pitt.edu/~kirk/cs1501/Pruhs/Spring2006/assignments/editdistance/Levenshtein%20Distance.htm","accessed":{"date-parts":[["2017",6,8]]}}}],"schema":"https://github.com/citation-style-language/schema/raw/master/csl-citation.json"} </w:instrText>
      </w:r>
      <w:r w:rsidR="00A43E6F">
        <w:rPr>
          <w:b/>
          <w:i/>
        </w:rPr>
        <w:fldChar w:fldCharType="separate"/>
      </w:r>
      <w:r w:rsidR="004C0820" w:rsidRPr="004C0820">
        <w:rPr>
          <w:rFonts w:cs="Times New Roman"/>
        </w:rPr>
        <w:t>[25]</w:t>
      </w:r>
      <w:r w:rsidR="00A43E6F">
        <w:rPr>
          <w:b/>
          <w:i/>
        </w:rPr>
        <w:fldChar w:fldCharType="end"/>
      </w:r>
      <w:r>
        <w:rPr>
          <w:i/>
        </w:rPr>
        <w:t xml:space="preserve"> </w:t>
      </w:r>
      <w:r>
        <w:t xml:space="preserve">to compute these ratios. </w:t>
      </w:r>
      <w:proofErr w:type="spellStart"/>
      <w:r>
        <w:t>Levenshtein</w:t>
      </w:r>
      <w:proofErr w:type="spellEnd"/>
      <w:r>
        <w:t xml:space="preserve"> distance (LD) is a measure of the similarity between two input strings. The distance is the number of deletions, insertions, or subs</w:t>
      </w:r>
      <w:r w:rsidR="00E35747">
        <w:t>titutions required to transform one string</w:t>
      </w:r>
      <w:r>
        <w:rPr>
          <w:i/>
        </w:rPr>
        <w:t xml:space="preserve"> </w:t>
      </w:r>
      <w:r w:rsidR="00E35747">
        <w:t>into another</w:t>
      </w:r>
      <w:r>
        <w:t>.</w:t>
      </w:r>
      <w:r w:rsidR="006730BE">
        <w:t xml:space="preserve"> </w:t>
      </w:r>
      <w:r w:rsidR="006730BE" w:rsidRPr="006730BE">
        <w:t xml:space="preserve">The greater the </w:t>
      </w:r>
      <w:proofErr w:type="spellStart"/>
      <w:r w:rsidR="006730BE" w:rsidRPr="006730BE">
        <w:t>Levenshtein</w:t>
      </w:r>
      <w:proofErr w:type="spellEnd"/>
      <w:r w:rsidR="006730BE" w:rsidRPr="006730BE">
        <w:t xml:space="preserve"> distance, the more different the strings are.</w:t>
      </w:r>
    </w:p>
    <w:p w14:paraId="5F3BD5AF" w14:textId="46EA2548" w:rsidR="004E1A5A" w:rsidRDefault="00E35747" w:rsidP="004E1A5A">
      <w:pPr>
        <w:pStyle w:val="1Para"/>
        <w:ind w:left="720"/>
      </w:pPr>
      <w:r>
        <w:t>Let’s take two</w:t>
      </w:r>
      <w:r w:rsidR="004E1A5A">
        <w:t xml:space="preserve"> </w:t>
      </w:r>
      <w:r>
        <w:t xml:space="preserve">identical </w:t>
      </w:r>
      <w:r w:rsidR="004E1A5A">
        <w:t>strings. If x is "test" and y is "test", then LD(</w:t>
      </w:r>
      <w:proofErr w:type="spellStart"/>
      <w:proofErr w:type="gramStart"/>
      <w:r w:rsidR="004E1A5A">
        <w:t>s,t</w:t>
      </w:r>
      <w:proofErr w:type="spellEnd"/>
      <w:proofErr w:type="gramEnd"/>
      <w:r w:rsidR="004E1A5A">
        <w:t>) = 0, as no transformations are needed.</w:t>
      </w:r>
    </w:p>
    <w:p w14:paraId="15818F77" w14:textId="232B39F5" w:rsidR="004E1A5A" w:rsidRDefault="004E1A5A" w:rsidP="004E1A5A">
      <w:pPr>
        <w:pStyle w:val="1Para"/>
        <w:ind w:left="720"/>
      </w:pPr>
      <w:r>
        <w:t>If s is "</w:t>
      </w:r>
      <w:r w:rsidR="008F52A7">
        <w:t>rent</w:t>
      </w:r>
      <w:r>
        <w:t>" and t is "</w:t>
      </w:r>
      <w:r w:rsidR="008F52A7">
        <w:t>rant</w:t>
      </w:r>
      <w:r>
        <w:t>", then LD(</w:t>
      </w:r>
      <w:proofErr w:type="spellStart"/>
      <w:proofErr w:type="gramStart"/>
      <w:r>
        <w:t>s,t</w:t>
      </w:r>
      <w:proofErr w:type="spellEnd"/>
      <w:proofErr w:type="gramEnd"/>
      <w:r>
        <w:t>) = 1, because one substitution (change "s" to "n") is sufficient to transform s into t.</w:t>
      </w:r>
    </w:p>
    <w:p w14:paraId="79F2EC5C" w14:textId="7A253E76" w:rsidR="004E1A5A" w:rsidRDefault="006730BE" w:rsidP="006730BE">
      <w:pPr>
        <w:pStyle w:val="1Para"/>
      </w:pPr>
      <w:proofErr w:type="spellStart"/>
      <w:r w:rsidRPr="006730BE">
        <w:t>Levenshtein</w:t>
      </w:r>
      <w:proofErr w:type="spellEnd"/>
      <w:r w:rsidRPr="006730BE">
        <w:t xml:space="preserve"> distance</w:t>
      </w:r>
      <w:r>
        <w:t xml:space="preserve"> are used in the following fields:</w:t>
      </w:r>
    </w:p>
    <w:p w14:paraId="77627E5A" w14:textId="77777777" w:rsidR="004E1A5A" w:rsidRDefault="004E1A5A" w:rsidP="006730BE">
      <w:pPr>
        <w:pStyle w:val="1Para"/>
        <w:numPr>
          <w:ilvl w:val="0"/>
          <w:numId w:val="11"/>
        </w:numPr>
      </w:pPr>
      <w:r>
        <w:t>Spell checking</w:t>
      </w:r>
    </w:p>
    <w:p w14:paraId="1896497E" w14:textId="77777777" w:rsidR="004E1A5A" w:rsidRDefault="004E1A5A" w:rsidP="006730BE">
      <w:pPr>
        <w:pStyle w:val="1Para"/>
        <w:numPr>
          <w:ilvl w:val="0"/>
          <w:numId w:val="11"/>
        </w:numPr>
      </w:pPr>
      <w:r>
        <w:t>Speech recognition</w:t>
      </w:r>
    </w:p>
    <w:p w14:paraId="588E37EB" w14:textId="77777777" w:rsidR="004E1A5A" w:rsidRDefault="004E1A5A" w:rsidP="006730BE">
      <w:pPr>
        <w:pStyle w:val="1Para"/>
        <w:numPr>
          <w:ilvl w:val="0"/>
          <w:numId w:val="11"/>
        </w:numPr>
      </w:pPr>
      <w:r>
        <w:t>DNA analysis</w:t>
      </w:r>
    </w:p>
    <w:p w14:paraId="7847A26F" w14:textId="630427B5" w:rsidR="004E1A5A" w:rsidRDefault="004E1A5A" w:rsidP="006730BE">
      <w:pPr>
        <w:pStyle w:val="1Para"/>
        <w:numPr>
          <w:ilvl w:val="0"/>
          <w:numId w:val="11"/>
        </w:numPr>
      </w:pPr>
      <w:r>
        <w:t>Plagiarism detection</w:t>
      </w:r>
    </w:p>
    <w:p w14:paraId="03F30847" w14:textId="1EC1391A" w:rsidR="005B481B" w:rsidRDefault="00387632" w:rsidP="002C7F35">
      <w:pPr>
        <w:pStyle w:val="Heading3"/>
        <w:numPr>
          <w:ilvl w:val="2"/>
          <w:numId w:val="18"/>
        </w:numPr>
      </w:pPr>
      <w:bookmarkStart w:id="20" w:name="_Toc485472221"/>
      <w:r>
        <w:t xml:space="preserve">Available </w:t>
      </w:r>
      <w:r w:rsidR="0051083C">
        <w:t xml:space="preserve">plagiarism </w:t>
      </w:r>
      <w:r w:rsidR="007027B1">
        <w:t>check methods</w:t>
      </w:r>
      <w:r>
        <w:t xml:space="preserve"> in Testrek</w:t>
      </w:r>
      <w:bookmarkEnd w:id="20"/>
    </w:p>
    <w:p w14:paraId="2760508C" w14:textId="582CBFDF" w:rsidR="00387632" w:rsidRDefault="00387632" w:rsidP="00387632">
      <w:pPr>
        <w:pStyle w:val="1Para"/>
        <w:ind w:left="720"/>
      </w:pPr>
      <w:r>
        <w:t xml:space="preserve">In </w:t>
      </w:r>
      <w:r>
        <w:rPr>
          <w:i/>
        </w:rPr>
        <w:t>Testrek</w:t>
      </w:r>
      <w:r>
        <w:t xml:space="preserve">, there are two available options to run plagiarism check between answer files from different students. One being the simple string check and other the hash check. These options can be toggled in the </w:t>
      </w:r>
      <w:r w:rsidRPr="00387632">
        <w:rPr>
          <w:i/>
        </w:rPr>
        <w:t>config_file.py</w:t>
      </w:r>
      <w:r>
        <w:t xml:space="preserve"> which is explained in the next chapter.</w:t>
      </w:r>
    </w:p>
    <w:p w14:paraId="321DEE21" w14:textId="59BC0FF2" w:rsidR="009B070F" w:rsidRDefault="00387632" w:rsidP="009B070F">
      <w:pPr>
        <w:pStyle w:val="1Para"/>
        <w:ind w:left="720"/>
      </w:pPr>
      <w:r>
        <w:t xml:space="preserve">When a simple string check is selected then the content of each file is converted into one </w:t>
      </w:r>
      <w:r w:rsidR="004B3F96">
        <w:t>long string and is compared to another long string created from the content of answer files for the same task from other students.</w:t>
      </w:r>
      <w:r w:rsidR="009B070F">
        <w:t xml:space="preserve"> While on the other hand, when hash comparison is selected then </w:t>
      </w:r>
      <w:r w:rsidR="009B070F">
        <w:lastRenderedPageBreak/>
        <w:t xml:space="preserve">whole of the file is run through a hash function to convert into a </w:t>
      </w:r>
      <w:r w:rsidR="009B070F" w:rsidRPr="009B070F">
        <w:rPr>
          <w:i/>
        </w:rPr>
        <w:t>md5</w:t>
      </w:r>
      <w:r w:rsidR="009B070F">
        <w:t xml:space="preserve"> hash. The snippet below demonstrates how the conversion is done in </w:t>
      </w:r>
      <w:r w:rsidR="009B070F">
        <w:rPr>
          <w:i/>
        </w:rPr>
        <w:t>Testrek</w:t>
      </w:r>
      <w:r w:rsidR="009B070F">
        <w:t>.</w:t>
      </w:r>
    </w:p>
    <w:tbl>
      <w:tblPr>
        <w:tblStyle w:val="TableGrid"/>
        <w:tblW w:w="0" w:type="auto"/>
        <w:tblInd w:w="720" w:type="dxa"/>
        <w:tblLook w:val="04A0" w:firstRow="1" w:lastRow="0" w:firstColumn="1" w:lastColumn="0" w:noHBand="0" w:noVBand="1"/>
      </w:tblPr>
      <w:tblGrid>
        <w:gridCol w:w="8336"/>
      </w:tblGrid>
      <w:tr w:rsidR="009B070F" w14:paraId="38BF25C9" w14:textId="77777777" w:rsidTr="009B070F">
        <w:tc>
          <w:tcPr>
            <w:tcW w:w="9056" w:type="dxa"/>
          </w:tcPr>
          <w:p w14:paraId="2E8A8780"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import hashlib</w:t>
            </w:r>
          </w:p>
          <w:p w14:paraId="137CFEA9"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import codecs</w:t>
            </w:r>
          </w:p>
          <w:p w14:paraId="3D4265F9"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p>
          <w:p w14:paraId="374ECD5C"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s_buf_raw = fp.read() # fp is an answer file</w:t>
            </w:r>
          </w:p>
          <w:p w14:paraId="65291C55"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s_buf = s_buf_raw.encode('utf-8')</w:t>
            </w:r>
          </w:p>
          <w:p w14:paraId="7530E7E1"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hasher = hashlib.md5()</w:t>
            </w:r>
          </w:p>
          <w:p w14:paraId="703C9E5E"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hasher.update(s_buf)</w:t>
            </w:r>
          </w:p>
          <w:p w14:paraId="429712F5" w14:textId="39C9ED95" w:rsidR="009B070F" w:rsidRPr="003D7136" w:rsidRDefault="003D7136" w:rsidP="003D7136">
            <w:pPr>
              <w:pStyle w:val="HTMLPreformatted"/>
              <w:shd w:val="clear" w:color="auto" w:fill="EFF0F1"/>
              <w:textAlignment w:val="baseline"/>
              <w:rPr>
                <w:rFonts w:ascii="Consolas" w:hAnsi="Consolas"/>
                <w:color w:val="242729"/>
              </w:rPr>
            </w:pPr>
            <w:r w:rsidRPr="003D7136">
              <w:rPr>
                <w:rStyle w:val="HTMLCode"/>
                <w:rFonts w:ascii="Consolas" w:hAnsi="Consolas"/>
                <w:noProof/>
                <w:color w:val="242729"/>
                <w:sz w:val="24"/>
                <w:szCs w:val="24"/>
                <w:bdr w:val="none" w:sz="0" w:space="0" w:color="auto" w:frame="1"/>
                <w:shd w:val="clear" w:color="auto" w:fill="EFF0F1"/>
              </w:rPr>
              <w:t>s = hasher.digest()</w:t>
            </w:r>
          </w:p>
        </w:tc>
      </w:tr>
    </w:tbl>
    <w:p w14:paraId="086D0741" w14:textId="77777777" w:rsidR="009B070F" w:rsidRPr="009B070F" w:rsidRDefault="009B070F" w:rsidP="009B070F">
      <w:pPr>
        <w:pStyle w:val="1Para"/>
        <w:ind w:left="720"/>
      </w:pPr>
    </w:p>
    <w:p w14:paraId="46CE05F6" w14:textId="77777777" w:rsidR="00387632" w:rsidRPr="00387632" w:rsidRDefault="00387632" w:rsidP="00387632">
      <w:pPr>
        <w:pStyle w:val="1Para"/>
        <w:rPr>
          <w:lang w:val="en-US"/>
        </w:rPr>
      </w:pPr>
    </w:p>
    <w:p w14:paraId="1D912E0A" w14:textId="77777777" w:rsidR="005B481B" w:rsidRPr="004E1A5A" w:rsidRDefault="005B481B" w:rsidP="005B481B">
      <w:pPr>
        <w:pStyle w:val="1Para"/>
      </w:pPr>
    </w:p>
    <w:p w14:paraId="2E5ABCD0" w14:textId="2C539A14" w:rsidR="00AD6F8B" w:rsidRDefault="00F1365C" w:rsidP="00AD6F8B">
      <w:pPr>
        <w:pStyle w:val="Heading1"/>
      </w:pPr>
      <w:bookmarkStart w:id="21" w:name="_Toc485472222"/>
      <w:r>
        <w:lastRenderedPageBreak/>
        <w:t>Technical walkthrough</w:t>
      </w:r>
      <w:bookmarkEnd w:id="21"/>
    </w:p>
    <w:p w14:paraId="3246B27E" w14:textId="599D8A4A" w:rsidR="00C7184C" w:rsidRDefault="00B4373A" w:rsidP="00C7184C">
      <w:pPr>
        <w:pStyle w:val="1Para"/>
        <w:rPr>
          <w:lang w:val="en-US"/>
        </w:rPr>
      </w:pPr>
      <w:r>
        <w:rPr>
          <w:lang w:val="en-US"/>
        </w:rPr>
        <w:t xml:space="preserve">This chapter </w:t>
      </w:r>
      <w:r w:rsidR="001B2EE8">
        <w:rPr>
          <w:lang w:val="en-US"/>
        </w:rPr>
        <w:t>describes</w:t>
      </w:r>
      <w:r w:rsidR="00096198">
        <w:rPr>
          <w:lang w:val="en-US"/>
        </w:rPr>
        <w:t xml:space="preserve"> the working of</w:t>
      </w:r>
      <w:r w:rsidR="001B2EE8">
        <w:rPr>
          <w:lang w:val="en-US"/>
        </w:rPr>
        <w:t xml:space="preserve"> </w:t>
      </w:r>
      <w:r w:rsidR="00096198">
        <w:rPr>
          <w:b/>
          <w:i/>
          <w:lang w:val="en-US"/>
        </w:rPr>
        <w:t xml:space="preserve">Testrek </w:t>
      </w:r>
      <w:r w:rsidR="00096198">
        <w:rPr>
          <w:lang w:val="en-US"/>
        </w:rPr>
        <w:t xml:space="preserve">application, different standardized inputs that </w:t>
      </w:r>
      <w:r w:rsidR="00B76092">
        <w:rPr>
          <w:lang w:val="en-US"/>
        </w:rPr>
        <w:t xml:space="preserve">it </w:t>
      </w:r>
      <w:r w:rsidR="005610C5">
        <w:rPr>
          <w:lang w:val="en-US"/>
        </w:rPr>
        <w:t>requires for its operation</w:t>
      </w:r>
      <w:r w:rsidR="00096198">
        <w:rPr>
          <w:lang w:val="en-US"/>
        </w:rPr>
        <w:t xml:space="preserve"> and the output</w:t>
      </w:r>
      <w:r w:rsidR="00B76092">
        <w:rPr>
          <w:lang w:val="en-US"/>
        </w:rPr>
        <w:t xml:space="preserve"> files it generates</w:t>
      </w:r>
      <w:r w:rsidR="00096198">
        <w:rPr>
          <w:lang w:val="en-US"/>
        </w:rPr>
        <w:t>.</w:t>
      </w:r>
      <w:r w:rsidR="00C7184C">
        <w:rPr>
          <w:lang w:val="en-US"/>
        </w:rPr>
        <w:t xml:space="preserve"> As described in chapter 2, </w:t>
      </w:r>
      <w:r w:rsidR="00C7184C">
        <w:rPr>
          <w:i/>
          <w:lang w:val="en-US"/>
        </w:rPr>
        <w:t>Testrek</w:t>
      </w:r>
      <w:r w:rsidR="00C7184C">
        <w:rPr>
          <w:lang w:val="en-US"/>
        </w:rPr>
        <w:t xml:space="preserve"> need standardization </w:t>
      </w:r>
      <w:r w:rsidR="005610C5">
        <w:rPr>
          <w:lang w:val="en-US"/>
        </w:rPr>
        <w:t xml:space="preserve">of </w:t>
      </w:r>
      <w:r w:rsidR="00C7184C">
        <w:rPr>
          <w:lang w:val="en-US"/>
        </w:rPr>
        <w:t>certain parameters that it takes b</w:t>
      </w:r>
      <w:r w:rsidR="005610C5">
        <w:rPr>
          <w:lang w:val="en-US"/>
        </w:rPr>
        <w:t>efore starting the main process of downloading the files and running the plagiarism check.</w:t>
      </w:r>
    </w:p>
    <w:p w14:paraId="61922300" w14:textId="3E55A0B9" w:rsidR="008E08B1" w:rsidRDefault="008E08B1" w:rsidP="008E08B1">
      <w:pPr>
        <w:pStyle w:val="Heading2"/>
      </w:pPr>
      <w:bookmarkStart w:id="22" w:name="_Toc485472223"/>
      <w:r>
        <w:t>Application runtime</w:t>
      </w:r>
      <w:bookmarkEnd w:id="22"/>
    </w:p>
    <w:p w14:paraId="5E735F72" w14:textId="00414FED" w:rsidR="00AC1593" w:rsidRDefault="00AC1593" w:rsidP="00AC1593">
      <w:pPr>
        <w:pStyle w:val="Heading5"/>
      </w:pPr>
      <w:r>
        <w:t>Minimum requirements</w:t>
      </w:r>
    </w:p>
    <w:p w14:paraId="68B05F30" w14:textId="7AAD70D7" w:rsidR="00AC1593" w:rsidRDefault="004C29F6" w:rsidP="004C29F6">
      <w:pPr>
        <w:pStyle w:val="1Para"/>
        <w:ind w:left="720"/>
        <w:rPr>
          <w:lang w:val="en-US"/>
        </w:rPr>
      </w:pPr>
      <w:r>
        <w:rPr>
          <w:lang w:val="en-US"/>
        </w:rPr>
        <w:t xml:space="preserve">Testrek is designed to run on Linux, Mac and Windows. </w:t>
      </w:r>
      <w:r w:rsidR="00AC1593">
        <w:rPr>
          <w:lang w:val="en-US"/>
        </w:rPr>
        <w:t xml:space="preserve">Below are the minimum </w:t>
      </w:r>
      <w:r>
        <w:rPr>
          <w:lang w:val="en-US"/>
        </w:rPr>
        <w:t xml:space="preserve">system </w:t>
      </w:r>
      <w:r w:rsidR="00AC1593">
        <w:rPr>
          <w:lang w:val="en-US"/>
        </w:rPr>
        <w:t xml:space="preserve">requirements for </w:t>
      </w:r>
      <w:r w:rsidR="00AC1593">
        <w:rPr>
          <w:i/>
          <w:lang w:val="en-US"/>
        </w:rPr>
        <w:t xml:space="preserve">Testrek </w:t>
      </w:r>
      <w:r w:rsidR="00AC1593">
        <w:rPr>
          <w:lang w:val="en-US"/>
        </w:rPr>
        <w:t>to run:</w:t>
      </w:r>
    </w:p>
    <w:p w14:paraId="42AFA53C" w14:textId="30C497EB" w:rsidR="00AC401D" w:rsidRDefault="00AC401D" w:rsidP="00AC401D">
      <w:pPr>
        <w:pStyle w:val="Caption"/>
        <w:keepNext/>
        <w:jc w:val="center"/>
      </w:pPr>
      <w:r>
        <w:t xml:space="preserve">Table </w:t>
      </w:r>
      <w:fldSimple w:instr=" SEQ Table \* ARABIC ">
        <w:r w:rsidR="00F05D2C">
          <w:rPr>
            <w:noProof/>
          </w:rPr>
          <w:t>1</w:t>
        </w:r>
      </w:fldSimple>
      <w:r>
        <w:t xml:space="preserve"> System Requirements</w:t>
      </w:r>
    </w:p>
    <w:tbl>
      <w:tblPr>
        <w:tblW w:w="9069" w:type="dxa"/>
        <w:tblInd w:w="-8" w:type="dxa"/>
        <w:tblBorders>
          <w:top w:val="single" w:sz="6" w:space="0" w:color="A2A9B1"/>
          <w:left w:val="single" w:sz="6" w:space="0" w:color="A2A9B1"/>
          <w:bottom w:val="single" w:sz="6" w:space="0" w:color="A2A9B1"/>
          <w:right w:val="single" w:sz="6" w:space="0" w:color="A2A9B1"/>
        </w:tblBorders>
        <w:shd w:val="clear" w:color="auto" w:fill="F8F9FA"/>
        <w:tblLayout w:type="fixed"/>
        <w:tblCellMar>
          <w:top w:w="48" w:type="dxa"/>
          <w:left w:w="48" w:type="dxa"/>
          <w:bottom w:w="48" w:type="dxa"/>
          <w:right w:w="48" w:type="dxa"/>
        </w:tblCellMar>
        <w:tblLook w:val="04A0" w:firstRow="1" w:lastRow="0" w:firstColumn="1" w:lastColumn="0" w:noHBand="0" w:noVBand="1"/>
        <w:tblCaption w:val="Table 1 Sytem Requirements"/>
      </w:tblPr>
      <w:tblGrid>
        <w:gridCol w:w="3293"/>
        <w:gridCol w:w="5776"/>
      </w:tblGrid>
      <w:tr w:rsidR="001A2BB1" w14:paraId="5E27FA63" w14:textId="77777777" w:rsidTr="001A2BB1">
        <w:trPr>
          <w:trHeight w:val="281"/>
        </w:trPr>
        <w:tc>
          <w:tcPr>
            <w:tcW w:w="9069" w:type="dxa"/>
            <w:gridSpan w:val="2"/>
            <w:tcBorders>
              <w:top w:val="single" w:sz="6" w:space="0" w:color="A2A9B1"/>
              <w:left w:val="single" w:sz="6" w:space="0" w:color="A2A9B1"/>
              <w:bottom w:val="single" w:sz="6" w:space="0" w:color="A2A9B1"/>
              <w:right w:val="single" w:sz="6" w:space="0" w:color="A2A9B1"/>
            </w:tcBorders>
            <w:shd w:val="clear" w:color="auto" w:fill="D1DBDF"/>
            <w:tcMar>
              <w:top w:w="48" w:type="dxa"/>
              <w:left w:w="96" w:type="dxa"/>
              <w:bottom w:w="48" w:type="dxa"/>
              <w:right w:w="96" w:type="dxa"/>
            </w:tcMar>
            <w:vAlign w:val="center"/>
            <w:hideMark/>
          </w:tcPr>
          <w:p w14:paraId="5F1FB322" w14:textId="422CADF2" w:rsidR="004C29F6" w:rsidRPr="004C29F6" w:rsidRDefault="004C29F6">
            <w:pPr>
              <w:spacing w:line="360" w:lineRule="atLeast"/>
              <w:jc w:val="center"/>
              <w:rPr>
                <w:rFonts w:ascii="Helvetica" w:eastAsia="Times New Roman" w:hAnsi="Helvetica"/>
                <w:b/>
                <w:bCs/>
                <w:color w:val="000000"/>
                <w:szCs w:val="24"/>
              </w:rPr>
            </w:pPr>
            <w:r w:rsidRPr="004C29F6">
              <w:rPr>
                <w:rFonts w:ascii="Helvetica" w:eastAsia="Times New Roman" w:hAnsi="Helvetica"/>
                <w:b/>
                <w:bCs/>
                <w:color w:val="000000"/>
                <w:szCs w:val="24"/>
              </w:rPr>
              <w:t>System Requirements</w:t>
            </w:r>
          </w:p>
        </w:tc>
      </w:tr>
      <w:tr w:rsidR="001A2BB1" w14:paraId="4BCB64CD" w14:textId="77777777" w:rsidTr="001A2BB1">
        <w:tc>
          <w:tcPr>
            <w:tcW w:w="3293" w:type="dxa"/>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3EBD9C67" w14:textId="77777777" w:rsidR="004C29F6" w:rsidRDefault="004C29F6">
            <w:pPr>
              <w:spacing w:line="360" w:lineRule="atLeast"/>
              <w:jc w:val="center"/>
              <w:rPr>
                <w:rFonts w:ascii="Helvetica" w:eastAsia="Times New Roman" w:hAnsi="Helvetica"/>
                <w:b/>
                <w:bCs/>
                <w:color w:val="000000"/>
                <w:sz w:val="15"/>
                <w:szCs w:val="15"/>
              </w:rPr>
            </w:pPr>
            <w:r>
              <w:rPr>
                <w:rFonts w:ascii="Helvetica" w:eastAsia="Times New Roman" w:hAnsi="Helvetica"/>
                <w:b/>
                <w:bCs/>
                <w:color w:val="000000"/>
                <w:sz w:val="15"/>
                <w:szCs w:val="15"/>
              </w:rPr>
              <w:t>Operating system</w:t>
            </w:r>
          </w:p>
        </w:tc>
        <w:tc>
          <w:tcPr>
            <w:tcW w:w="5776"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0B25FF9A" w14:textId="2C49D300" w:rsidR="004C29F6" w:rsidRDefault="000B3DF5" w:rsidP="001A2BB1">
            <w:pPr>
              <w:spacing w:line="360" w:lineRule="atLeast"/>
              <w:rPr>
                <w:rFonts w:ascii="Helvetica" w:eastAsia="Times New Roman" w:hAnsi="Helvetica"/>
                <w:color w:val="000000"/>
                <w:sz w:val="15"/>
                <w:szCs w:val="15"/>
              </w:rPr>
            </w:pPr>
            <w:r w:rsidRPr="000B3DF5">
              <w:rPr>
                <w:rFonts w:ascii="Helvetica" w:eastAsia="Times New Roman" w:hAnsi="Helvetica"/>
                <w:color w:val="000000"/>
                <w:sz w:val="15"/>
                <w:szCs w:val="15"/>
              </w:rPr>
              <w:t xml:space="preserve">Windows 7 or </w:t>
            </w:r>
            <w:r w:rsidR="001A2BB1">
              <w:rPr>
                <w:rFonts w:ascii="Helvetica" w:eastAsia="Times New Roman" w:hAnsi="Helvetica"/>
                <w:color w:val="000000"/>
                <w:sz w:val="15"/>
                <w:szCs w:val="15"/>
              </w:rPr>
              <w:t>higher, Mac OS X or higher, Linux</w:t>
            </w:r>
          </w:p>
        </w:tc>
      </w:tr>
      <w:tr w:rsidR="001A2BB1" w14:paraId="0BF33081" w14:textId="77777777" w:rsidTr="001A2BB1">
        <w:trPr>
          <w:trHeight w:val="71"/>
        </w:trPr>
        <w:tc>
          <w:tcPr>
            <w:tcW w:w="3293" w:type="dxa"/>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54E6EC9B" w14:textId="633E029E" w:rsidR="004C29F6" w:rsidRDefault="004C29F6">
            <w:pPr>
              <w:spacing w:line="360" w:lineRule="atLeast"/>
              <w:jc w:val="center"/>
              <w:rPr>
                <w:rFonts w:ascii="Helvetica" w:eastAsia="Times New Roman" w:hAnsi="Helvetica"/>
                <w:b/>
                <w:bCs/>
                <w:color w:val="000000"/>
                <w:sz w:val="15"/>
                <w:szCs w:val="15"/>
              </w:rPr>
            </w:pPr>
            <w:r>
              <w:rPr>
                <w:rFonts w:ascii="Helvetica" w:eastAsia="Times New Roman" w:hAnsi="Helvetica"/>
                <w:b/>
                <w:bCs/>
                <w:color w:val="000000"/>
                <w:sz w:val="15"/>
                <w:szCs w:val="15"/>
              </w:rPr>
              <w:t>Hard drive</w:t>
            </w:r>
          </w:p>
        </w:tc>
        <w:tc>
          <w:tcPr>
            <w:tcW w:w="5776"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3A0FD1DF" w14:textId="2D2C3CEA" w:rsidR="004C29F6" w:rsidRDefault="002F6C4D" w:rsidP="001A2BB1">
            <w:pPr>
              <w:spacing w:line="360" w:lineRule="atLeast"/>
              <w:rPr>
                <w:rFonts w:ascii="Helvetica" w:eastAsia="Times New Roman" w:hAnsi="Helvetica"/>
                <w:color w:val="000000"/>
                <w:sz w:val="15"/>
                <w:szCs w:val="15"/>
              </w:rPr>
            </w:pPr>
            <w:r>
              <w:rPr>
                <w:rFonts w:ascii="Helvetica" w:eastAsia="Times New Roman" w:hAnsi="Helvetica"/>
                <w:color w:val="000000"/>
                <w:sz w:val="15"/>
                <w:szCs w:val="15"/>
              </w:rPr>
              <w:t>8</w:t>
            </w:r>
            <w:r w:rsidR="004C29F6">
              <w:rPr>
                <w:rFonts w:ascii="Helvetica" w:eastAsia="Times New Roman" w:hAnsi="Helvetica"/>
                <w:color w:val="000000"/>
                <w:sz w:val="15"/>
                <w:szCs w:val="15"/>
              </w:rPr>
              <w:t xml:space="preserve"> MB</w:t>
            </w:r>
            <w:r w:rsidR="00147F0C">
              <w:rPr>
                <w:rFonts w:ascii="Helvetica" w:eastAsia="Times New Roman" w:hAnsi="Helvetica"/>
                <w:color w:val="000000"/>
                <w:sz w:val="15"/>
                <w:szCs w:val="15"/>
              </w:rPr>
              <w:t>s</w:t>
            </w:r>
            <w:r w:rsidR="004C29F6">
              <w:rPr>
                <w:rFonts w:ascii="Helvetica" w:eastAsia="Times New Roman" w:hAnsi="Helvetica"/>
                <w:color w:val="000000"/>
                <w:sz w:val="15"/>
                <w:szCs w:val="15"/>
              </w:rPr>
              <w:t xml:space="preserve"> for</w:t>
            </w:r>
            <w:r>
              <w:rPr>
                <w:rFonts w:ascii="Helvetica" w:eastAsia="Times New Roman" w:hAnsi="Helvetica"/>
                <w:color w:val="000000"/>
                <w:sz w:val="15"/>
                <w:szCs w:val="15"/>
              </w:rPr>
              <w:t xml:space="preserve"> the</w:t>
            </w:r>
            <w:r w:rsidR="00147F0C">
              <w:rPr>
                <w:rFonts w:ascii="Helvetica" w:eastAsia="Times New Roman" w:hAnsi="Helvetica"/>
                <w:color w:val="000000"/>
                <w:sz w:val="15"/>
                <w:szCs w:val="15"/>
              </w:rPr>
              <w:t xml:space="preserve"> application</w:t>
            </w:r>
            <w:r w:rsidR="001A2BB1">
              <w:rPr>
                <w:rFonts w:ascii="Helvetica" w:eastAsia="Times New Roman" w:hAnsi="Helvetica"/>
                <w:color w:val="000000"/>
                <w:sz w:val="15"/>
                <w:szCs w:val="15"/>
              </w:rPr>
              <w:t xml:space="preserve"> (Testrek)</w:t>
            </w:r>
            <w:r w:rsidR="00147F0C">
              <w:rPr>
                <w:rFonts w:ascii="Helvetica" w:eastAsia="Times New Roman" w:hAnsi="Helvetica"/>
                <w:color w:val="000000"/>
                <w:sz w:val="15"/>
                <w:szCs w:val="15"/>
              </w:rPr>
              <w:t xml:space="preserve"> + (number of students X number of tasks X 3) MBs</w:t>
            </w:r>
            <w:r w:rsidR="001A2BB1">
              <w:rPr>
                <w:rFonts w:ascii="Helvetica" w:eastAsia="Times New Roman" w:hAnsi="Helvetica"/>
                <w:color w:val="000000"/>
                <w:sz w:val="15"/>
                <w:szCs w:val="15"/>
              </w:rPr>
              <w:t xml:space="preserve"> disk space for </w:t>
            </w:r>
            <w:r w:rsidR="00C867B6">
              <w:rPr>
                <w:rFonts w:ascii="Helvetica" w:eastAsia="Times New Roman" w:hAnsi="Helvetica"/>
                <w:color w:val="000000"/>
                <w:sz w:val="15"/>
                <w:szCs w:val="15"/>
              </w:rPr>
              <w:t>answer files from students</w:t>
            </w:r>
          </w:p>
        </w:tc>
      </w:tr>
      <w:tr w:rsidR="001A2BB1" w14:paraId="242FE136" w14:textId="77777777" w:rsidTr="001A2BB1">
        <w:tc>
          <w:tcPr>
            <w:tcW w:w="3293" w:type="dxa"/>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0B988C33" w14:textId="4EEF6B91" w:rsidR="004C29F6" w:rsidRDefault="001A2BB1">
            <w:pPr>
              <w:spacing w:line="360" w:lineRule="atLeast"/>
              <w:jc w:val="center"/>
              <w:rPr>
                <w:rFonts w:ascii="Helvetica" w:eastAsia="Times New Roman" w:hAnsi="Helvetica"/>
                <w:b/>
                <w:bCs/>
                <w:color w:val="000000"/>
                <w:sz w:val="15"/>
                <w:szCs w:val="15"/>
              </w:rPr>
            </w:pPr>
            <w:r>
              <w:rPr>
                <w:rFonts w:ascii="Helvetica" w:eastAsia="Times New Roman" w:hAnsi="Helvetica"/>
                <w:b/>
                <w:bCs/>
                <w:color w:val="000000"/>
                <w:sz w:val="15"/>
                <w:szCs w:val="15"/>
              </w:rPr>
              <w:t>Python</w:t>
            </w:r>
          </w:p>
        </w:tc>
        <w:tc>
          <w:tcPr>
            <w:tcW w:w="5776"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76473101" w14:textId="27C53618" w:rsidR="004C29F6" w:rsidRDefault="001A2BB1">
            <w:pPr>
              <w:spacing w:line="360" w:lineRule="atLeast"/>
              <w:rPr>
                <w:rFonts w:ascii="Helvetica" w:eastAsia="Times New Roman" w:hAnsi="Helvetica"/>
                <w:color w:val="000000"/>
                <w:sz w:val="15"/>
                <w:szCs w:val="15"/>
              </w:rPr>
            </w:pPr>
            <w:r>
              <w:rPr>
                <w:rFonts w:ascii="Helvetica" w:eastAsia="Times New Roman" w:hAnsi="Helvetica"/>
                <w:color w:val="000000"/>
                <w:sz w:val="15"/>
                <w:szCs w:val="15"/>
              </w:rPr>
              <w:t>Python 2.7 installed on the local machine</w:t>
            </w:r>
          </w:p>
        </w:tc>
      </w:tr>
    </w:tbl>
    <w:p w14:paraId="41ABB264" w14:textId="77777777" w:rsidR="00963903" w:rsidRDefault="00963903" w:rsidP="00963903">
      <w:pPr>
        <w:pStyle w:val="1Para"/>
        <w:rPr>
          <w:rStyle w:val="Heading5Char"/>
        </w:rPr>
      </w:pPr>
    </w:p>
    <w:p w14:paraId="43161317" w14:textId="0C4C846F" w:rsidR="00963903" w:rsidRDefault="00963903" w:rsidP="00963903">
      <w:pPr>
        <w:pStyle w:val="1Para"/>
        <w:rPr>
          <w:lang w:val="en-US"/>
        </w:rPr>
      </w:pPr>
      <w:r>
        <w:rPr>
          <w:rStyle w:val="Heading5Char"/>
        </w:rPr>
        <w:t>Standardized inputs</w:t>
      </w:r>
      <w:r>
        <w:rPr>
          <w:lang w:val="en-US"/>
        </w:rPr>
        <w:t xml:space="preserve"> </w:t>
      </w:r>
    </w:p>
    <w:p w14:paraId="768BEF0D" w14:textId="55A76DCB" w:rsidR="00963903" w:rsidRDefault="00963903" w:rsidP="00963903">
      <w:pPr>
        <w:pStyle w:val="1Para"/>
        <w:numPr>
          <w:ilvl w:val="0"/>
          <w:numId w:val="14"/>
        </w:numPr>
        <w:rPr>
          <w:lang w:val="en-US"/>
        </w:rPr>
      </w:pPr>
      <w:r>
        <w:rPr>
          <w:lang w:val="en-US"/>
        </w:rPr>
        <w:t xml:space="preserve">The students are required to store the answer files in folders under </w:t>
      </w:r>
      <w:proofErr w:type="spellStart"/>
      <w:r>
        <w:rPr>
          <w:lang w:val="en-US"/>
        </w:rPr>
        <w:t>pubic_html</w:t>
      </w:r>
      <w:proofErr w:type="spellEnd"/>
      <w:r>
        <w:rPr>
          <w:lang w:val="en-US"/>
        </w:rPr>
        <w:t>, which should be named in a certain way. An example for uploading the files for Task 1 should be done as follows:</w:t>
      </w:r>
    </w:p>
    <w:p w14:paraId="07461371" w14:textId="6932FDF7" w:rsidR="00963903" w:rsidRDefault="00963903" w:rsidP="00963903">
      <w:pPr>
        <w:pStyle w:val="1Para"/>
        <w:ind w:left="1440" w:firstLine="0"/>
        <w:rPr>
          <w:i/>
          <w:lang w:val="en-US"/>
        </w:rPr>
      </w:pPr>
      <w:r w:rsidRPr="00963903">
        <w:rPr>
          <w:i/>
          <w:lang w:val="en-US"/>
        </w:rPr>
        <w:t>student folder</w:t>
      </w:r>
      <w:r w:rsidRPr="00963903">
        <w:rPr>
          <w:i/>
          <w:lang w:val="en-US"/>
        </w:rPr>
        <w:sym w:font="Wingdings" w:char="F0E0"/>
      </w:r>
      <w:r w:rsidRPr="00963903">
        <w:rPr>
          <w:i/>
          <w:lang w:val="en-US"/>
        </w:rPr>
        <w:t>public_html</w:t>
      </w:r>
      <w:r w:rsidRPr="00963903">
        <w:rPr>
          <w:i/>
          <w:lang w:val="en-US"/>
        </w:rPr>
        <w:sym w:font="Wingdings" w:char="F0E0"/>
      </w:r>
      <w:r w:rsidRPr="00963903">
        <w:rPr>
          <w:i/>
          <w:lang w:val="en-US"/>
        </w:rPr>
        <w:t>Task1</w:t>
      </w:r>
      <w:r w:rsidRPr="00963903">
        <w:rPr>
          <w:i/>
          <w:lang w:val="en-US"/>
        </w:rPr>
        <w:sym w:font="Wingdings" w:char="F0E0"/>
      </w:r>
      <w:r w:rsidRPr="00963903">
        <w:rPr>
          <w:i/>
          <w:lang w:val="en-US"/>
        </w:rPr>
        <w:t>(Task file here; of any format)</w:t>
      </w:r>
    </w:p>
    <w:p w14:paraId="7D9D3C59" w14:textId="28E007F5" w:rsidR="00963903" w:rsidRPr="00963903" w:rsidRDefault="002F134A" w:rsidP="002F134A">
      <w:pPr>
        <w:pStyle w:val="1Para"/>
        <w:numPr>
          <w:ilvl w:val="0"/>
          <w:numId w:val="14"/>
        </w:numPr>
        <w:jc w:val="left"/>
        <w:rPr>
          <w:i/>
          <w:lang w:val="en-US"/>
        </w:rPr>
      </w:pPr>
      <w:r>
        <w:rPr>
          <w:noProof/>
          <w:lang w:val="en-GB" w:eastAsia="en-GB"/>
        </w:rPr>
        <w:lastRenderedPageBreak/>
        <mc:AlternateContent>
          <mc:Choice Requires="wps">
            <w:drawing>
              <wp:anchor distT="0" distB="0" distL="114300" distR="114300" simplePos="0" relativeHeight="251679744" behindDoc="0" locked="0" layoutInCell="1" allowOverlap="1" wp14:anchorId="20167055" wp14:editId="24B643A2">
                <wp:simplePos x="0" y="0"/>
                <wp:positionH relativeFrom="column">
                  <wp:posOffset>951865</wp:posOffset>
                </wp:positionH>
                <wp:positionV relativeFrom="paragraph">
                  <wp:posOffset>2759075</wp:posOffset>
                </wp:positionV>
                <wp:extent cx="2222500" cy="389890"/>
                <wp:effectExtent l="0" t="0" r="12700" b="0"/>
                <wp:wrapSquare wrapText="bothSides"/>
                <wp:docPr id="22" name="Text Box 22"/>
                <wp:cNvGraphicFramePr/>
                <a:graphic xmlns:a="http://schemas.openxmlformats.org/drawingml/2006/main">
                  <a:graphicData uri="http://schemas.microsoft.com/office/word/2010/wordprocessingShape">
                    <wps:wsp>
                      <wps:cNvSpPr txBox="1"/>
                      <wps:spPr>
                        <a:xfrm>
                          <a:off x="0" y="0"/>
                          <a:ext cx="2222500" cy="389890"/>
                        </a:xfrm>
                        <a:prstGeom prst="rect">
                          <a:avLst/>
                        </a:prstGeom>
                        <a:solidFill>
                          <a:prstClr val="white"/>
                        </a:solidFill>
                        <a:ln>
                          <a:noFill/>
                        </a:ln>
                        <a:effectLst/>
                      </wps:spPr>
                      <wps:txbx>
                        <w:txbxContent>
                          <w:p w14:paraId="13E24917" w14:textId="7CA643C5" w:rsidR="008507A4" w:rsidRPr="002032F7" w:rsidRDefault="00567A93" w:rsidP="007A1F28">
                            <w:pPr>
                              <w:pStyle w:val="Caption"/>
                              <w:rPr>
                                <w:rFonts w:ascii="Times New Roman" w:hAnsi="Times New Roman"/>
                                <w:noProof/>
                                <w:sz w:val="28"/>
                                <w:szCs w:val="22"/>
                              </w:rPr>
                            </w:pPr>
                            <w:r>
                              <w:t>Figure 6</w:t>
                            </w:r>
                            <w:r w:rsidR="008507A4">
                              <w:t xml:space="preserve"> snapshot of file containing names of test tak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67055" id="Text Box 22" o:spid="_x0000_s1027" type="#_x0000_t202" style="position:absolute;left:0;text-align:left;margin-left:74.95pt;margin-top:217.25pt;width:175pt;height:30.7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" stroked="f">
                <v:textbox style="mso-fit-shape-to-text:t" inset="0,0,0,0">
                  <w:txbxContent>
                    <w:p w14:paraId="13E24917" w14:textId="7CA643C5" w:rsidR="008507A4" w:rsidRPr="002032F7" w:rsidRDefault="00567A93" w:rsidP="007A1F28">
                      <w:pPr>
                        <w:pStyle w:val="Caption"/>
                        <w:rPr>
                          <w:rFonts w:ascii="Times New Roman" w:hAnsi="Times New Roman"/>
                          <w:noProof/>
                          <w:sz w:val="28"/>
                          <w:szCs w:val="22"/>
                        </w:rPr>
                      </w:pPr>
                      <w:r>
                        <w:t>Figure 6</w:t>
                      </w:r>
                      <w:r w:rsidR="008507A4">
                        <w:t xml:space="preserve"> snapshot of file containing names of test takers</w:t>
                      </w:r>
                    </w:p>
                  </w:txbxContent>
                </v:textbox>
                <w10:wrap type="square"/>
              </v:shape>
            </w:pict>
          </mc:Fallback>
        </mc:AlternateContent>
      </w:r>
      <w:r w:rsidR="00AF4E88">
        <w:rPr>
          <w:lang w:val="en-US"/>
        </w:rPr>
        <w:t>The application takes an input a text file with names of all the test takers put on separate lines. These could be short user names as “</w:t>
      </w:r>
      <w:proofErr w:type="spellStart"/>
      <w:r w:rsidR="00AF4E88">
        <w:rPr>
          <w:lang w:val="en-US"/>
        </w:rPr>
        <w:t>tandoaks</w:t>
      </w:r>
      <w:proofErr w:type="spellEnd"/>
      <w:r w:rsidR="00AF4E88">
        <w:rPr>
          <w:lang w:val="en-US"/>
        </w:rPr>
        <w:t>” or longer user name as “</w:t>
      </w:r>
      <w:proofErr w:type="spellStart"/>
      <w:proofErr w:type="gramStart"/>
      <w:r w:rsidR="00AF4E88">
        <w:rPr>
          <w:lang w:val="en-US"/>
        </w:rPr>
        <w:t>akshat.tandon</w:t>
      </w:r>
      <w:proofErr w:type="spellEnd"/>
      <w:proofErr w:type="gramEnd"/>
      <w:r w:rsidR="00AF4E88">
        <w:rPr>
          <w:lang w:val="en-US"/>
        </w:rPr>
        <w:t>”.</w:t>
      </w:r>
      <w:r w:rsidRPr="002F134A">
        <w:rPr>
          <w:noProof/>
          <w:lang w:val="en-GB" w:eastAsia="en-GB"/>
        </w:rPr>
        <w:t xml:space="preserve"> </w:t>
      </w:r>
      <w:r>
        <w:rPr>
          <w:noProof/>
          <w:lang w:val="en-GB" w:eastAsia="en-GB"/>
        </w:rPr>
        <w:t xml:space="preserve">         </w:t>
      </w:r>
      <w:r>
        <w:rPr>
          <w:noProof/>
          <w:lang w:val="en-GB" w:eastAsia="en-GB"/>
        </w:rPr>
        <w:drawing>
          <wp:inline distT="0" distB="0" distL="0" distR="0" wp14:anchorId="461ACB5F" wp14:editId="0CF8C924">
            <wp:extent cx="2222500" cy="1790700"/>
            <wp:effectExtent l="0" t="0" r="12700" b="1270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17-06-10 at 18.59.37.png"/>
                    <pic:cNvPicPr/>
                  </pic:nvPicPr>
                  <pic:blipFill>
                    <a:blip r:embed="rId16">
                      <a:extLst>
                        <a:ext uri="{28A0092B-C50C-407E-A947-70E740481C1C}">
                          <a14:useLocalDpi xmlns:a14="http://schemas.microsoft.com/office/drawing/2010/main" val="0"/>
                        </a:ext>
                      </a:extLst>
                    </a:blip>
                    <a:stretch>
                      <a:fillRect/>
                    </a:stretch>
                  </pic:blipFill>
                  <pic:spPr>
                    <a:xfrm>
                      <a:off x="0" y="0"/>
                      <a:ext cx="2222500" cy="1790700"/>
                    </a:xfrm>
                    <a:prstGeom prst="rect">
                      <a:avLst/>
                    </a:prstGeom>
                  </pic:spPr>
                </pic:pic>
              </a:graphicData>
            </a:graphic>
          </wp:inline>
        </w:drawing>
      </w:r>
    </w:p>
    <w:p w14:paraId="6B5363C2" w14:textId="69A4E509" w:rsidR="007A1F28" w:rsidRDefault="007A1F28" w:rsidP="002F134A">
      <w:pPr>
        <w:pStyle w:val="1Para"/>
        <w:ind w:firstLine="0"/>
        <w:rPr>
          <w:rStyle w:val="Heading5Char"/>
        </w:rPr>
      </w:pPr>
    </w:p>
    <w:p w14:paraId="3FD7E309" w14:textId="77777777" w:rsidR="00AC1593" w:rsidRDefault="005610C5" w:rsidP="00AC1593">
      <w:pPr>
        <w:pStyle w:val="1Para"/>
        <w:rPr>
          <w:lang w:val="en-US"/>
        </w:rPr>
      </w:pPr>
      <w:r w:rsidRPr="00AC1593">
        <w:rPr>
          <w:rStyle w:val="Heading5Char"/>
        </w:rPr>
        <w:t xml:space="preserve">High Level </w:t>
      </w:r>
      <w:r w:rsidR="00AC1593" w:rsidRPr="00AC1593">
        <w:rPr>
          <w:rStyle w:val="Heading5Char"/>
        </w:rPr>
        <w:t>overview</w:t>
      </w:r>
      <w:r w:rsidR="00AC1593">
        <w:rPr>
          <w:lang w:val="en-US"/>
        </w:rPr>
        <w:t xml:space="preserve"> </w:t>
      </w:r>
    </w:p>
    <w:p w14:paraId="253E144D" w14:textId="67C02B8C" w:rsidR="005610C5" w:rsidRDefault="002925DA" w:rsidP="002925DA">
      <w:pPr>
        <w:pStyle w:val="1Para"/>
        <w:ind w:left="370"/>
        <w:rPr>
          <w:lang w:val="en-US"/>
        </w:rPr>
      </w:pPr>
      <w:r>
        <w:rPr>
          <w:lang w:val="en-US"/>
        </w:rPr>
        <w:t xml:space="preserve">The </w:t>
      </w:r>
      <w:r w:rsidR="005610C5">
        <w:rPr>
          <w:lang w:val="en-US"/>
        </w:rPr>
        <w:t>working of the application</w:t>
      </w:r>
      <w:r w:rsidR="00AC1593">
        <w:rPr>
          <w:lang w:val="en-US"/>
        </w:rPr>
        <w:t xml:space="preserve"> is as follows:</w:t>
      </w:r>
    </w:p>
    <w:p w14:paraId="04B17D3B" w14:textId="75E35F6B" w:rsidR="00CF6D5B" w:rsidRDefault="00004D3C" w:rsidP="00AC1593">
      <w:pPr>
        <w:pStyle w:val="1Para"/>
        <w:numPr>
          <w:ilvl w:val="0"/>
          <w:numId w:val="12"/>
        </w:numPr>
        <w:rPr>
          <w:lang w:val="en-US"/>
        </w:rPr>
      </w:pPr>
      <w:r>
        <w:rPr>
          <w:lang w:val="en-US"/>
        </w:rPr>
        <w:t>At first, t</w:t>
      </w:r>
      <w:r w:rsidR="00CF6D5B">
        <w:rPr>
          <w:lang w:val="en-US"/>
        </w:rPr>
        <w:t>est takers upload</w:t>
      </w:r>
      <w:r>
        <w:rPr>
          <w:lang w:val="en-US"/>
        </w:rPr>
        <w:t xml:space="preserve"> answers to every task into a task folder named for example as “Task1”, “Task2” etc., directly under the public_html folder. Test takers can name the file in any manner. Any file</w:t>
      </w:r>
      <w:r w:rsidR="00A55DAB">
        <w:rPr>
          <w:lang w:val="en-US"/>
        </w:rPr>
        <w:t xml:space="preserve"> type can be downloaded using </w:t>
      </w:r>
      <w:r w:rsidR="00A55DAB" w:rsidRPr="00A55DAB">
        <w:rPr>
          <w:i/>
          <w:lang w:val="en-US"/>
        </w:rPr>
        <w:t>Testrek</w:t>
      </w:r>
      <w:r w:rsidR="00A55DAB">
        <w:rPr>
          <w:lang w:val="en-US"/>
        </w:rPr>
        <w:t>.</w:t>
      </w:r>
    </w:p>
    <w:p w14:paraId="4E7599BA" w14:textId="7FC7D1C5" w:rsidR="007E6A2B" w:rsidRPr="007E6A2B" w:rsidRDefault="005A7CA4" w:rsidP="007E6A2B">
      <w:pPr>
        <w:pStyle w:val="1Para"/>
        <w:numPr>
          <w:ilvl w:val="0"/>
          <w:numId w:val="12"/>
        </w:numPr>
        <w:rPr>
          <w:lang w:val="en-US"/>
        </w:rPr>
      </w:pPr>
      <w:r>
        <w:rPr>
          <w:lang w:val="en-US"/>
        </w:rPr>
        <w:t>When the test</w:t>
      </w:r>
      <w:r w:rsidR="00A55DAB">
        <w:rPr>
          <w:lang w:val="en-US"/>
        </w:rPr>
        <w:t xml:space="preserve"> is over, the </w:t>
      </w:r>
      <w:r w:rsidR="00924F74">
        <w:rPr>
          <w:lang w:val="en-US"/>
        </w:rPr>
        <w:t>test supervisor</w:t>
      </w:r>
      <w:r w:rsidR="00C47706">
        <w:rPr>
          <w:lang w:val="en-US"/>
        </w:rPr>
        <w:t xml:space="preserve"> </w:t>
      </w:r>
      <w:r w:rsidR="00A55DAB">
        <w:rPr>
          <w:lang w:val="en-US"/>
        </w:rPr>
        <w:t>can run</w:t>
      </w:r>
      <w:r>
        <w:rPr>
          <w:lang w:val="en-US"/>
        </w:rPr>
        <w:t xml:space="preserve"> the</w:t>
      </w:r>
      <w:r w:rsidR="00AC1593">
        <w:rPr>
          <w:lang w:val="en-US"/>
        </w:rPr>
        <w:t xml:space="preserve"> “RUN.py” file pres</w:t>
      </w:r>
      <w:r>
        <w:rPr>
          <w:lang w:val="en-US"/>
        </w:rPr>
        <w:t xml:space="preserve">ent in the </w:t>
      </w:r>
      <w:r w:rsidR="00963903">
        <w:rPr>
          <w:lang w:val="en-US"/>
        </w:rPr>
        <w:t>application</w:t>
      </w:r>
      <w:r>
        <w:rPr>
          <w:lang w:val="en-US"/>
        </w:rPr>
        <w:t xml:space="preserve"> directory </w:t>
      </w:r>
      <w:r w:rsidR="000B3DF5">
        <w:rPr>
          <w:lang w:val="en-US"/>
        </w:rPr>
        <w:t>using “Python Launcher</w:t>
      </w:r>
      <w:r w:rsidR="00C47706">
        <w:rPr>
          <w:lang w:val="en-US"/>
        </w:rPr>
        <w:t>”.</w:t>
      </w:r>
    </w:p>
    <w:p w14:paraId="7611C03E" w14:textId="1230F4EB" w:rsidR="00B4373A" w:rsidRDefault="00B3487E" w:rsidP="00494F38">
      <w:pPr>
        <w:pStyle w:val="1Para"/>
        <w:numPr>
          <w:ilvl w:val="0"/>
          <w:numId w:val="12"/>
        </w:numPr>
        <w:rPr>
          <w:lang w:val="en-US"/>
        </w:rPr>
      </w:pPr>
      <w:r>
        <w:rPr>
          <w:lang w:val="en-US"/>
        </w:rPr>
        <w:t xml:space="preserve">While the script is run, it will show a file picker dialog box </w:t>
      </w:r>
      <w:r w:rsidR="00C350D4">
        <w:rPr>
          <w:lang w:val="en-US"/>
        </w:rPr>
        <w:t xml:space="preserve">where the </w:t>
      </w:r>
      <w:r w:rsidR="00AD1374">
        <w:rPr>
          <w:lang w:val="en-US"/>
        </w:rPr>
        <w:t>instructor should select a text file with name of the test takers</w:t>
      </w:r>
      <w:r w:rsidR="00AF4E88">
        <w:rPr>
          <w:lang w:val="en-US"/>
        </w:rPr>
        <w:t>.</w:t>
      </w:r>
    </w:p>
    <w:p w14:paraId="745FC725" w14:textId="75C1FA93" w:rsidR="007B204A" w:rsidRDefault="007E6A2B" w:rsidP="00494F38">
      <w:pPr>
        <w:pStyle w:val="1Para"/>
        <w:numPr>
          <w:ilvl w:val="0"/>
          <w:numId w:val="12"/>
        </w:numPr>
        <w:rPr>
          <w:lang w:val="en-US"/>
        </w:rPr>
      </w:pPr>
      <w:r>
        <w:rPr>
          <w:lang w:val="en-US"/>
        </w:rPr>
        <w:t>A progress bar can be seen in the Python Launcher command line representing the progress of downloading of the files. After the files for every test taker is downloaded, a pop up window appears which asks if the application should run a plagiarism check or end itself.</w:t>
      </w:r>
    </w:p>
    <w:p w14:paraId="2F787507" w14:textId="18E64D0D" w:rsidR="00963903" w:rsidRDefault="007E6A2B" w:rsidP="00963903">
      <w:pPr>
        <w:pStyle w:val="1Para"/>
        <w:numPr>
          <w:ilvl w:val="0"/>
          <w:numId w:val="12"/>
        </w:numPr>
        <w:rPr>
          <w:lang w:val="en-US"/>
        </w:rPr>
      </w:pPr>
      <w:r>
        <w:rPr>
          <w:lang w:val="en-US"/>
        </w:rPr>
        <w:lastRenderedPageBreak/>
        <w:t>If yes is clicked, the</w:t>
      </w:r>
      <w:r w:rsidR="00963903">
        <w:rPr>
          <w:lang w:val="en-US"/>
        </w:rPr>
        <w:t xml:space="preserve"> plagiarism check is run and reports are generated.</w:t>
      </w:r>
    </w:p>
    <w:p w14:paraId="5B18BCA8" w14:textId="43617B7D" w:rsidR="00AF4E88" w:rsidRDefault="00963903" w:rsidP="008E1887">
      <w:pPr>
        <w:pStyle w:val="1Para"/>
        <w:numPr>
          <w:ilvl w:val="0"/>
          <w:numId w:val="12"/>
        </w:numPr>
        <w:rPr>
          <w:lang w:val="en-US"/>
        </w:rPr>
      </w:pPr>
      <w:r>
        <w:rPr>
          <w:lang w:val="en-US"/>
        </w:rPr>
        <w:t>The download success reports in csv format is stored in “Reports” folder and answer files in the “Answers” folder. A report for the plagiarism check in html format is generated and stored in the application directory.</w:t>
      </w:r>
    </w:p>
    <w:p w14:paraId="0DCB32CB" w14:textId="77777777" w:rsidR="008E1887" w:rsidRPr="008E1887" w:rsidRDefault="008E1887" w:rsidP="008E1887">
      <w:pPr>
        <w:pStyle w:val="1Para"/>
        <w:ind w:firstLine="0"/>
        <w:rPr>
          <w:lang w:val="en-US"/>
        </w:rPr>
      </w:pPr>
    </w:p>
    <w:p w14:paraId="5240D776" w14:textId="383226B4" w:rsidR="00AF4E88" w:rsidRDefault="00AF4E88" w:rsidP="00AF4E88">
      <w:pPr>
        <w:pStyle w:val="1Para"/>
        <w:rPr>
          <w:lang w:val="en-US"/>
        </w:rPr>
      </w:pPr>
      <w:r>
        <w:rPr>
          <w:rStyle w:val="Heading5Char"/>
        </w:rPr>
        <w:t>Outputs</w:t>
      </w:r>
      <w:r w:rsidR="008E08B1">
        <w:rPr>
          <w:rStyle w:val="Heading5Char"/>
        </w:rPr>
        <w:t xml:space="preserve"> files</w:t>
      </w:r>
    </w:p>
    <w:p w14:paraId="785B6564" w14:textId="40AF75B4" w:rsidR="007B204A" w:rsidRDefault="00AF4E88" w:rsidP="00AF4E88">
      <w:pPr>
        <w:pStyle w:val="1Para"/>
        <w:rPr>
          <w:lang w:val="en-US"/>
        </w:rPr>
      </w:pPr>
      <w:r>
        <w:rPr>
          <w:lang w:val="en-US"/>
        </w:rPr>
        <w:tab/>
        <w:t>There are three main outputs of running the script.</w:t>
      </w:r>
    </w:p>
    <w:p w14:paraId="2B503FE1" w14:textId="324DA379" w:rsidR="00AF4E88" w:rsidRDefault="00AF4E88" w:rsidP="00AF4E88">
      <w:pPr>
        <w:pStyle w:val="1Para"/>
        <w:numPr>
          <w:ilvl w:val="0"/>
          <w:numId w:val="15"/>
        </w:numPr>
        <w:rPr>
          <w:lang w:val="en-US"/>
        </w:rPr>
      </w:pPr>
      <w:r>
        <w:rPr>
          <w:lang w:val="en-US"/>
        </w:rPr>
        <w:t xml:space="preserve">Answer files from </w:t>
      </w:r>
      <w:r w:rsidR="0030758D">
        <w:rPr>
          <w:lang w:val="en-US"/>
        </w:rPr>
        <w:t>test takers, which by default are downloaded in the application folder under folder called “Answers”. An example is shown below:</w:t>
      </w:r>
    </w:p>
    <w:p w14:paraId="68FC9FB6" w14:textId="24ED80BB" w:rsidR="0030758D" w:rsidRDefault="00311D29" w:rsidP="0030758D">
      <w:pPr>
        <w:pStyle w:val="1Para"/>
        <w:ind w:left="1440" w:firstLine="0"/>
        <w:rPr>
          <w:i/>
          <w:lang w:val="en-US"/>
        </w:rPr>
      </w:pPr>
      <w:r>
        <w:rPr>
          <w:i/>
          <w:lang w:val="en-US"/>
        </w:rPr>
        <w:t>Testrek</w:t>
      </w:r>
      <w:r w:rsidRPr="00311D29">
        <w:rPr>
          <w:i/>
          <w:lang w:val="en-US"/>
        </w:rPr>
        <w:sym w:font="Wingdings" w:char="F0E0"/>
      </w:r>
      <w:r w:rsidR="0030758D" w:rsidRPr="0030758D">
        <w:rPr>
          <w:i/>
          <w:lang w:val="en-US"/>
        </w:rPr>
        <w:t>Answers</w:t>
      </w:r>
      <w:r w:rsidR="0030758D" w:rsidRPr="0030758D">
        <w:rPr>
          <w:i/>
          <w:lang w:val="en-US"/>
        </w:rPr>
        <w:sym w:font="Wingdings" w:char="F0E0"/>
      </w:r>
      <w:proofErr w:type="spellStart"/>
      <w:r w:rsidR="0030758D" w:rsidRPr="0030758D">
        <w:rPr>
          <w:i/>
          <w:lang w:val="en-US"/>
        </w:rPr>
        <w:t>Answers_</w:t>
      </w:r>
      <w:r w:rsidR="0030758D">
        <w:rPr>
          <w:i/>
          <w:lang w:val="en-US"/>
        </w:rPr>
        <w:t>current_date&amp;time</w:t>
      </w:r>
      <w:proofErr w:type="spellEnd"/>
      <w:r w:rsidR="0030758D" w:rsidRPr="0030758D">
        <w:rPr>
          <w:i/>
          <w:lang w:val="en-US"/>
        </w:rPr>
        <w:sym w:font="Wingdings" w:char="F0E0"/>
      </w:r>
      <w:proofErr w:type="spellStart"/>
      <w:r w:rsidR="0030758D">
        <w:rPr>
          <w:i/>
          <w:lang w:val="en-US"/>
        </w:rPr>
        <w:t>tandoaks</w:t>
      </w:r>
      <w:proofErr w:type="spellEnd"/>
      <w:r w:rsidR="0030758D" w:rsidRPr="0030758D">
        <w:rPr>
          <w:i/>
          <w:lang w:val="en-US"/>
        </w:rPr>
        <w:sym w:font="Wingdings" w:char="F0E0"/>
      </w:r>
      <w:r w:rsidR="0030758D">
        <w:rPr>
          <w:i/>
          <w:lang w:val="en-US"/>
        </w:rPr>
        <w:t>Task1, Task2…</w:t>
      </w:r>
    </w:p>
    <w:p w14:paraId="0BAD5312" w14:textId="77777777" w:rsidR="007A1F28" w:rsidRDefault="000A7415" w:rsidP="007A1F28">
      <w:pPr>
        <w:pStyle w:val="1Para"/>
        <w:keepNext/>
        <w:ind w:left="1440" w:firstLine="0"/>
      </w:pPr>
      <w:r>
        <w:rPr>
          <w:noProof/>
          <w:lang w:val="en-GB" w:eastAsia="en-GB"/>
        </w:rPr>
        <w:drawing>
          <wp:inline distT="0" distB="0" distL="0" distR="0" wp14:anchorId="63239C4A" wp14:editId="2CB851ED">
            <wp:extent cx="4559300" cy="1866900"/>
            <wp:effectExtent l="0" t="0" r="12700" b="1270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17-06-10 at 19.42.09.png"/>
                    <pic:cNvPicPr/>
                  </pic:nvPicPr>
                  <pic:blipFill>
                    <a:blip r:embed="rId17">
                      <a:extLst>
                        <a:ext uri="{28A0092B-C50C-407E-A947-70E740481C1C}">
                          <a14:useLocalDpi xmlns:a14="http://schemas.microsoft.com/office/drawing/2010/main" val="0"/>
                        </a:ext>
                      </a:extLst>
                    </a:blip>
                    <a:stretch>
                      <a:fillRect/>
                    </a:stretch>
                  </pic:blipFill>
                  <pic:spPr>
                    <a:xfrm>
                      <a:off x="0" y="0"/>
                      <a:ext cx="4559300" cy="1866900"/>
                    </a:xfrm>
                    <a:prstGeom prst="rect">
                      <a:avLst/>
                    </a:prstGeom>
                  </pic:spPr>
                </pic:pic>
              </a:graphicData>
            </a:graphic>
          </wp:inline>
        </w:drawing>
      </w:r>
    </w:p>
    <w:p w14:paraId="298A0049" w14:textId="7E3BBE28" w:rsidR="000A7415" w:rsidRPr="000A7415" w:rsidRDefault="00671304" w:rsidP="007A1F28">
      <w:pPr>
        <w:pStyle w:val="Caption"/>
        <w:jc w:val="center"/>
      </w:pPr>
      <w:r>
        <w:t xml:space="preserve">           </w:t>
      </w:r>
      <w:r w:rsidR="007A1F28">
        <w:t xml:space="preserve">Figure </w:t>
      </w:r>
      <w:r w:rsidR="00567A93">
        <w:t>7</w:t>
      </w:r>
      <w:r w:rsidR="007A1F28">
        <w:t xml:space="preserve"> Screenshot of Answers Folder</w:t>
      </w:r>
    </w:p>
    <w:p w14:paraId="0B07842D" w14:textId="2FC30FAB" w:rsidR="000A7415" w:rsidRDefault="000A7415" w:rsidP="000A7415">
      <w:pPr>
        <w:pStyle w:val="1Para"/>
        <w:numPr>
          <w:ilvl w:val="0"/>
          <w:numId w:val="15"/>
        </w:numPr>
        <w:rPr>
          <w:lang w:val="en-US"/>
        </w:rPr>
      </w:pPr>
      <w:r>
        <w:rPr>
          <w:lang w:val="en-US"/>
        </w:rPr>
        <w:t>File d</w:t>
      </w:r>
      <w:r w:rsidR="0030758D">
        <w:rPr>
          <w:lang w:val="en-US"/>
        </w:rPr>
        <w:t>ownload success report, which by default is downloaded in the application folder under folder called “Reports”.</w:t>
      </w:r>
      <w:r w:rsidRPr="000A7415">
        <w:rPr>
          <w:lang w:val="en-US"/>
        </w:rPr>
        <w:t xml:space="preserve"> </w:t>
      </w:r>
      <w:r>
        <w:rPr>
          <w:lang w:val="en-US"/>
        </w:rPr>
        <w:t>An example is shown below:</w:t>
      </w:r>
    </w:p>
    <w:p w14:paraId="710A32DD" w14:textId="13721F27" w:rsidR="00EF1B33" w:rsidRDefault="00311D29" w:rsidP="00EF1B33">
      <w:pPr>
        <w:pStyle w:val="1Para"/>
        <w:ind w:left="1440" w:firstLine="0"/>
        <w:rPr>
          <w:lang w:val="en-US"/>
        </w:rPr>
      </w:pPr>
      <w:r>
        <w:rPr>
          <w:i/>
          <w:lang w:val="en-US"/>
        </w:rPr>
        <w:lastRenderedPageBreak/>
        <w:t>Testrek</w:t>
      </w:r>
      <w:r w:rsidRPr="00311D29">
        <w:rPr>
          <w:i/>
          <w:lang w:val="en-US"/>
        </w:rPr>
        <w:sym w:font="Wingdings" w:char="F0E0"/>
      </w:r>
      <w:r w:rsidR="000A7415">
        <w:rPr>
          <w:i/>
          <w:lang w:val="en-US"/>
        </w:rPr>
        <w:t>Reports</w:t>
      </w:r>
      <w:r w:rsidR="000A7415" w:rsidRPr="0030758D">
        <w:rPr>
          <w:i/>
          <w:lang w:val="en-US"/>
        </w:rPr>
        <w:sym w:font="Wingdings" w:char="F0E0"/>
      </w:r>
      <w:proofErr w:type="spellStart"/>
      <w:r w:rsidR="000A7415">
        <w:rPr>
          <w:i/>
          <w:lang w:val="en-US"/>
        </w:rPr>
        <w:t>Report</w:t>
      </w:r>
      <w:r w:rsidR="000A7415" w:rsidRPr="0030758D">
        <w:rPr>
          <w:i/>
          <w:lang w:val="en-US"/>
        </w:rPr>
        <w:t>_</w:t>
      </w:r>
      <w:r w:rsidR="000A7415">
        <w:rPr>
          <w:i/>
          <w:lang w:val="en-US"/>
        </w:rPr>
        <w:t>current_date&amp;time</w:t>
      </w:r>
      <w:proofErr w:type="spellEnd"/>
      <w:r w:rsidR="000A7415" w:rsidRPr="0030758D">
        <w:rPr>
          <w:i/>
          <w:lang w:val="en-US"/>
        </w:rPr>
        <w:sym w:font="Wingdings" w:char="F0E0"/>
      </w:r>
      <w:r w:rsidR="000A7415">
        <w:rPr>
          <w:i/>
          <w:lang w:val="en-US"/>
        </w:rPr>
        <w:t>report_date&amp;tim.csv</w:t>
      </w:r>
    </w:p>
    <w:p w14:paraId="1C21D610" w14:textId="6D459099" w:rsidR="00EF1B33" w:rsidRPr="00EF1B33" w:rsidRDefault="00EF1B33" w:rsidP="00EF1B33">
      <w:pPr>
        <w:pStyle w:val="1Para"/>
        <w:ind w:left="1440" w:firstLine="0"/>
        <w:rPr>
          <w:sz w:val="24"/>
          <w:szCs w:val="24"/>
          <w:lang w:val="en-US"/>
        </w:rPr>
      </w:pPr>
      <w:r w:rsidRPr="00EF1B33">
        <w:rPr>
          <w:sz w:val="24"/>
          <w:szCs w:val="24"/>
          <w:lang w:val="en-US"/>
        </w:rPr>
        <w:t>NOTE: An example of report can be found attached in the appendix.</w:t>
      </w:r>
    </w:p>
    <w:p w14:paraId="56DE001D" w14:textId="77777777" w:rsidR="007A1F28" w:rsidRDefault="000A7415" w:rsidP="007A1F28">
      <w:pPr>
        <w:pStyle w:val="1Para"/>
        <w:keepNext/>
        <w:ind w:left="1440" w:firstLine="0"/>
      </w:pPr>
      <w:r>
        <w:rPr>
          <w:noProof/>
          <w:lang w:val="en-GB" w:eastAsia="en-GB"/>
        </w:rPr>
        <w:drawing>
          <wp:inline distT="0" distB="0" distL="0" distR="0" wp14:anchorId="1EFC1EEE" wp14:editId="066CE907">
            <wp:extent cx="4572000" cy="1219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17-06-10 at 19.44.06.png"/>
                    <pic:cNvPicPr/>
                  </pic:nvPicPr>
                  <pic:blipFill>
                    <a:blip r:embed="rId18">
                      <a:extLst>
                        <a:ext uri="{28A0092B-C50C-407E-A947-70E740481C1C}">
                          <a14:useLocalDpi xmlns:a14="http://schemas.microsoft.com/office/drawing/2010/main" val="0"/>
                        </a:ext>
                      </a:extLst>
                    </a:blip>
                    <a:stretch>
                      <a:fillRect/>
                    </a:stretch>
                  </pic:blipFill>
                  <pic:spPr>
                    <a:xfrm>
                      <a:off x="0" y="0"/>
                      <a:ext cx="4572000" cy="1219200"/>
                    </a:xfrm>
                    <a:prstGeom prst="rect">
                      <a:avLst/>
                    </a:prstGeom>
                  </pic:spPr>
                </pic:pic>
              </a:graphicData>
            </a:graphic>
          </wp:inline>
        </w:drawing>
      </w:r>
    </w:p>
    <w:p w14:paraId="317F946A" w14:textId="4DDB5EB0" w:rsidR="000A7415" w:rsidRPr="0030758D" w:rsidRDefault="00671304" w:rsidP="007A1F28">
      <w:pPr>
        <w:pStyle w:val="Caption"/>
        <w:jc w:val="center"/>
      </w:pPr>
      <w:r>
        <w:t xml:space="preserve">                       </w:t>
      </w:r>
      <w:r w:rsidR="007A1F28">
        <w:t xml:space="preserve">Figure </w:t>
      </w:r>
      <w:r w:rsidR="00567A93">
        <w:t>8</w:t>
      </w:r>
      <w:r w:rsidR="007A1F28">
        <w:t xml:space="preserve"> Screenshot of Reports folder</w:t>
      </w:r>
    </w:p>
    <w:p w14:paraId="73EF90D8" w14:textId="1890B200" w:rsidR="0030758D" w:rsidRDefault="000A7415" w:rsidP="000A7415">
      <w:pPr>
        <w:pStyle w:val="1Para"/>
        <w:numPr>
          <w:ilvl w:val="0"/>
          <w:numId w:val="15"/>
        </w:numPr>
        <w:rPr>
          <w:lang w:val="en-US"/>
        </w:rPr>
      </w:pPr>
      <w:r>
        <w:rPr>
          <w:lang w:val="en-US"/>
        </w:rPr>
        <w:t>Plagiarism report, which by default is downloaded in the application folder directly and is replaced each time the plagiarism check is run. An example is shown below:</w:t>
      </w:r>
    </w:p>
    <w:p w14:paraId="06AF68AF" w14:textId="28FB8DC2" w:rsidR="000A7415" w:rsidRDefault="00311D29" w:rsidP="000A7415">
      <w:pPr>
        <w:pStyle w:val="1Para"/>
        <w:ind w:left="1440" w:firstLine="0"/>
        <w:rPr>
          <w:i/>
          <w:lang w:val="en-US"/>
        </w:rPr>
      </w:pPr>
      <w:r>
        <w:rPr>
          <w:i/>
          <w:lang w:val="en-US"/>
        </w:rPr>
        <w:t>Testrek</w:t>
      </w:r>
      <w:r w:rsidRPr="00311D29">
        <w:rPr>
          <w:i/>
          <w:lang w:val="en-US"/>
        </w:rPr>
        <w:sym w:font="Wingdings" w:char="F0E0"/>
      </w:r>
      <w:r w:rsidRPr="00311D29">
        <w:rPr>
          <w:i/>
          <w:lang w:val="en-US"/>
        </w:rPr>
        <w:t>plagiarism_check</w:t>
      </w:r>
      <w:r>
        <w:rPr>
          <w:i/>
          <w:lang w:val="en-US"/>
        </w:rPr>
        <w:t>.html</w:t>
      </w:r>
    </w:p>
    <w:p w14:paraId="12E444ED" w14:textId="1B1188C2" w:rsidR="00EF1B33" w:rsidRDefault="00EF1B33" w:rsidP="00EF1B33">
      <w:pPr>
        <w:pStyle w:val="1Para"/>
        <w:ind w:left="1440" w:firstLine="0"/>
        <w:rPr>
          <w:sz w:val="22"/>
          <w:lang w:val="en-US"/>
        </w:rPr>
      </w:pPr>
      <w:r w:rsidRPr="00EF1B33">
        <w:rPr>
          <w:sz w:val="22"/>
          <w:lang w:val="en-US"/>
        </w:rPr>
        <w:t xml:space="preserve">NOTE: An example of </w:t>
      </w:r>
      <w:r w:rsidR="005315DF">
        <w:rPr>
          <w:sz w:val="22"/>
          <w:lang w:val="en-US"/>
        </w:rPr>
        <w:t>the plagiarism check</w:t>
      </w:r>
      <w:r w:rsidRPr="00EF1B33">
        <w:rPr>
          <w:sz w:val="22"/>
          <w:lang w:val="en-US"/>
        </w:rPr>
        <w:t xml:space="preserve"> can be found attached in the appendix.</w:t>
      </w:r>
    </w:p>
    <w:p w14:paraId="42C74FA2" w14:textId="1F0177A4" w:rsidR="0028655F" w:rsidRDefault="00EB3F00" w:rsidP="0028655F">
      <w:pPr>
        <w:pStyle w:val="Heading2"/>
      </w:pPr>
      <w:bookmarkStart w:id="23" w:name="_Toc485472224"/>
      <w:r>
        <w:t>Testrek components</w:t>
      </w:r>
      <w:bookmarkEnd w:id="23"/>
    </w:p>
    <w:p w14:paraId="1DAEA820" w14:textId="7D1373CF" w:rsidR="00EF1B33" w:rsidRDefault="0001044C" w:rsidP="00D1251F">
      <w:pPr>
        <w:pStyle w:val="1Para"/>
        <w:ind w:left="720"/>
        <w:rPr>
          <w:lang w:val="en-US"/>
        </w:rPr>
      </w:pPr>
      <w:r>
        <w:rPr>
          <w:lang w:val="en-US"/>
        </w:rPr>
        <w:t>The application</w:t>
      </w:r>
      <w:r w:rsidR="0080100A">
        <w:rPr>
          <w:lang w:val="en-US"/>
        </w:rPr>
        <w:t xml:space="preserve"> </w:t>
      </w:r>
      <w:r w:rsidR="0080100A">
        <w:rPr>
          <w:i/>
          <w:lang w:val="en-US"/>
        </w:rPr>
        <w:t>Testr</w:t>
      </w:r>
      <w:r w:rsidR="00D1251F">
        <w:rPr>
          <w:i/>
          <w:lang w:val="en-US"/>
        </w:rPr>
        <w:t>e</w:t>
      </w:r>
      <w:r w:rsidR="0080100A">
        <w:rPr>
          <w:i/>
          <w:lang w:val="en-US"/>
        </w:rPr>
        <w:t>k</w:t>
      </w:r>
      <w:r w:rsidR="007056AF">
        <w:rPr>
          <w:lang w:val="en-US"/>
        </w:rPr>
        <w:t xml:space="preserve"> is written in a few several modules to </w:t>
      </w:r>
      <w:r w:rsidR="00D1251F">
        <w:rPr>
          <w:lang w:val="en-US"/>
        </w:rPr>
        <w:t>so that the code be more readable and modifiable if necessary. In this section, different modules of the application and their constituent are discussed.</w:t>
      </w:r>
    </w:p>
    <w:p w14:paraId="6E4ECA3A" w14:textId="1BE1D87A" w:rsidR="00D1251F" w:rsidRDefault="00E04B8B" w:rsidP="00657A7F">
      <w:pPr>
        <w:pStyle w:val="Heading5"/>
        <w:numPr>
          <w:ilvl w:val="0"/>
          <w:numId w:val="0"/>
        </w:numPr>
        <w:ind w:left="720"/>
      </w:pPr>
      <w:r>
        <w:t xml:space="preserve">“__init__.py” </w:t>
      </w:r>
      <w:r w:rsidR="00657A7F">
        <w:t>module</w:t>
      </w:r>
    </w:p>
    <w:p w14:paraId="7F15B33E" w14:textId="423A89FA" w:rsidR="00E04B8B" w:rsidRDefault="00E04B8B" w:rsidP="00E04B8B">
      <w:pPr>
        <w:pStyle w:val="1Para"/>
        <w:ind w:left="720"/>
      </w:pPr>
      <w:r>
        <w:t>This is an empty file in the application directory and is</w:t>
      </w:r>
      <w:r w:rsidRPr="00E04B8B">
        <w:t xml:space="preserve"> used to mark directories on disk as Python package directories.</w:t>
      </w:r>
      <w:r>
        <w:t xml:space="preserve"> If it were not </w:t>
      </w:r>
      <w:r w:rsidR="00D92EAA">
        <w:t>present,</w:t>
      </w:r>
      <w:r>
        <w:t xml:space="preserve"> then python cannot import the sub modules in other python files in the application</w:t>
      </w:r>
      <w:r w:rsidR="00241FC0">
        <w:fldChar w:fldCharType="begin"/>
      </w:r>
      <w:r w:rsidR="00241FC0">
        <w:instrText xml:space="preserve"> ADDIN ZOTERO_ITEM CSL_CITATION {"citationID":"are748qke9","properties":{"formattedCitation":"[26]","plainCitation":"[26]"},"citationItems":[{"id":35,"uris":["http://zotero.org/users/4109258/items/PAEMSFKT"],"uri":["http://zotero.org/users/4109258/items/PAEMSFKT"],"itemData":{"id":35,"type":"webpage","title":"python - What is __init__.py for? - Stack Overflow","URL":"https://stackoverflow.com/questions/448271/what-is-init-py-for","shortTitle":"python - What is __init__.py for?","accessed":{"date-parts":[["2017",6,11]]}}}],"schema":"https://github.com/citation-style-language/schema/raw/master/csl-citation.json"} </w:instrText>
      </w:r>
      <w:r w:rsidR="00241FC0">
        <w:fldChar w:fldCharType="separate"/>
      </w:r>
      <w:r w:rsidR="00241FC0" w:rsidRPr="004C0820">
        <w:rPr>
          <w:rFonts w:cs="Times New Roman"/>
        </w:rPr>
        <w:t>[26]</w:t>
      </w:r>
      <w:r w:rsidR="00241FC0">
        <w:fldChar w:fldCharType="end"/>
      </w:r>
      <w:r>
        <w:t>.</w:t>
      </w:r>
    </w:p>
    <w:p w14:paraId="5674C655" w14:textId="7FC7B6E4" w:rsidR="00E04B8B" w:rsidRDefault="00E04B8B" w:rsidP="00657A7F">
      <w:pPr>
        <w:pStyle w:val="Heading5"/>
        <w:numPr>
          <w:ilvl w:val="0"/>
          <w:numId w:val="0"/>
        </w:numPr>
        <w:ind w:left="720"/>
      </w:pPr>
      <w:r>
        <w:lastRenderedPageBreak/>
        <w:t xml:space="preserve">“config_file.py” </w:t>
      </w:r>
      <w:r w:rsidR="00657A7F">
        <w:t>module</w:t>
      </w:r>
    </w:p>
    <w:p w14:paraId="71795312" w14:textId="3A9EE14F" w:rsidR="00E04B8B" w:rsidRDefault="00E04B8B" w:rsidP="00E04B8B">
      <w:pPr>
        <w:pStyle w:val="1Para"/>
        <w:ind w:left="720"/>
      </w:pPr>
      <w:r>
        <w:t xml:space="preserve">This is a configuration or setting file for the </w:t>
      </w:r>
      <w:r>
        <w:rPr>
          <w:i/>
        </w:rPr>
        <w:t>Testrek</w:t>
      </w:r>
      <w:r>
        <w:t>. It greatly contributes to the generality of the whole application by allowing users to change certain parameters.</w:t>
      </w:r>
      <w:r w:rsidR="00652CD1">
        <w:t xml:space="preserve"> In the following snippet, it can be seen which all parameters are available to be modified and their meanings.</w:t>
      </w:r>
    </w:p>
    <w:p w14:paraId="1B202EF1" w14:textId="77777777" w:rsidR="004E3BE4" w:rsidRDefault="004E3BE4" w:rsidP="00E04B8B">
      <w:pPr>
        <w:pStyle w:val="1Para"/>
        <w:ind w:left="720"/>
      </w:pPr>
    </w:p>
    <w:tbl>
      <w:tblPr>
        <w:tblStyle w:val="TableGrid"/>
        <w:tblW w:w="0" w:type="auto"/>
        <w:tblInd w:w="700" w:type="dxa"/>
        <w:tblLook w:val="04A0" w:firstRow="1" w:lastRow="0" w:firstColumn="1" w:lastColumn="0" w:noHBand="0" w:noVBand="1"/>
      </w:tblPr>
      <w:tblGrid>
        <w:gridCol w:w="8356"/>
      </w:tblGrid>
      <w:tr w:rsidR="007B57CA" w14:paraId="3D8D522B" w14:textId="77777777" w:rsidTr="007B57CA">
        <w:tc>
          <w:tcPr>
            <w:tcW w:w="8356" w:type="dxa"/>
          </w:tcPr>
          <w:p w14:paraId="30DD4226"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import os</w:t>
            </w:r>
          </w:p>
          <w:p w14:paraId="333F81C0"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6616357"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w:t>
            </w:r>
          </w:p>
          <w:p w14:paraId="012CCA1D"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 DOWNLOAD FILE SPECIFIC #######</w:t>
            </w:r>
          </w:p>
          <w:p w14:paraId="2C6A0E38"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7BB04F1F"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 Do not modify this parameter</w:t>
            </w:r>
          </w:p>
          <w:p w14:paraId="35D8597A"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curr_dir = os.getcwd()</w:t>
            </w:r>
          </w:p>
          <w:p w14:paraId="47ED6D45"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25A3CB6"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web_url = "http://users.fs.cvut.cz/"</w:t>
            </w:r>
          </w:p>
          <w:p w14:paraId="4AD7E969"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0388987F"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answer_folder = os.path.join(curr_dir, "Answers")</w:t>
            </w:r>
          </w:p>
          <w:p w14:paraId="2A4EEA2C"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5C35C62"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tasks_folders = ["Task1", "Task2", "Task3"]</w:t>
            </w:r>
          </w:p>
          <w:p w14:paraId="52BBDB24"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5E1A57A2"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rep_dir = os.path.join(curr_dir, "Reports")</w:t>
            </w:r>
          </w:p>
          <w:p w14:paraId="33A0DC6F"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D356E75"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w:t>
            </w:r>
          </w:p>
          <w:p w14:paraId="45DB5A11"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 PLAGIARISM CHECK SPECFIC ######</w:t>
            </w:r>
          </w:p>
          <w:p w14:paraId="6CBEBA02"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6BF2DF14"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hash_check = False</w:t>
            </w:r>
          </w:p>
          <w:p w14:paraId="4A82C812"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6639415C" w14:textId="077E00C8"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B57CA">
              <w:rPr>
                <w:rFonts w:ascii="Consolas" w:hAnsi="Consolas" w:cs="Courier New"/>
                <w:noProof/>
                <w:color w:val="242729"/>
                <w:szCs w:val="24"/>
                <w:bdr w:val="none" w:sz="0" w:space="0" w:color="auto" w:frame="1"/>
                <w:shd w:val="clear" w:color="auto" w:fill="EFF0F1"/>
                <w:lang w:val="en-GB" w:eastAsia="en-GB"/>
              </w:rPr>
              <w:t>type_of_check = "Simple Ratio"</w:t>
            </w:r>
          </w:p>
        </w:tc>
      </w:tr>
    </w:tbl>
    <w:p w14:paraId="6182DB2D" w14:textId="77777777" w:rsidR="00B26D43" w:rsidRPr="00B26D43" w:rsidRDefault="00B26D43" w:rsidP="00B26D43">
      <w:pPr>
        <w:pStyle w:val="1Para"/>
        <w:ind w:left="720"/>
        <w:rPr>
          <w:b/>
          <w:sz w:val="10"/>
          <w:szCs w:val="10"/>
        </w:rPr>
      </w:pPr>
    </w:p>
    <w:p w14:paraId="33885494" w14:textId="17155603" w:rsidR="00B26D43" w:rsidRDefault="00B26D43" w:rsidP="00B26D43">
      <w:pPr>
        <w:pStyle w:val="1Para"/>
        <w:ind w:left="720"/>
        <w:rPr>
          <w:noProof/>
        </w:rPr>
      </w:pPr>
      <w:r w:rsidRPr="00B26D43">
        <w:rPr>
          <w:b/>
          <w:noProof/>
        </w:rPr>
        <w:t>web_url</w:t>
      </w:r>
      <w:r>
        <w:rPr>
          <w:noProof/>
        </w:rPr>
        <w:t xml:space="preserve">: Specify the root url where the student folders are placed. For e.g.: </w:t>
      </w:r>
      <w:r w:rsidRPr="00B26D43">
        <w:rPr>
          <w:i/>
          <w:noProof/>
        </w:rPr>
        <w:t xml:space="preserve">web_url = </w:t>
      </w:r>
      <w:hyperlink r:id="rId19" w:history="1">
        <w:r w:rsidRPr="00B26D43">
          <w:rPr>
            <w:rStyle w:val="Hyperlink"/>
            <w:i/>
            <w:noProof/>
          </w:rPr>
          <w:t>http://users.fs.cvut.cz/~</w:t>
        </w:r>
      </w:hyperlink>
    </w:p>
    <w:p w14:paraId="2B338E94" w14:textId="3169EA52" w:rsidR="00B26D43" w:rsidRDefault="00B26D43" w:rsidP="00B26D43">
      <w:pPr>
        <w:pStyle w:val="1Para"/>
        <w:ind w:left="720"/>
        <w:rPr>
          <w:noProof/>
        </w:rPr>
      </w:pPr>
      <w:r w:rsidRPr="00B26D43">
        <w:rPr>
          <w:b/>
          <w:noProof/>
        </w:rPr>
        <w:t>answer_folder</w:t>
      </w:r>
      <w:r>
        <w:rPr>
          <w:noProof/>
        </w:rPr>
        <w:t xml:space="preserve">: The directory where downloaded files are stored. For e.g.: </w:t>
      </w:r>
      <w:r w:rsidRPr="00B26D43">
        <w:rPr>
          <w:i/>
          <w:noProof/>
        </w:rPr>
        <w:t>answer_folder = os.path.join(curr_dir, "Answers")</w:t>
      </w:r>
    </w:p>
    <w:p w14:paraId="4A0C367C" w14:textId="47685B0E" w:rsidR="00B26D43" w:rsidRDefault="00B26D43" w:rsidP="008E1887">
      <w:pPr>
        <w:pStyle w:val="1Para"/>
        <w:ind w:left="720"/>
        <w:rPr>
          <w:i/>
          <w:noProof/>
        </w:rPr>
      </w:pPr>
      <w:r w:rsidRPr="00B26D43">
        <w:rPr>
          <w:b/>
          <w:noProof/>
        </w:rPr>
        <w:t>tasks_folders</w:t>
      </w:r>
      <w:r>
        <w:rPr>
          <w:noProof/>
        </w:rPr>
        <w:t xml:space="preserve">: Specify the folders on the web file-system where the answer files should be downloaded from. For e.g.: </w:t>
      </w:r>
      <w:r w:rsidRPr="00B26D43">
        <w:rPr>
          <w:i/>
          <w:noProof/>
        </w:rPr>
        <w:t>tasks_folders = ["Task1", "Task2", "Task3"]</w:t>
      </w:r>
    </w:p>
    <w:p w14:paraId="1F2EF7E0" w14:textId="741F29CE" w:rsidR="00B26D43" w:rsidRPr="00B26D43" w:rsidRDefault="00B26D43" w:rsidP="00B26D43">
      <w:pPr>
        <w:pStyle w:val="1Para"/>
        <w:ind w:left="720"/>
        <w:rPr>
          <w:noProof/>
        </w:rPr>
      </w:pPr>
      <w:r w:rsidRPr="00B26D43">
        <w:rPr>
          <w:b/>
          <w:noProof/>
        </w:rPr>
        <w:lastRenderedPageBreak/>
        <w:t>type_of_check</w:t>
      </w:r>
      <w:r w:rsidRPr="00B26D43">
        <w:rPr>
          <w:noProof/>
        </w:rPr>
        <w:t>: Type of string comparison. Set to "Simple Ratio" for simple ratio</w:t>
      </w:r>
      <w:r>
        <w:rPr>
          <w:noProof/>
        </w:rPr>
        <w:t xml:space="preserve">. </w:t>
      </w:r>
      <w:r w:rsidRPr="00B26D43">
        <w:rPr>
          <w:noProof/>
        </w:rPr>
        <w:t>All available options: "Simple Ratio", "Partial Ratio", "Token Sort Ratio", "Token Set Ratio"</w:t>
      </w:r>
      <w:r>
        <w:rPr>
          <w:noProof/>
        </w:rPr>
        <w:t>.</w:t>
      </w:r>
    </w:p>
    <w:p w14:paraId="4F6D4398" w14:textId="2A58B942" w:rsidR="00B26D43" w:rsidRDefault="00B26D43" w:rsidP="00B26D43">
      <w:pPr>
        <w:pStyle w:val="1Para"/>
        <w:ind w:left="720"/>
        <w:rPr>
          <w:noProof/>
        </w:rPr>
      </w:pPr>
      <w:r w:rsidRPr="00B26D43">
        <w:rPr>
          <w:b/>
          <w:noProof/>
        </w:rPr>
        <w:t>rep_dir</w:t>
      </w:r>
      <w:r>
        <w:rPr>
          <w:noProof/>
        </w:rPr>
        <w:t>: The directory where the reports generated regarding downloading of the files should be stored.</w:t>
      </w:r>
    </w:p>
    <w:p w14:paraId="5E1D6E47" w14:textId="7CAB4400" w:rsidR="00B26D43" w:rsidRDefault="00B26D43" w:rsidP="00B26D43">
      <w:pPr>
        <w:pStyle w:val="1Para"/>
        <w:ind w:left="720"/>
        <w:rPr>
          <w:noProof/>
        </w:rPr>
      </w:pPr>
      <w:r w:rsidRPr="00B26D43">
        <w:rPr>
          <w:b/>
          <w:noProof/>
        </w:rPr>
        <w:t>hash_check</w:t>
      </w:r>
      <w:r>
        <w:rPr>
          <w:noProof/>
        </w:rPr>
        <w:t>: Run plagiarism check on hash or whole file content. Set to True if check based on hash or False for check based on content. Hash check takes much less time as compared to the other option</w:t>
      </w:r>
      <w:r w:rsidR="00887C7D">
        <w:rPr>
          <w:noProof/>
        </w:rPr>
        <w:t>.</w:t>
      </w:r>
    </w:p>
    <w:p w14:paraId="292CDBC9" w14:textId="3272DCA2" w:rsidR="00B26D43" w:rsidRDefault="00B26D43" w:rsidP="0038678F">
      <w:pPr>
        <w:pStyle w:val="1Para"/>
        <w:ind w:left="720"/>
        <w:rPr>
          <w:noProof/>
        </w:rPr>
      </w:pPr>
      <w:r w:rsidRPr="00B26D43">
        <w:rPr>
          <w:b/>
          <w:noProof/>
        </w:rPr>
        <w:t>type_of_check</w:t>
      </w:r>
      <w:r>
        <w:rPr>
          <w:noProof/>
        </w:rPr>
        <w:t>: Type of string comparison. Set to "Simple Ratio" for simple ratio. All available options: "Simple Ratio", "Partial Ratio", "Token Sort Ratio", "Token Set Ratio"</w:t>
      </w:r>
      <w:r w:rsidR="00887C7D">
        <w:rPr>
          <w:noProof/>
        </w:rPr>
        <w:t>.</w:t>
      </w:r>
    </w:p>
    <w:p w14:paraId="7B86FD41" w14:textId="77777777" w:rsidR="0038678F" w:rsidRDefault="0038678F" w:rsidP="00C560B4">
      <w:pPr>
        <w:pStyle w:val="1Para"/>
        <w:ind w:left="1440"/>
        <w:rPr>
          <w:noProof/>
        </w:rPr>
      </w:pPr>
    </w:p>
    <w:p w14:paraId="07F0AA90" w14:textId="7E1F85A1" w:rsidR="007B57CA" w:rsidRDefault="007B57CA" w:rsidP="00657A7F">
      <w:pPr>
        <w:pStyle w:val="Heading5"/>
        <w:numPr>
          <w:ilvl w:val="0"/>
          <w:numId w:val="0"/>
        </w:numPr>
        <w:ind w:left="720"/>
      </w:pPr>
      <w:r>
        <w:t>“</w:t>
      </w:r>
      <w:r w:rsidRPr="007B57CA">
        <w:t>plagiarism.</w:t>
      </w:r>
      <w:r w:rsidRPr="00F77B9A">
        <w:t>py</w:t>
      </w:r>
      <w:r>
        <w:t xml:space="preserve">” </w:t>
      </w:r>
      <w:r w:rsidR="00657A7F">
        <w:t>module</w:t>
      </w:r>
    </w:p>
    <w:p w14:paraId="0832B058" w14:textId="2DC7AF27" w:rsidR="005543F0" w:rsidRDefault="007B57CA" w:rsidP="005543F0">
      <w:pPr>
        <w:pStyle w:val="1Para"/>
        <w:ind w:left="720"/>
        <w:rPr>
          <w:lang w:val="en-US"/>
        </w:rPr>
      </w:pPr>
      <w:r>
        <w:rPr>
          <w:lang w:val="en-US"/>
        </w:rPr>
        <w:t>The</w:t>
      </w:r>
      <w:r w:rsidR="005543F0">
        <w:rPr>
          <w:lang w:val="en-US"/>
        </w:rPr>
        <w:t xml:space="preserve"> plagiarism.py file consists of definition of the function </w:t>
      </w:r>
      <w:r w:rsidR="005543F0" w:rsidRPr="005543F0">
        <w:rPr>
          <w:rFonts w:ascii="Consolas" w:hAnsi="Consolas" w:cs="Courier New"/>
          <w:noProof/>
          <w:color w:val="242729"/>
          <w:sz w:val="24"/>
          <w:szCs w:val="24"/>
          <w:bdr w:val="none" w:sz="0" w:space="0" w:color="auto" w:frame="1"/>
          <w:shd w:val="clear" w:color="auto" w:fill="EFF0F1"/>
          <w:lang w:val="en-GB" w:eastAsia="en-GB"/>
        </w:rPr>
        <w:t>retrieve_folder_content</w:t>
      </w:r>
      <w:r w:rsidR="005543F0">
        <w:rPr>
          <w:lang w:val="en-US"/>
        </w:rPr>
        <w:t xml:space="preserve">, which is used to retrieve contents of a folder. This function takes in two parameters </w:t>
      </w:r>
      <w:proofErr w:type="spellStart"/>
      <w:r w:rsidR="005543F0">
        <w:rPr>
          <w:i/>
          <w:lang w:val="en-US"/>
        </w:rPr>
        <w:t>src_path</w:t>
      </w:r>
      <w:proofErr w:type="spellEnd"/>
      <w:r w:rsidR="005543F0">
        <w:rPr>
          <w:lang w:val="en-US"/>
        </w:rPr>
        <w:t xml:space="preserve"> and </w:t>
      </w:r>
      <w:proofErr w:type="spellStart"/>
      <w:r w:rsidR="005543F0">
        <w:rPr>
          <w:i/>
          <w:lang w:val="en-US"/>
        </w:rPr>
        <w:t>file_check</w:t>
      </w:r>
      <w:proofErr w:type="spellEnd"/>
      <w:r w:rsidR="005543F0">
        <w:rPr>
          <w:lang w:val="en-US"/>
        </w:rPr>
        <w:t xml:space="preserve">, where the first is the absolute path to the directory where contents are required to be checked and the latter is for checking if to check the sub-directories or files in the </w:t>
      </w:r>
      <w:proofErr w:type="spellStart"/>
      <w:r w:rsidR="005543F0" w:rsidRPr="005543F0">
        <w:rPr>
          <w:i/>
          <w:lang w:val="en-US"/>
        </w:rPr>
        <w:t>src_path</w:t>
      </w:r>
      <w:proofErr w:type="spellEnd"/>
      <w:r w:rsidR="005543F0">
        <w:rPr>
          <w:lang w:val="en-US"/>
        </w:rPr>
        <w:t xml:space="preserve">. It was convenient to write a function like this as there </w:t>
      </w:r>
      <w:r w:rsidR="00B26D43">
        <w:rPr>
          <w:lang w:val="en-US"/>
        </w:rPr>
        <w:t xml:space="preserve">was a need of subsequent retrieving of the contents in a directory for checking the files. </w:t>
      </w:r>
    </w:p>
    <w:p w14:paraId="6730F597" w14:textId="77777777" w:rsidR="00C560B4" w:rsidRDefault="00C560B4" w:rsidP="00C560B4">
      <w:pPr>
        <w:pStyle w:val="1Para"/>
        <w:ind w:left="1440"/>
        <w:rPr>
          <w:lang w:val="en-US"/>
        </w:rPr>
      </w:pPr>
    </w:p>
    <w:p w14:paraId="599589D5" w14:textId="5912D08B" w:rsidR="00C560B4" w:rsidRDefault="00C560B4" w:rsidP="00657A7F">
      <w:pPr>
        <w:pStyle w:val="Heading5"/>
        <w:numPr>
          <w:ilvl w:val="0"/>
          <w:numId w:val="0"/>
        </w:numPr>
        <w:ind w:left="720"/>
      </w:pPr>
      <w:r>
        <w:t>“scrapper</w:t>
      </w:r>
      <w:r w:rsidRPr="007B57CA">
        <w:t>.</w:t>
      </w:r>
      <w:r w:rsidRPr="00F77B9A">
        <w:t>py</w:t>
      </w:r>
      <w:r>
        <w:t xml:space="preserve">” </w:t>
      </w:r>
      <w:r w:rsidR="00657A7F">
        <w:t>module</w:t>
      </w:r>
    </w:p>
    <w:p w14:paraId="4929D9DE" w14:textId="77777777" w:rsidR="004E3BE4" w:rsidRDefault="00C560B4" w:rsidP="00C560B4">
      <w:pPr>
        <w:pStyle w:val="1Para"/>
        <w:ind w:left="720"/>
        <w:rPr>
          <w:lang w:val="en-US"/>
        </w:rPr>
      </w:pPr>
      <w:r>
        <w:rPr>
          <w:lang w:val="en-US"/>
        </w:rPr>
        <w:t xml:space="preserve">The </w:t>
      </w:r>
      <w:r w:rsidR="008E2DE9">
        <w:rPr>
          <w:lang w:val="en-US"/>
        </w:rPr>
        <w:t>scrapper</w:t>
      </w:r>
      <w:r>
        <w:rPr>
          <w:lang w:val="en-US"/>
        </w:rPr>
        <w:t>.py file consis</w:t>
      </w:r>
      <w:r w:rsidR="008E2DE9">
        <w:rPr>
          <w:lang w:val="en-US"/>
        </w:rPr>
        <w:t xml:space="preserve">ts of definition of the functions that checks </w:t>
      </w:r>
      <w:r w:rsidR="00975300">
        <w:rPr>
          <w:lang w:val="en-US"/>
        </w:rPr>
        <w:t xml:space="preserve">for the answer files in the student folder on the </w:t>
      </w:r>
      <w:r w:rsidR="00D525A1">
        <w:rPr>
          <w:lang w:val="en-US"/>
        </w:rPr>
        <w:t xml:space="preserve">server filesystem </w:t>
      </w:r>
      <w:r w:rsidR="008E2DE9">
        <w:rPr>
          <w:lang w:val="en-US"/>
        </w:rPr>
        <w:lastRenderedPageBreak/>
        <w:t>and</w:t>
      </w:r>
      <w:r w:rsidR="00D525A1">
        <w:rPr>
          <w:lang w:val="en-US"/>
        </w:rPr>
        <w:t xml:space="preserve"> then</w:t>
      </w:r>
      <w:r w:rsidR="008E2DE9">
        <w:rPr>
          <w:lang w:val="en-US"/>
        </w:rPr>
        <w:t xml:space="preserve"> download</w:t>
      </w:r>
      <w:r w:rsidR="00D525A1">
        <w:rPr>
          <w:lang w:val="en-US"/>
        </w:rPr>
        <w:t xml:space="preserve"> the files. Other than that, there are some function definitions like </w:t>
      </w:r>
      <w:r w:rsidR="00D525A1">
        <w:rPr>
          <w:rFonts w:ascii="Consolas" w:hAnsi="Consolas" w:cs="Courier New"/>
          <w:noProof/>
          <w:color w:val="242729"/>
          <w:szCs w:val="24"/>
          <w:bdr w:val="none" w:sz="0" w:space="0" w:color="auto" w:frame="1"/>
          <w:shd w:val="clear" w:color="auto" w:fill="EFF0F1"/>
          <w:lang w:val="en-GB" w:eastAsia="en-GB"/>
        </w:rPr>
        <w:t>move_file</w:t>
      </w:r>
      <w:r w:rsidR="00D525A1" w:rsidRPr="00D525A1">
        <w:rPr>
          <w:lang w:val="en-US"/>
        </w:rPr>
        <w:t xml:space="preserve"> </w:t>
      </w:r>
      <w:r w:rsidR="00D525A1">
        <w:rPr>
          <w:lang w:val="en-US"/>
        </w:rPr>
        <w:t>to move downloaded files under the</w:t>
      </w:r>
      <w:r w:rsidR="00A37298">
        <w:rPr>
          <w:lang w:val="en-US"/>
        </w:rPr>
        <w:t xml:space="preserve"> right student and task folders and </w:t>
      </w:r>
      <w:r w:rsidR="00A37298">
        <w:rPr>
          <w:rFonts w:ascii="Consolas" w:hAnsi="Consolas" w:cs="Courier New"/>
          <w:noProof/>
          <w:color w:val="242729"/>
          <w:szCs w:val="24"/>
          <w:bdr w:val="none" w:sz="0" w:space="0" w:color="auto" w:frame="1"/>
          <w:shd w:val="clear" w:color="auto" w:fill="EFF0F1"/>
          <w:lang w:val="en-GB" w:eastAsia="en-GB"/>
        </w:rPr>
        <w:t>test_takers</w:t>
      </w:r>
      <w:r w:rsidR="00A37298" w:rsidRPr="00A37298">
        <w:rPr>
          <w:lang w:val="en-US"/>
        </w:rPr>
        <w:t xml:space="preserve"> </w:t>
      </w:r>
      <w:r w:rsidR="00A37298">
        <w:rPr>
          <w:lang w:val="en-US"/>
        </w:rPr>
        <w:t xml:space="preserve">function to get the usernames of the test takers. </w:t>
      </w:r>
    </w:p>
    <w:p w14:paraId="2CD3EF71" w14:textId="768FFD43" w:rsidR="00C560B4" w:rsidRDefault="007723C3" w:rsidP="00C560B4">
      <w:pPr>
        <w:pStyle w:val="1Para"/>
        <w:ind w:left="720"/>
        <w:rPr>
          <w:lang w:val="en-US"/>
        </w:rPr>
      </w:pPr>
      <w:r w:rsidRPr="007723C3">
        <w:rPr>
          <w:lang w:val="en-US"/>
        </w:rPr>
        <w:t xml:space="preserve">The </w:t>
      </w:r>
      <w:r w:rsidR="00A37298">
        <w:rPr>
          <w:rFonts w:ascii="Consolas" w:hAnsi="Consolas" w:cs="Courier New"/>
          <w:noProof/>
          <w:color w:val="242729"/>
          <w:szCs w:val="24"/>
          <w:bdr w:val="none" w:sz="0" w:space="0" w:color="auto" w:frame="1"/>
          <w:shd w:val="clear" w:color="auto" w:fill="EFF0F1"/>
          <w:lang w:val="en-GB" w:eastAsia="en-GB"/>
        </w:rPr>
        <w:t>test_takers</w:t>
      </w:r>
      <w:r w:rsidR="00A37298" w:rsidRPr="00A37298">
        <w:rPr>
          <w:lang w:val="en-US"/>
        </w:rPr>
        <w:t xml:space="preserve"> </w:t>
      </w:r>
      <w:r w:rsidR="004E3BE4">
        <w:rPr>
          <w:lang w:val="en-US"/>
        </w:rPr>
        <w:t xml:space="preserve">function </w:t>
      </w:r>
      <w:r w:rsidR="00A37298">
        <w:rPr>
          <w:lang w:val="en-US"/>
        </w:rPr>
        <w:t xml:space="preserve">uses </w:t>
      </w:r>
      <w:proofErr w:type="spellStart"/>
      <w:r w:rsidR="00A37298" w:rsidRPr="00A37298">
        <w:rPr>
          <w:i/>
          <w:lang w:val="en-US"/>
        </w:rPr>
        <w:t>easygui</w:t>
      </w:r>
      <w:proofErr w:type="spellEnd"/>
      <w:r w:rsidR="00A37298">
        <w:rPr>
          <w:i/>
          <w:lang w:val="en-US"/>
        </w:rPr>
        <w:t xml:space="preserve"> </w:t>
      </w:r>
      <w:r w:rsidR="00A37298">
        <w:rPr>
          <w:lang w:val="en-US"/>
        </w:rPr>
        <w:t xml:space="preserve">file picker which restricts the selection to </w:t>
      </w:r>
      <w:r w:rsidR="004E3BE4">
        <w:rPr>
          <w:lang w:val="en-US"/>
        </w:rPr>
        <w:t>only</w:t>
      </w:r>
      <w:r w:rsidR="00A37298">
        <w:rPr>
          <w:lang w:val="en-US"/>
        </w:rPr>
        <w:t xml:space="preserve"> text file containing the names of the test takers on separate lines. This function also incorporates several validation checks before a list of test takers is returned for the main program to loop through </w:t>
      </w:r>
      <w:proofErr w:type="gramStart"/>
      <w:r w:rsidR="00A37298">
        <w:rPr>
          <w:lang w:val="en-US"/>
        </w:rPr>
        <w:t>in order to</w:t>
      </w:r>
      <w:proofErr w:type="gramEnd"/>
      <w:r w:rsidR="00A37298">
        <w:rPr>
          <w:lang w:val="en-US"/>
        </w:rPr>
        <w:t xml:space="preserve"> download the files from the server file system i.e. public_html folder for each test taker. For an expected run and end of the application, </w:t>
      </w:r>
      <w:r w:rsidR="00A37298" w:rsidRPr="00A37298">
        <w:rPr>
          <w:i/>
          <w:lang w:val="en-US"/>
        </w:rPr>
        <w:t>Exceptions</w:t>
      </w:r>
      <w:r w:rsidR="00A37298">
        <w:rPr>
          <w:lang w:val="en-US"/>
        </w:rPr>
        <w:t xml:space="preserve"> like no text file selected</w:t>
      </w:r>
      <w:r w:rsidR="004E3BE4">
        <w:rPr>
          <w:lang w:val="en-US"/>
        </w:rPr>
        <w:t xml:space="preserve"> and other unexpected errors are taken care of in the function definition itself as shown below:</w:t>
      </w:r>
    </w:p>
    <w:tbl>
      <w:tblPr>
        <w:tblStyle w:val="TableGrid"/>
        <w:tblW w:w="8400" w:type="dxa"/>
        <w:tblInd w:w="700" w:type="dxa"/>
        <w:tblLook w:val="04A0" w:firstRow="1" w:lastRow="0" w:firstColumn="1" w:lastColumn="0" w:noHBand="0" w:noVBand="1"/>
      </w:tblPr>
      <w:tblGrid>
        <w:gridCol w:w="8400"/>
      </w:tblGrid>
      <w:tr w:rsidR="004E3BE4" w14:paraId="737D06E3" w14:textId="77777777" w:rsidTr="004E3BE4">
        <w:tc>
          <w:tcPr>
            <w:tcW w:w="8400" w:type="dxa"/>
          </w:tcPr>
          <w:p w14:paraId="2697EA55" w14:textId="77777777"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except Exception as e:</w:t>
            </w:r>
          </w:p>
          <w:p w14:paraId="2D058F21" w14:textId="77777777"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 xml:space="preserve">    if file_name is None:</w:t>
            </w:r>
          </w:p>
          <w:p w14:paraId="4950AD12" w14:textId="5241EDEB"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 xml:space="preserve">        easygui.msgbox("No text file with usernames selected!" </w:t>
            </w:r>
            <w:r w:rsidR="007E1DC5" w:rsidRPr="007E1DC5">
              <w:rPr>
                <w:rStyle w:val="HTMLCode"/>
                <w:rFonts w:ascii="Consolas" w:hAnsi="Consolas"/>
                <w:noProof/>
                <w:color w:val="F2F2F2" w:themeColor="background1" w:themeShade="F2"/>
                <w:sz w:val="24"/>
                <w:szCs w:val="24"/>
                <w:bdr w:val="none" w:sz="0" w:space="0" w:color="auto" w:frame="1"/>
                <w:shd w:val="clear" w:color="auto" w:fill="EFF0F1"/>
              </w:rPr>
              <w:t>---------------------</w:t>
            </w:r>
            <w:r w:rsidRPr="004E3BE4">
              <w:rPr>
                <w:rStyle w:val="HTMLCode"/>
                <w:rFonts w:ascii="Consolas" w:hAnsi="Consolas"/>
                <w:noProof/>
                <w:color w:val="242729"/>
                <w:sz w:val="24"/>
                <w:szCs w:val="24"/>
                <w:bdr w:val="none" w:sz="0" w:space="0" w:color="auto" w:frame="1"/>
                <w:shd w:val="clear" w:color="auto" w:fill="EFF0F1"/>
              </w:rPr>
              <w:t>+ "\n" + "Script exited", "Error")</w:t>
            </w:r>
          </w:p>
          <w:p w14:paraId="370C5B57" w14:textId="35486EB6"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 xml:space="preserve">        raise SystemExit("No text file with usernames </w:t>
            </w:r>
            <w:r w:rsidR="007E1DC5" w:rsidRPr="007E1DC5">
              <w:rPr>
                <w:rStyle w:val="HTMLCode"/>
                <w:rFonts w:ascii="Consolas" w:hAnsi="Consolas"/>
                <w:noProof/>
                <w:color w:val="F2F2F2" w:themeColor="background1" w:themeShade="F2"/>
                <w:sz w:val="24"/>
                <w:szCs w:val="24"/>
                <w:bdr w:val="none" w:sz="0" w:space="0" w:color="auto" w:frame="1"/>
                <w:shd w:val="clear" w:color="auto" w:fill="EFF0F1"/>
              </w:rPr>
              <w:t>---------------------</w:t>
            </w:r>
            <w:r w:rsidRPr="004E3BE4">
              <w:rPr>
                <w:rStyle w:val="HTMLCode"/>
                <w:rFonts w:ascii="Consolas" w:hAnsi="Consolas"/>
                <w:noProof/>
                <w:color w:val="242729"/>
                <w:sz w:val="24"/>
                <w:szCs w:val="24"/>
                <w:bdr w:val="none" w:sz="0" w:space="0" w:color="auto" w:frame="1"/>
                <w:shd w:val="clear" w:color="auto" w:fill="EFF0F1"/>
              </w:rPr>
              <w:t>selected!")</w:t>
            </w:r>
          </w:p>
          <w:p w14:paraId="7018DD3D" w14:textId="77777777"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 xml:space="preserve">    else:</w:t>
            </w:r>
          </w:p>
          <w:p w14:paraId="04EC55B0" w14:textId="77777777"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 xml:space="preserve">        easygui.msgbox(e.message, "Error")</w:t>
            </w:r>
          </w:p>
          <w:p w14:paraId="23FB1C65" w14:textId="0AAF3E51" w:rsidR="004E3BE4" w:rsidRPr="004E3BE4" w:rsidRDefault="004E3BE4" w:rsidP="004E3BE4">
            <w:pPr>
              <w:pStyle w:val="HTMLPreformatted"/>
              <w:shd w:val="clear" w:color="auto" w:fill="EFF0F1"/>
              <w:textAlignment w:val="baseline"/>
              <w:rPr>
                <w:rFonts w:ascii="Consolas" w:hAnsi="Consolas"/>
                <w:color w:val="242729"/>
              </w:rPr>
            </w:pPr>
            <w:r w:rsidRPr="004E3BE4">
              <w:rPr>
                <w:rStyle w:val="HTMLCode"/>
                <w:rFonts w:ascii="Consolas" w:hAnsi="Consolas"/>
                <w:noProof/>
                <w:color w:val="242729"/>
                <w:sz w:val="24"/>
                <w:szCs w:val="24"/>
                <w:bdr w:val="none" w:sz="0" w:space="0" w:color="auto" w:frame="1"/>
                <w:shd w:val="clear" w:color="auto" w:fill="EFF0F1"/>
              </w:rPr>
              <w:t xml:space="preserve">        raise</w:t>
            </w:r>
          </w:p>
        </w:tc>
      </w:tr>
    </w:tbl>
    <w:p w14:paraId="265AC69C" w14:textId="77777777" w:rsidR="004E3BE4" w:rsidRDefault="004E3BE4" w:rsidP="00A43E6F">
      <w:pPr>
        <w:pStyle w:val="1Para"/>
        <w:ind w:firstLine="0"/>
        <w:rPr>
          <w:lang w:val="en-US"/>
        </w:rPr>
      </w:pPr>
    </w:p>
    <w:p w14:paraId="2E658749" w14:textId="77777777" w:rsidR="007C7C5A" w:rsidRDefault="007C7C5A" w:rsidP="007723C3">
      <w:pPr>
        <w:pStyle w:val="1Para"/>
        <w:ind w:left="720"/>
        <w:rPr>
          <w:lang w:val="en-US"/>
        </w:rPr>
      </w:pPr>
    </w:p>
    <w:p w14:paraId="4EC8C69B" w14:textId="28A287CC" w:rsidR="007723C3" w:rsidRDefault="007723C3" w:rsidP="007723C3">
      <w:pPr>
        <w:pStyle w:val="1Para"/>
        <w:ind w:left="720"/>
        <w:rPr>
          <w:lang w:val="en-US"/>
        </w:rPr>
      </w:pPr>
      <w:r>
        <w:rPr>
          <w:lang w:val="en-US"/>
        </w:rPr>
        <w:t xml:space="preserve">The </w:t>
      </w:r>
      <w:r w:rsidR="00005F3B" w:rsidRPr="00005F3B">
        <w:rPr>
          <w:rFonts w:ascii="Consolas" w:hAnsi="Consolas" w:cs="Courier New"/>
          <w:noProof/>
          <w:color w:val="242729"/>
          <w:szCs w:val="24"/>
          <w:bdr w:val="none" w:sz="0" w:space="0" w:color="auto" w:frame="1"/>
          <w:shd w:val="clear" w:color="auto" w:fill="EFF0F1"/>
          <w:lang w:val="en-GB" w:eastAsia="en-GB"/>
        </w:rPr>
        <w:t>file_fldr_exists</w:t>
      </w:r>
      <w:r w:rsidR="00005F3B" w:rsidRPr="00A37298">
        <w:rPr>
          <w:lang w:val="en-US"/>
        </w:rPr>
        <w:t xml:space="preserve"> </w:t>
      </w:r>
      <w:r w:rsidR="00005F3B">
        <w:rPr>
          <w:lang w:val="en-US"/>
        </w:rPr>
        <w:t xml:space="preserve">function uses </w:t>
      </w:r>
      <w:r w:rsidR="00005F3B">
        <w:rPr>
          <w:i/>
          <w:lang w:val="en-US"/>
        </w:rPr>
        <w:t xml:space="preserve">requests </w:t>
      </w:r>
      <w:r w:rsidR="00005F3B">
        <w:rPr>
          <w:lang w:val="en-US"/>
        </w:rPr>
        <w:t>library to check the status code that is returned while trying to get the file from the public_html folder.</w:t>
      </w:r>
      <w:r>
        <w:rPr>
          <w:lang w:val="en-US"/>
        </w:rPr>
        <w:t xml:space="preserve"> It was necessary to do </w:t>
      </w:r>
      <w:r w:rsidR="00D92EAA">
        <w:rPr>
          <w:lang w:val="en-US"/>
        </w:rPr>
        <w:t>to</w:t>
      </w:r>
      <w:r>
        <w:rPr>
          <w:lang w:val="en-US"/>
        </w:rPr>
        <w:t xml:space="preserve"> decrease the time complexity of the of </w:t>
      </w:r>
      <w:r>
        <w:rPr>
          <w:i/>
          <w:lang w:val="en-US"/>
        </w:rPr>
        <w:t>Testrek</w:t>
      </w:r>
      <w:r>
        <w:rPr>
          <w:lang w:val="en-US"/>
        </w:rPr>
        <w:t xml:space="preserve"> during runtime. Below are some status</w:t>
      </w:r>
      <w:r w:rsidR="00A43E6F">
        <w:rPr>
          <w:lang w:val="en-US"/>
        </w:rPr>
        <w:t xml:space="preserve"> codes that can be returned by the</w:t>
      </w:r>
      <w:r>
        <w:rPr>
          <w:lang w:val="en-US"/>
        </w:rPr>
        <w:t xml:space="preserve"> server</w:t>
      </w:r>
      <w:r w:rsidR="00A43E6F">
        <w:rPr>
          <w:lang w:val="en-US"/>
        </w:rPr>
        <w:fldChar w:fldCharType="begin"/>
      </w:r>
      <w:r w:rsidR="004C0820">
        <w:rPr>
          <w:lang w:val="en-US"/>
        </w:rPr>
        <w:instrText xml:space="preserve"> ADDIN ZOTERO_ITEM CSL_CITATION {"citationID":"a2plpae42nu","properties":{"formattedCitation":"[27]","plainCitation":"[27]"},"citationItems":[{"id":75,"uris":["http://zotero.org/users/4109258/items/IXAZWQGV"],"uri":["http://zotero.org/users/4109258/items/IXAZWQGV"],"itemData":{"id":75,"type":"webpage","title":"HTTP/1.1: Status Code Definitions","URL":"https://www.w3.org/Protocols/rfc2616/rfc2616-sec10.html","accessed":{"date-parts":[["2017",6,17]]}}}],"schema":"https://github.com/citation-style-language/schema/raw/master/csl-citation.json"} </w:instrText>
      </w:r>
      <w:r w:rsidR="00A43E6F">
        <w:rPr>
          <w:lang w:val="en-US"/>
        </w:rPr>
        <w:fldChar w:fldCharType="separate"/>
      </w:r>
      <w:r w:rsidR="004C0820" w:rsidRPr="004C0820">
        <w:rPr>
          <w:rFonts w:cs="Times New Roman"/>
        </w:rPr>
        <w:t>[27]</w:t>
      </w:r>
      <w:r w:rsidR="00A43E6F">
        <w:rPr>
          <w:lang w:val="en-US"/>
        </w:rPr>
        <w:fldChar w:fldCharType="end"/>
      </w:r>
      <w:r>
        <w:rPr>
          <w:lang w:val="en-US"/>
        </w:rPr>
        <w:t>:</w:t>
      </w:r>
    </w:p>
    <w:p w14:paraId="4F6C2C39" w14:textId="77777777" w:rsidR="007C7C5A" w:rsidRDefault="007C7C5A" w:rsidP="007723C3">
      <w:pPr>
        <w:pStyle w:val="1Para"/>
        <w:ind w:left="720"/>
        <w:rPr>
          <w:lang w:val="en-US"/>
        </w:rPr>
      </w:pPr>
    </w:p>
    <w:p w14:paraId="03E97621" w14:textId="77777777" w:rsidR="007C7C5A" w:rsidRDefault="007C7C5A" w:rsidP="007723C3">
      <w:pPr>
        <w:pStyle w:val="1Para"/>
        <w:ind w:left="720"/>
        <w:rPr>
          <w:lang w:val="en-US"/>
        </w:rPr>
      </w:pPr>
    </w:p>
    <w:p w14:paraId="28D92B95" w14:textId="3BC65262" w:rsidR="00AC401D" w:rsidRDefault="00AC401D" w:rsidP="00AC401D">
      <w:pPr>
        <w:pStyle w:val="Caption"/>
        <w:keepNext/>
        <w:jc w:val="center"/>
      </w:pPr>
      <w:r>
        <w:t xml:space="preserve">Table </w:t>
      </w:r>
      <w:fldSimple w:instr=" SEQ Table \* ARABIC ">
        <w:r w:rsidR="00F05D2C">
          <w:rPr>
            <w:noProof/>
          </w:rPr>
          <w:t>2</w:t>
        </w:r>
      </w:fldSimple>
      <w:r>
        <w:t xml:space="preserve"> </w:t>
      </w:r>
      <w:r w:rsidR="00A43E6F">
        <w:t>HTTP/1.1</w:t>
      </w:r>
      <w:r>
        <w:t xml:space="preserve"> Response Codes</w:t>
      </w:r>
    </w:p>
    <w:tbl>
      <w:tblPr>
        <w:tblStyle w:val="TableGrid"/>
        <w:tblW w:w="8656" w:type="dxa"/>
        <w:jc w:val="center"/>
        <w:tblLook w:val="04A0" w:firstRow="1" w:lastRow="0" w:firstColumn="1" w:lastColumn="0" w:noHBand="0" w:noVBand="1"/>
      </w:tblPr>
      <w:tblGrid>
        <w:gridCol w:w="4128"/>
        <w:gridCol w:w="4528"/>
      </w:tblGrid>
      <w:tr w:rsidR="007723C3" w14:paraId="0B0D92D0" w14:textId="77777777" w:rsidTr="00965841">
        <w:trPr>
          <w:jc w:val="center"/>
        </w:trPr>
        <w:tc>
          <w:tcPr>
            <w:tcW w:w="4128" w:type="dxa"/>
          </w:tcPr>
          <w:p w14:paraId="07780FCA" w14:textId="77777777" w:rsidR="007723C3" w:rsidRDefault="007723C3" w:rsidP="00444348">
            <w:pPr>
              <w:pStyle w:val="1Para"/>
              <w:ind w:firstLine="0"/>
              <w:jc w:val="center"/>
              <w:rPr>
                <w:lang w:val="en-US"/>
              </w:rPr>
            </w:pPr>
            <w:r>
              <w:rPr>
                <w:lang w:val="en-US"/>
              </w:rPr>
              <w:t>Code</w:t>
            </w:r>
          </w:p>
        </w:tc>
        <w:tc>
          <w:tcPr>
            <w:tcW w:w="4528" w:type="dxa"/>
          </w:tcPr>
          <w:p w14:paraId="240265F1" w14:textId="77777777" w:rsidR="007723C3" w:rsidRDefault="007723C3" w:rsidP="00444348">
            <w:pPr>
              <w:pStyle w:val="1Para"/>
              <w:ind w:firstLine="0"/>
              <w:jc w:val="center"/>
              <w:rPr>
                <w:lang w:val="en-US"/>
              </w:rPr>
            </w:pPr>
            <w:r>
              <w:rPr>
                <w:lang w:val="en-US"/>
              </w:rPr>
              <w:t>Description</w:t>
            </w:r>
          </w:p>
        </w:tc>
      </w:tr>
      <w:tr w:rsidR="007723C3" w14:paraId="7D916B27" w14:textId="77777777" w:rsidTr="00965841">
        <w:trPr>
          <w:jc w:val="center"/>
        </w:trPr>
        <w:tc>
          <w:tcPr>
            <w:tcW w:w="4128" w:type="dxa"/>
          </w:tcPr>
          <w:p w14:paraId="22C5FB3F" w14:textId="77777777" w:rsidR="007723C3" w:rsidRDefault="007723C3" w:rsidP="00444348">
            <w:pPr>
              <w:pStyle w:val="1Para"/>
              <w:ind w:firstLine="0"/>
              <w:jc w:val="center"/>
              <w:rPr>
                <w:lang w:val="en-US"/>
              </w:rPr>
            </w:pPr>
            <w:r>
              <w:rPr>
                <w:lang w:val="en-US"/>
              </w:rPr>
              <w:t>100</w:t>
            </w:r>
          </w:p>
        </w:tc>
        <w:tc>
          <w:tcPr>
            <w:tcW w:w="4528" w:type="dxa"/>
          </w:tcPr>
          <w:p w14:paraId="204476E1" w14:textId="77777777" w:rsidR="007723C3" w:rsidRDefault="007723C3" w:rsidP="00444348">
            <w:pPr>
              <w:pStyle w:val="1Para"/>
              <w:ind w:firstLine="0"/>
              <w:jc w:val="center"/>
              <w:rPr>
                <w:lang w:val="en-US"/>
              </w:rPr>
            </w:pPr>
            <w:r>
              <w:rPr>
                <w:lang w:val="en-US"/>
              </w:rPr>
              <w:t>Continue</w:t>
            </w:r>
          </w:p>
        </w:tc>
      </w:tr>
      <w:tr w:rsidR="007723C3" w14:paraId="0D986D67" w14:textId="77777777" w:rsidTr="00965841">
        <w:trPr>
          <w:jc w:val="center"/>
        </w:trPr>
        <w:tc>
          <w:tcPr>
            <w:tcW w:w="4128" w:type="dxa"/>
          </w:tcPr>
          <w:p w14:paraId="4EC8BA11" w14:textId="77777777" w:rsidR="007723C3" w:rsidRDefault="007723C3" w:rsidP="00444348">
            <w:pPr>
              <w:pStyle w:val="1Para"/>
              <w:ind w:firstLine="0"/>
              <w:jc w:val="center"/>
              <w:rPr>
                <w:lang w:val="en-US"/>
              </w:rPr>
            </w:pPr>
            <w:r>
              <w:rPr>
                <w:lang w:val="en-US"/>
              </w:rPr>
              <w:t>200</w:t>
            </w:r>
          </w:p>
        </w:tc>
        <w:tc>
          <w:tcPr>
            <w:tcW w:w="4528" w:type="dxa"/>
          </w:tcPr>
          <w:p w14:paraId="0597049B" w14:textId="77777777" w:rsidR="007723C3" w:rsidRDefault="007723C3" w:rsidP="00444348">
            <w:pPr>
              <w:pStyle w:val="1Para"/>
              <w:ind w:firstLine="0"/>
              <w:jc w:val="center"/>
              <w:rPr>
                <w:lang w:val="en-US"/>
              </w:rPr>
            </w:pPr>
            <w:r>
              <w:rPr>
                <w:lang w:val="en-US"/>
              </w:rPr>
              <w:t>OK</w:t>
            </w:r>
          </w:p>
        </w:tc>
      </w:tr>
      <w:tr w:rsidR="007723C3" w14:paraId="2A6BBBF5" w14:textId="77777777" w:rsidTr="00965841">
        <w:trPr>
          <w:jc w:val="center"/>
        </w:trPr>
        <w:tc>
          <w:tcPr>
            <w:tcW w:w="4128" w:type="dxa"/>
          </w:tcPr>
          <w:p w14:paraId="2BA9B9A6" w14:textId="77777777" w:rsidR="007723C3" w:rsidRDefault="007723C3" w:rsidP="00444348">
            <w:pPr>
              <w:pStyle w:val="1Para"/>
              <w:ind w:firstLine="0"/>
              <w:jc w:val="center"/>
              <w:rPr>
                <w:lang w:val="en-US"/>
              </w:rPr>
            </w:pPr>
            <w:r>
              <w:rPr>
                <w:lang w:val="en-US"/>
              </w:rPr>
              <w:t>201</w:t>
            </w:r>
          </w:p>
        </w:tc>
        <w:tc>
          <w:tcPr>
            <w:tcW w:w="4528" w:type="dxa"/>
          </w:tcPr>
          <w:p w14:paraId="2943D5BF" w14:textId="77777777" w:rsidR="007723C3" w:rsidRDefault="007723C3" w:rsidP="00444348">
            <w:pPr>
              <w:pStyle w:val="1Para"/>
              <w:ind w:firstLine="0"/>
              <w:jc w:val="center"/>
              <w:rPr>
                <w:lang w:val="en-US"/>
              </w:rPr>
            </w:pPr>
            <w:r>
              <w:rPr>
                <w:lang w:val="en-US"/>
              </w:rPr>
              <w:t>Created</w:t>
            </w:r>
          </w:p>
        </w:tc>
      </w:tr>
      <w:tr w:rsidR="007723C3" w14:paraId="4E253CD1" w14:textId="77777777" w:rsidTr="00965841">
        <w:trPr>
          <w:jc w:val="center"/>
        </w:trPr>
        <w:tc>
          <w:tcPr>
            <w:tcW w:w="4128" w:type="dxa"/>
          </w:tcPr>
          <w:p w14:paraId="021668FE" w14:textId="77777777" w:rsidR="007723C3" w:rsidRDefault="007723C3" w:rsidP="00444348">
            <w:pPr>
              <w:pStyle w:val="1Para"/>
              <w:ind w:firstLine="0"/>
              <w:jc w:val="center"/>
              <w:rPr>
                <w:lang w:val="en-US"/>
              </w:rPr>
            </w:pPr>
            <w:r>
              <w:rPr>
                <w:lang w:val="en-US"/>
              </w:rPr>
              <w:t>202</w:t>
            </w:r>
          </w:p>
        </w:tc>
        <w:tc>
          <w:tcPr>
            <w:tcW w:w="4528" w:type="dxa"/>
          </w:tcPr>
          <w:p w14:paraId="30C69A96" w14:textId="77777777" w:rsidR="007723C3" w:rsidRDefault="007723C3" w:rsidP="00444348">
            <w:pPr>
              <w:pStyle w:val="1Para"/>
              <w:ind w:firstLine="0"/>
              <w:jc w:val="center"/>
              <w:rPr>
                <w:lang w:val="en-US"/>
              </w:rPr>
            </w:pPr>
            <w:r>
              <w:rPr>
                <w:lang w:val="en-US"/>
              </w:rPr>
              <w:t>Accepted</w:t>
            </w:r>
          </w:p>
        </w:tc>
      </w:tr>
      <w:tr w:rsidR="007723C3" w14:paraId="0B7E35F2" w14:textId="77777777" w:rsidTr="00965841">
        <w:trPr>
          <w:jc w:val="center"/>
        </w:trPr>
        <w:tc>
          <w:tcPr>
            <w:tcW w:w="4128" w:type="dxa"/>
          </w:tcPr>
          <w:p w14:paraId="059B03FB" w14:textId="77777777" w:rsidR="007723C3" w:rsidRDefault="007723C3" w:rsidP="00444348">
            <w:pPr>
              <w:pStyle w:val="1Para"/>
              <w:ind w:firstLine="0"/>
              <w:jc w:val="center"/>
              <w:rPr>
                <w:lang w:val="en-US"/>
              </w:rPr>
            </w:pPr>
            <w:r>
              <w:rPr>
                <w:lang w:val="en-US"/>
              </w:rPr>
              <w:t>400</w:t>
            </w:r>
          </w:p>
        </w:tc>
        <w:tc>
          <w:tcPr>
            <w:tcW w:w="4528" w:type="dxa"/>
          </w:tcPr>
          <w:p w14:paraId="26F476CC" w14:textId="77777777" w:rsidR="007723C3" w:rsidRDefault="007723C3" w:rsidP="00444348">
            <w:pPr>
              <w:pStyle w:val="1Para"/>
              <w:ind w:firstLine="0"/>
              <w:jc w:val="center"/>
              <w:rPr>
                <w:lang w:val="en-US"/>
              </w:rPr>
            </w:pPr>
            <w:r>
              <w:rPr>
                <w:lang w:val="en-US"/>
              </w:rPr>
              <w:t>Bad Request</w:t>
            </w:r>
          </w:p>
        </w:tc>
      </w:tr>
      <w:tr w:rsidR="007723C3" w14:paraId="201BDF36" w14:textId="77777777" w:rsidTr="00965841">
        <w:trPr>
          <w:jc w:val="center"/>
        </w:trPr>
        <w:tc>
          <w:tcPr>
            <w:tcW w:w="4128" w:type="dxa"/>
          </w:tcPr>
          <w:p w14:paraId="03E8437C" w14:textId="77777777" w:rsidR="007723C3" w:rsidRDefault="007723C3" w:rsidP="00444348">
            <w:pPr>
              <w:pStyle w:val="1Para"/>
              <w:ind w:firstLine="0"/>
              <w:jc w:val="center"/>
              <w:rPr>
                <w:lang w:val="en-US"/>
              </w:rPr>
            </w:pPr>
            <w:r>
              <w:rPr>
                <w:lang w:val="en-US"/>
              </w:rPr>
              <w:t>404</w:t>
            </w:r>
          </w:p>
        </w:tc>
        <w:tc>
          <w:tcPr>
            <w:tcW w:w="4528" w:type="dxa"/>
          </w:tcPr>
          <w:p w14:paraId="007192DD" w14:textId="77777777" w:rsidR="007723C3" w:rsidRDefault="007723C3" w:rsidP="00444348">
            <w:pPr>
              <w:pStyle w:val="1Para"/>
              <w:ind w:firstLine="0"/>
              <w:jc w:val="center"/>
              <w:rPr>
                <w:lang w:val="en-US"/>
              </w:rPr>
            </w:pPr>
            <w:r>
              <w:rPr>
                <w:lang w:val="en-US"/>
              </w:rPr>
              <w:t>Not Found</w:t>
            </w:r>
          </w:p>
        </w:tc>
      </w:tr>
      <w:tr w:rsidR="007723C3" w14:paraId="199183ED" w14:textId="77777777" w:rsidTr="00965841">
        <w:trPr>
          <w:jc w:val="center"/>
        </w:trPr>
        <w:tc>
          <w:tcPr>
            <w:tcW w:w="4128" w:type="dxa"/>
          </w:tcPr>
          <w:p w14:paraId="684ED390" w14:textId="77777777" w:rsidR="007723C3" w:rsidRDefault="007723C3" w:rsidP="00444348">
            <w:pPr>
              <w:pStyle w:val="1Para"/>
              <w:ind w:firstLine="0"/>
              <w:jc w:val="center"/>
              <w:rPr>
                <w:lang w:val="en-US"/>
              </w:rPr>
            </w:pPr>
            <w:r>
              <w:rPr>
                <w:lang w:val="en-US"/>
              </w:rPr>
              <w:t>500</w:t>
            </w:r>
          </w:p>
        </w:tc>
        <w:tc>
          <w:tcPr>
            <w:tcW w:w="4528" w:type="dxa"/>
          </w:tcPr>
          <w:p w14:paraId="33172274" w14:textId="77777777" w:rsidR="007723C3" w:rsidRDefault="007723C3" w:rsidP="00444348">
            <w:pPr>
              <w:pStyle w:val="1Para"/>
              <w:ind w:firstLine="0"/>
              <w:jc w:val="center"/>
              <w:rPr>
                <w:lang w:val="en-US"/>
              </w:rPr>
            </w:pPr>
            <w:r>
              <w:rPr>
                <w:lang w:val="en-US"/>
              </w:rPr>
              <w:t>Internal Server Error</w:t>
            </w:r>
          </w:p>
        </w:tc>
      </w:tr>
    </w:tbl>
    <w:p w14:paraId="71A1A0E1" w14:textId="77777777" w:rsidR="007723C3" w:rsidRDefault="007723C3" w:rsidP="007723C3">
      <w:pPr>
        <w:pStyle w:val="1Para"/>
        <w:ind w:firstLine="0"/>
        <w:rPr>
          <w:lang w:val="en-US"/>
        </w:rPr>
      </w:pPr>
    </w:p>
    <w:p w14:paraId="60A25152" w14:textId="548A209F" w:rsidR="00E833FF" w:rsidRDefault="00E833FF" w:rsidP="007723C3">
      <w:pPr>
        <w:pStyle w:val="1Para"/>
        <w:ind w:left="720"/>
        <w:rPr>
          <w:lang w:val="en-US"/>
        </w:rPr>
      </w:pPr>
      <w:r>
        <w:rPr>
          <w:lang w:val="en-US"/>
        </w:rPr>
        <w:t xml:space="preserve">The </w:t>
      </w:r>
      <w:r w:rsidRPr="00356C9B">
        <w:rPr>
          <w:rFonts w:ascii="Consolas" w:hAnsi="Consolas" w:cs="Courier New"/>
          <w:noProof/>
          <w:color w:val="242729"/>
          <w:szCs w:val="24"/>
          <w:bdr w:val="none" w:sz="0" w:space="0" w:color="auto" w:frame="1"/>
          <w:shd w:val="clear" w:color="auto" w:fill="EFF0F1"/>
          <w:lang w:val="en-GB" w:eastAsia="en-GB"/>
        </w:rPr>
        <w:t>file_download</w:t>
      </w:r>
      <w:r>
        <w:rPr>
          <w:lang w:val="en-US"/>
        </w:rPr>
        <w:t xml:space="preserve"> function defined below is used to download the files from the server. The </w:t>
      </w:r>
      <w:r w:rsidRPr="00356C9B">
        <w:rPr>
          <w:rFonts w:ascii="Consolas" w:hAnsi="Consolas" w:cs="Courier New"/>
          <w:noProof/>
          <w:color w:val="242729"/>
          <w:szCs w:val="24"/>
          <w:bdr w:val="none" w:sz="0" w:space="0" w:color="auto" w:frame="1"/>
          <w:shd w:val="clear" w:color="auto" w:fill="EFF0F1"/>
          <w:lang w:val="en-GB" w:eastAsia="en-GB"/>
        </w:rPr>
        <w:t>requests.get</w:t>
      </w:r>
      <w:r w:rsidR="00BF75E5">
        <w:rPr>
          <w:rFonts w:ascii="Consolas" w:hAnsi="Consolas" w:cs="Courier New"/>
          <w:noProof/>
          <w:color w:val="242729"/>
          <w:szCs w:val="24"/>
          <w:bdr w:val="none" w:sz="0" w:space="0" w:color="auto" w:frame="1"/>
          <w:shd w:val="clear" w:color="auto" w:fill="EFF0F1"/>
          <w:lang w:val="en-GB" w:eastAsia="en-GB"/>
        </w:rPr>
        <w:fldChar w:fldCharType="begin"/>
      </w:r>
      <w:r w:rsidR="004C0820">
        <w:rPr>
          <w:rFonts w:ascii="Consolas" w:hAnsi="Consolas" w:cs="Courier New"/>
          <w:noProof/>
          <w:color w:val="242729"/>
          <w:szCs w:val="24"/>
          <w:bdr w:val="none" w:sz="0" w:space="0" w:color="auto" w:frame="1"/>
          <w:shd w:val="clear" w:color="auto" w:fill="EFF0F1"/>
          <w:lang w:val="en-GB" w:eastAsia="en-GB"/>
        </w:rPr>
        <w:instrText xml:space="preserve"> ADDIN ZOTERO_ITEM CSL_CITATION {"citationID":"a2hl05i28ic","properties":{"formattedCitation":"[28]","plainCitation":"[28]"},"citationItems":[{"id":77,"uris":["http://zotero.org/users/4109258/items/6TQUSACX"],"uri":["http://zotero.org/users/4109258/items/6TQUSACX"],"itemData":{"id":77,"type":"webpage","title":"Quickstart — Requests 2.18.1 documentation","URL":"http://docs.python-requests.org/en/master/user/quickstart/#make-a-request","accessed":{"date-parts":[["2017",6,17]]}}}],"schema":"https://github.com/citation-style-language/schema/raw/master/csl-citation.json"} </w:instrText>
      </w:r>
      <w:r w:rsidR="00BF75E5">
        <w:rPr>
          <w:rFonts w:ascii="Consolas" w:hAnsi="Consolas" w:cs="Courier New"/>
          <w:noProof/>
          <w:color w:val="242729"/>
          <w:szCs w:val="24"/>
          <w:bdr w:val="none" w:sz="0" w:space="0" w:color="auto" w:frame="1"/>
          <w:shd w:val="clear" w:color="auto" w:fill="EFF0F1"/>
          <w:lang w:val="en-GB" w:eastAsia="en-GB"/>
        </w:rPr>
        <w:fldChar w:fldCharType="separate"/>
      </w:r>
      <w:r w:rsidR="004C0820" w:rsidRPr="004C0820">
        <w:rPr>
          <w:rFonts w:ascii="Consolas" w:hAnsi="Consolas"/>
        </w:rPr>
        <w:t>[28]</w:t>
      </w:r>
      <w:r w:rsidR="00BF75E5">
        <w:rPr>
          <w:rFonts w:ascii="Consolas" w:hAnsi="Consolas" w:cs="Courier New"/>
          <w:noProof/>
          <w:color w:val="242729"/>
          <w:szCs w:val="24"/>
          <w:bdr w:val="none" w:sz="0" w:space="0" w:color="auto" w:frame="1"/>
          <w:shd w:val="clear" w:color="auto" w:fill="EFF0F1"/>
          <w:lang w:val="en-GB" w:eastAsia="en-GB"/>
        </w:rPr>
        <w:fldChar w:fldCharType="end"/>
      </w:r>
      <w:r w:rsidRPr="00356C9B">
        <w:rPr>
          <w:lang w:val="en-US"/>
        </w:rPr>
        <w:t xml:space="preserve"> </w:t>
      </w:r>
      <w:r>
        <w:rPr>
          <w:lang w:val="en-US"/>
        </w:rPr>
        <w:t xml:space="preserve">method returns the response from the URL that is provided as a parameter. The function proceeds if the URL can be reached by checking the status code of the response method. </w:t>
      </w:r>
    </w:p>
    <w:tbl>
      <w:tblPr>
        <w:tblStyle w:val="TableGrid"/>
        <w:tblW w:w="8426" w:type="dxa"/>
        <w:tblInd w:w="663" w:type="dxa"/>
        <w:tblLook w:val="04A0" w:firstRow="1" w:lastRow="0" w:firstColumn="1" w:lastColumn="0" w:noHBand="0" w:noVBand="1"/>
      </w:tblPr>
      <w:tblGrid>
        <w:gridCol w:w="8426"/>
      </w:tblGrid>
      <w:tr w:rsidR="007723C3" w14:paraId="75F72F41" w14:textId="77777777" w:rsidTr="007723C3">
        <w:tc>
          <w:tcPr>
            <w:tcW w:w="8426" w:type="dxa"/>
          </w:tcPr>
          <w:p w14:paraId="70C03F23"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def file_download(file_url):</w:t>
            </w:r>
          </w:p>
          <w:p w14:paraId="1A432298"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Downloads file from the server</w:t>
            </w:r>
          </w:p>
          <w:p w14:paraId="1C92E4E2"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4A636667"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param file_url: url to the file to be downloaded</w:t>
            </w:r>
          </w:p>
          <w:p w14:paraId="625C4F03"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return: Either the downloaded file or False</w:t>
            </w:r>
          </w:p>
          <w:p w14:paraId="0A501EE1"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w:t>
            </w:r>
          </w:p>
          <w:p w14:paraId="3EBD49B9"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local_filename = file_url.split('/')[-1]</w:t>
            </w:r>
          </w:p>
          <w:p w14:paraId="7EC20995"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r = requests.get(file_url, stream=True)</w:t>
            </w:r>
          </w:p>
          <w:p w14:paraId="74F68EFD"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lastRenderedPageBreak/>
              <w:t xml:space="preserve">    if r.status_code == 200:</w:t>
            </w:r>
          </w:p>
          <w:p w14:paraId="31D87579"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with open(local_filename, 'wb') as f:</w:t>
            </w:r>
          </w:p>
          <w:p w14:paraId="581F7CA5"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count = 0</w:t>
            </w:r>
          </w:p>
          <w:p w14:paraId="4AFDB00A"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for chunk in r.iter_content(chunk_size=1024):</w:t>
            </w:r>
          </w:p>
          <w:p w14:paraId="01575145"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count += 1</w:t>
            </w:r>
          </w:p>
          <w:p w14:paraId="0DD56B2F"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if count &lt;= 3000:</w:t>
            </w:r>
          </w:p>
          <w:p w14:paraId="4F7D9682"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if chunk:</w:t>
            </w:r>
          </w:p>
          <w:p w14:paraId="2003D38E"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f.write(chunk)</w:t>
            </w:r>
          </w:p>
          <w:p w14:paraId="4DD7B3F8"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f.flush()</w:t>
            </w:r>
          </w:p>
          <w:p w14:paraId="67201293"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else:</w:t>
            </w:r>
          </w:p>
          <w:p w14:paraId="5475774E"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return 0</w:t>
            </w:r>
          </w:p>
          <w:p w14:paraId="396EC660"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return local_filename</w:t>
            </w:r>
          </w:p>
          <w:p w14:paraId="69BD1EF3"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pass</w:t>
            </w:r>
          </w:p>
          <w:p w14:paraId="193088A7" w14:textId="17593476" w:rsidR="00E833FF" w:rsidRPr="00356C9B"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return 0</w:t>
            </w:r>
          </w:p>
        </w:tc>
      </w:tr>
    </w:tbl>
    <w:p w14:paraId="36120691" w14:textId="77777777" w:rsidR="00C7184C" w:rsidRDefault="00C7184C" w:rsidP="007723C3">
      <w:pPr>
        <w:spacing w:after="160" w:line="259" w:lineRule="auto"/>
        <w:ind w:left="720"/>
      </w:pPr>
    </w:p>
    <w:p w14:paraId="65336D8E" w14:textId="77777777" w:rsidR="00657A7F" w:rsidRDefault="00657A7F" w:rsidP="007723C3">
      <w:pPr>
        <w:spacing w:after="160" w:line="259" w:lineRule="auto"/>
        <w:ind w:left="720"/>
      </w:pPr>
    </w:p>
    <w:p w14:paraId="18AB5B3E" w14:textId="7FDD8E7B" w:rsidR="00657A7F" w:rsidRDefault="00657A7F" w:rsidP="00657A7F">
      <w:pPr>
        <w:pStyle w:val="Heading5"/>
        <w:numPr>
          <w:ilvl w:val="0"/>
          <w:numId w:val="0"/>
        </w:numPr>
        <w:ind w:left="720"/>
      </w:pPr>
      <w:r>
        <w:t>“test.</w:t>
      </w:r>
      <w:r w:rsidRPr="00F77B9A">
        <w:t>py</w:t>
      </w:r>
      <w:r>
        <w:t>” module</w:t>
      </w:r>
    </w:p>
    <w:p w14:paraId="4B0E2341" w14:textId="397B9D1F" w:rsidR="00607D5F" w:rsidRDefault="00657A7F" w:rsidP="008E680A">
      <w:pPr>
        <w:pStyle w:val="1Para"/>
        <w:ind w:left="720"/>
      </w:pPr>
      <w:r>
        <w:t xml:space="preserve">Test.py module imports </w:t>
      </w:r>
      <w:r w:rsidR="008E680A">
        <w:rPr>
          <w:rFonts w:ascii="Consolas" w:hAnsi="Consolas" w:cs="Courier New"/>
          <w:noProof/>
          <w:color w:val="242729"/>
          <w:szCs w:val="24"/>
          <w:bdr w:val="none" w:sz="0" w:space="0" w:color="auto" w:frame="1"/>
          <w:shd w:val="clear" w:color="auto" w:fill="EFF0F1"/>
          <w:lang w:val="en-GB" w:eastAsia="en-GB"/>
        </w:rPr>
        <w:t>TestCase</w:t>
      </w:r>
      <w:r w:rsidR="008E680A">
        <w:rPr>
          <w:lang w:val="en-US"/>
        </w:rPr>
        <w:t xml:space="preserve"> </w:t>
      </w:r>
      <w:r w:rsidR="008E680A">
        <w:t xml:space="preserve">from </w:t>
      </w:r>
      <w:r w:rsidR="00D92EAA">
        <w:rPr>
          <w:rFonts w:ascii="Consolas" w:hAnsi="Consolas" w:cs="Courier New"/>
          <w:noProof/>
          <w:color w:val="242729"/>
          <w:szCs w:val="24"/>
          <w:bdr w:val="none" w:sz="0" w:space="0" w:color="auto" w:frame="1"/>
          <w:shd w:val="clear" w:color="auto" w:fill="EFF0F1"/>
          <w:lang w:val="en-GB" w:eastAsia="en-GB"/>
        </w:rPr>
        <w:t>unittest</w:t>
      </w:r>
      <w:r w:rsidR="00BF75E5">
        <w:rPr>
          <w:rFonts w:ascii="Consolas" w:hAnsi="Consolas" w:cs="Courier New"/>
          <w:noProof/>
          <w:color w:val="242729"/>
          <w:szCs w:val="24"/>
          <w:bdr w:val="none" w:sz="0" w:space="0" w:color="auto" w:frame="1"/>
          <w:shd w:val="clear" w:color="auto" w:fill="EFF0F1"/>
          <w:lang w:val="en-GB" w:eastAsia="en-GB"/>
        </w:rPr>
        <w:fldChar w:fldCharType="begin"/>
      </w:r>
      <w:r w:rsidR="004C0820">
        <w:rPr>
          <w:rFonts w:ascii="Consolas" w:hAnsi="Consolas" w:cs="Courier New"/>
          <w:noProof/>
          <w:color w:val="242729"/>
          <w:szCs w:val="24"/>
          <w:bdr w:val="none" w:sz="0" w:space="0" w:color="auto" w:frame="1"/>
          <w:shd w:val="clear" w:color="auto" w:fill="EFF0F1"/>
          <w:lang w:val="en-GB" w:eastAsia="en-GB"/>
        </w:rPr>
        <w:instrText xml:space="preserve"> ADDIN ZOTERO_ITEM CSL_CITATION {"citationID":"a2d1dgtsd5b","properties":{"formattedCitation":"[29]","plainCitation":"[29]"},"citationItems":[{"id":79,"uris":["http://zotero.org/users/4109258/items/57C9JHGE"],"uri":["http://zotero.org/users/4109258/items/57C9JHGE"],"itemData":{"id":79,"type":"webpage","title":"25.3. unittest — Unit testing framework — Python 2.7.13 documentation","URL":"https://docs.python.org/2/library/unittest.html","accessed":{"date-parts":[["2017",6,17]]}}}],"schema":"https://github.com/citation-style-language/schema/raw/master/csl-citation.json"} </w:instrText>
      </w:r>
      <w:r w:rsidR="00BF75E5">
        <w:rPr>
          <w:rFonts w:ascii="Consolas" w:hAnsi="Consolas" w:cs="Courier New"/>
          <w:noProof/>
          <w:color w:val="242729"/>
          <w:szCs w:val="24"/>
          <w:bdr w:val="none" w:sz="0" w:space="0" w:color="auto" w:frame="1"/>
          <w:shd w:val="clear" w:color="auto" w:fill="EFF0F1"/>
          <w:lang w:val="en-GB" w:eastAsia="en-GB"/>
        </w:rPr>
        <w:fldChar w:fldCharType="separate"/>
      </w:r>
      <w:r w:rsidR="004C0820" w:rsidRPr="004C0820">
        <w:rPr>
          <w:rFonts w:ascii="Consolas" w:hAnsi="Consolas"/>
        </w:rPr>
        <w:t>[29]</w:t>
      </w:r>
      <w:r w:rsidR="00BF75E5">
        <w:rPr>
          <w:rFonts w:ascii="Consolas" w:hAnsi="Consolas" w:cs="Courier New"/>
          <w:noProof/>
          <w:color w:val="242729"/>
          <w:szCs w:val="24"/>
          <w:bdr w:val="none" w:sz="0" w:space="0" w:color="auto" w:frame="1"/>
          <w:shd w:val="clear" w:color="auto" w:fill="EFF0F1"/>
          <w:lang w:val="en-GB" w:eastAsia="en-GB"/>
        </w:rPr>
        <w:fldChar w:fldCharType="end"/>
      </w:r>
      <w:r w:rsidR="00D92EAA">
        <w:t xml:space="preserve"> library</w:t>
      </w:r>
      <w:r w:rsidR="008E680A">
        <w:t xml:space="preserve"> that comes standard with Python. The function definitions found in </w:t>
      </w:r>
      <w:r w:rsidR="008E680A">
        <w:rPr>
          <w:i/>
        </w:rPr>
        <w:t>test.py</w:t>
      </w:r>
      <w:r w:rsidR="008E680A">
        <w:t xml:space="preserve"> module runs the unit test on some major functions used in </w:t>
      </w:r>
      <w:r w:rsidR="008E680A">
        <w:rPr>
          <w:i/>
        </w:rPr>
        <w:t>Testrek</w:t>
      </w:r>
      <w:r w:rsidR="008E680A">
        <w:t xml:space="preserve">. Running these tests can guarantee that the functions related to downloading the files, found in the </w:t>
      </w:r>
      <w:r w:rsidR="008E680A">
        <w:rPr>
          <w:i/>
        </w:rPr>
        <w:t>scrapper.py</w:t>
      </w:r>
      <w:r w:rsidR="008E680A">
        <w:t xml:space="preserve"> module are running as expected and can connect to the server to download the answers files.</w:t>
      </w:r>
    </w:p>
    <w:p w14:paraId="06F7C740" w14:textId="0FD8BB8F" w:rsidR="008E680A" w:rsidRDefault="006E3D5A" w:rsidP="008E680A">
      <w:pPr>
        <w:pStyle w:val="1Para"/>
        <w:ind w:left="720"/>
      </w:pPr>
      <w:r>
        <w:t xml:space="preserve">An example of how the unit tests are approached can be found in the snippet below. When run, </w:t>
      </w:r>
      <w:proofErr w:type="gramStart"/>
      <w:r>
        <w:t xml:space="preserve">the  </w:t>
      </w:r>
      <w:r w:rsidRPr="006E3D5A">
        <w:rPr>
          <w:rFonts w:ascii="Consolas" w:hAnsi="Consolas" w:cs="Courier New"/>
          <w:noProof/>
          <w:color w:val="242729"/>
          <w:szCs w:val="24"/>
          <w:bdr w:val="none" w:sz="0" w:space="0" w:color="auto" w:frame="1"/>
          <w:shd w:val="clear" w:color="auto" w:fill="EFF0F1"/>
          <w:lang w:val="en-GB" w:eastAsia="en-GB"/>
        </w:rPr>
        <w:t>TestDocxFileDownload</w:t>
      </w:r>
      <w:proofErr w:type="gramEnd"/>
      <w:r>
        <w:t xml:space="preserve"> function mimics the normal working of application by downloading a test file from public_html folder of server file system which is </w:t>
      </w:r>
      <w:r w:rsidR="00D92EAA">
        <w:t>publicly</w:t>
      </w:r>
      <w:r>
        <w:t xml:space="preserve"> accessible and then </w:t>
      </w:r>
      <w:r w:rsidRPr="006E3D5A">
        <w:rPr>
          <w:rFonts w:ascii="Consolas" w:hAnsi="Consolas" w:cs="Courier New"/>
          <w:noProof/>
          <w:color w:val="242729"/>
          <w:szCs w:val="24"/>
          <w:bdr w:val="none" w:sz="0" w:space="0" w:color="auto" w:frame="1"/>
          <w:shd w:val="clear" w:color="auto" w:fill="EFF0F1"/>
          <w:lang w:val="en-GB" w:eastAsia="en-GB"/>
        </w:rPr>
        <w:t>self.assertIs</w:t>
      </w:r>
      <w:r w:rsidRPr="006E3D5A">
        <w:t xml:space="preserve"> </w:t>
      </w:r>
      <w:r>
        <w:t xml:space="preserve">is used to verify that the downloaded files </w:t>
      </w:r>
      <w:r w:rsidR="00D92EAA">
        <w:t>exist</w:t>
      </w:r>
      <w:r>
        <w:t xml:space="preserve"> in the </w:t>
      </w:r>
      <w:r w:rsidR="000D14A0">
        <w:rPr>
          <w:i/>
        </w:rPr>
        <w:t>Testrek</w:t>
      </w:r>
      <w:r w:rsidR="000D14A0">
        <w:t xml:space="preserve"> root directory.</w:t>
      </w:r>
    </w:p>
    <w:tbl>
      <w:tblPr>
        <w:tblStyle w:val="TableGrid"/>
        <w:tblW w:w="0" w:type="auto"/>
        <w:tblInd w:w="700" w:type="dxa"/>
        <w:tblLook w:val="04A0" w:firstRow="1" w:lastRow="0" w:firstColumn="1" w:lastColumn="0" w:noHBand="0" w:noVBand="1"/>
      </w:tblPr>
      <w:tblGrid>
        <w:gridCol w:w="8356"/>
      </w:tblGrid>
      <w:tr w:rsidR="000D14A0" w14:paraId="69D25C3A" w14:textId="77777777" w:rsidTr="000D14A0">
        <w:tc>
          <w:tcPr>
            <w:tcW w:w="8356" w:type="dxa"/>
          </w:tcPr>
          <w:p w14:paraId="7E23E0D9"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from unittest import TestCase</w:t>
            </w:r>
          </w:p>
          <w:p w14:paraId="4175EF86"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from .scrapper import file_download, filenames_from_html</w:t>
            </w:r>
          </w:p>
          <w:p w14:paraId="6472C9E9"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from .plagiarism import *</w:t>
            </w:r>
          </w:p>
          <w:p w14:paraId="4513C30E" w14:textId="22B8CE82" w:rsid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import os</w:t>
            </w:r>
          </w:p>
          <w:p w14:paraId="222EDCA9" w14:textId="77777777" w:rsid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p>
          <w:p w14:paraId="7E6FE19D"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class TestDocxFileDownload(TestCase):</w:t>
            </w:r>
          </w:p>
          <w:p w14:paraId="252F3062"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w:t>
            </w:r>
          </w:p>
          <w:p w14:paraId="1E5FEC41"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lastRenderedPageBreak/>
              <w:t>Modify the url parameters to the file_download to test.</w:t>
            </w:r>
          </w:p>
          <w:p w14:paraId="60F74C7B"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Use url to the file for the user account to which you have access.</w:t>
            </w:r>
          </w:p>
          <w:p w14:paraId="7A175A01" w14:textId="4E198BC4"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w:t>
            </w:r>
          </w:p>
          <w:p w14:paraId="6CE4DF15"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p>
          <w:p w14:paraId="234F1940"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BASE_DIR = os.getcwd()</w:t>
            </w:r>
          </w:p>
          <w:p w14:paraId="2C886007"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p>
          <w:p w14:paraId="06D8B3BB"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def test(self):</w:t>
            </w:r>
          </w:p>
          <w:p w14:paraId="4273AF7A"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 xml:space="preserve">    base_dir = os.getcwd()</w:t>
            </w:r>
          </w:p>
          <w:p w14:paraId="6B1FAB0B"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 xml:space="preserve">    if os.path.isfile("test.docx"):</w:t>
            </w:r>
          </w:p>
          <w:p w14:paraId="38F1A907"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 xml:space="preserve">        os.remove(os.path.join(base_dir, "test.docx"))</w:t>
            </w:r>
          </w:p>
          <w:p w14:paraId="29EE37E7"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 xml:space="preserve">    else:</w:t>
            </w:r>
          </w:p>
          <w:p w14:paraId="32E361E6"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 xml:space="preserve">        file_download("http://users.fs.cvut.cz/~tandoaks/test.docx")</w:t>
            </w:r>
          </w:p>
          <w:p w14:paraId="0DEA1FCB" w14:textId="32FDCFCC" w:rsidR="000D14A0" w:rsidRPr="000D14A0" w:rsidRDefault="000D14A0" w:rsidP="000D14A0">
            <w:pPr>
              <w:pStyle w:val="HTMLPreformatted"/>
              <w:shd w:val="clear" w:color="auto" w:fill="EFF0F1"/>
              <w:textAlignment w:val="baseline"/>
              <w:rPr>
                <w:rFonts w:ascii="Consolas" w:hAnsi="Consolas"/>
                <w:color w:val="242729"/>
              </w:rPr>
            </w:pPr>
            <w:r w:rsidRPr="000D14A0">
              <w:rPr>
                <w:rStyle w:val="HTMLCode"/>
                <w:rFonts w:ascii="Consolas" w:hAnsi="Consolas"/>
                <w:noProof/>
                <w:color w:val="242729"/>
                <w:sz w:val="24"/>
                <w:szCs w:val="24"/>
                <w:bdr w:val="none" w:sz="0" w:space="0" w:color="auto" w:frame="1"/>
                <w:shd w:val="clear" w:color="auto" w:fill="EFF0F1"/>
              </w:rPr>
              <w:t xml:space="preserve">        self.assertIs(True, os.path.isfile("test.docx"))</w:t>
            </w:r>
          </w:p>
        </w:tc>
      </w:tr>
    </w:tbl>
    <w:p w14:paraId="5C909A3D" w14:textId="5D9F26BC" w:rsidR="000D14A0" w:rsidRDefault="000D14A0" w:rsidP="000D14A0">
      <w:pPr>
        <w:pStyle w:val="1Para"/>
        <w:rPr>
          <w:sz w:val="24"/>
          <w:lang w:val="en-US"/>
        </w:rPr>
      </w:pPr>
    </w:p>
    <w:p w14:paraId="3D9DD795" w14:textId="77777777" w:rsidR="00712F7D" w:rsidRDefault="00712F7D" w:rsidP="000D14A0">
      <w:pPr>
        <w:pStyle w:val="1Para"/>
        <w:rPr>
          <w:sz w:val="24"/>
          <w:lang w:val="en-US"/>
        </w:rPr>
      </w:pPr>
    </w:p>
    <w:p w14:paraId="45920629" w14:textId="1556848D" w:rsidR="00483393" w:rsidRDefault="00483393" w:rsidP="00483393">
      <w:pPr>
        <w:pStyle w:val="Heading5"/>
        <w:numPr>
          <w:ilvl w:val="0"/>
          <w:numId w:val="0"/>
        </w:numPr>
        <w:ind w:left="720"/>
      </w:pPr>
      <w:r>
        <w:t>“RUN.</w:t>
      </w:r>
      <w:r w:rsidRPr="00F77B9A">
        <w:t>py</w:t>
      </w:r>
      <w:r>
        <w:t>” module</w:t>
      </w:r>
    </w:p>
    <w:p w14:paraId="164DE68A" w14:textId="542C2CB1" w:rsidR="00483393" w:rsidRDefault="00483393" w:rsidP="00483393">
      <w:pPr>
        <w:pStyle w:val="1Para"/>
        <w:ind w:left="720"/>
      </w:pPr>
      <w:r>
        <w:rPr>
          <w:i/>
        </w:rPr>
        <w:t>RUN.py</w:t>
      </w:r>
      <w:r>
        <w:t xml:space="preserve"> module serves as a main entry point to the </w:t>
      </w:r>
      <w:r>
        <w:rPr>
          <w:i/>
        </w:rPr>
        <w:t>Testrek</w:t>
      </w:r>
      <w:r>
        <w:t xml:space="preserve"> application. It joins together all the functionality of </w:t>
      </w:r>
      <w:r>
        <w:rPr>
          <w:i/>
        </w:rPr>
        <w:t xml:space="preserve">Testrek </w:t>
      </w:r>
      <w:r>
        <w:t xml:space="preserve">defined in other modules described above. </w:t>
      </w:r>
      <w:r w:rsidR="007D37DF">
        <w:t xml:space="preserve">This module consists of </w:t>
      </w:r>
      <w:r w:rsidR="007D37DF">
        <w:rPr>
          <w:rFonts w:ascii="Consolas" w:hAnsi="Consolas" w:cs="Courier New"/>
          <w:noProof/>
          <w:color w:val="242729"/>
          <w:szCs w:val="24"/>
          <w:bdr w:val="none" w:sz="0" w:space="0" w:color="auto" w:frame="1"/>
          <w:shd w:val="clear" w:color="auto" w:fill="EFF0F1"/>
          <w:lang w:val="en-GB" w:eastAsia="en-GB"/>
        </w:rPr>
        <w:t>main</w:t>
      </w:r>
      <w:r w:rsidR="004A723B">
        <w:t xml:space="preserve"> method under which most of the logic</w:t>
      </w:r>
      <w:r w:rsidR="007D37DF">
        <w:t xml:space="preserve"> </w:t>
      </w:r>
      <w:r w:rsidR="00061FDE">
        <w:t xml:space="preserve">of </w:t>
      </w:r>
      <w:r w:rsidR="00061FDE" w:rsidRPr="00061FDE">
        <w:rPr>
          <w:i/>
        </w:rPr>
        <w:t>Testrek</w:t>
      </w:r>
      <w:r w:rsidR="004A723B">
        <w:t xml:space="preserve"> lives</w:t>
      </w:r>
      <w:r w:rsidR="00202BEA">
        <w:t>.</w:t>
      </w:r>
    </w:p>
    <w:p w14:paraId="56DC2B80" w14:textId="73A4B2F6" w:rsidR="0005593E" w:rsidRDefault="0005593E" w:rsidP="00483393">
      <w:pPr>
        <w:pStyle w:val="1Para"/>
        <w:ind w:left="720"/>
      </w:pPr>
      <w:r>
        <w:t xml:space="preserve">The main method is called when </w:t>
      </w:r>
      <w:r>
        <w:rPr>
          <w:i/>
        </w:rPr>
        <w:t>RUN.py</w:t>
      </w:r>
      <w:r>
        <w:t xml:space="preserve"> is exclusively run i.e. when </w:t>
      </w:r>
      <w:r>
        <w:rPr>
          <w:rStyle w:val="HTMLCode"/>
          <w:rFonts w:ascii="Consolas" w:hAnsi="Consolas"/>
          <w:noProof/>
          <w:color w:val="242729"/>
          <w:sz w:val="24"/>
          <w:szCs w:val="24"/>
          <w:bdr w:val="none" w:sz="0" w:space="0" w:color="auto" w:frame="1"/>
          <w:shd w:val="clear" w:color="auto" w:fill="EFF0F1"/>
        </w:rPr>
        <w:t xml:space="preserve">if __name__ == </w:t>
      </w:r>
      <w:r w:rsidR="00BF75E5">
        <w:rPr>
          <w:rStyle w:val="HTMLCode"/>
          <w:rFonts w:ascii="Consolas" w:hAnsi="Consolas"/>
          <w:noProof/>
          <w:color w:val="242729"/>
          <w:sz w:val="24"/>
          <w:szCs w:val="24"/>
          <w:bdr w:val="none" w:sz="0" w:space="0" w:color="auto" w:frame="1"/>
          <w:shd w:val="clear" w:color="auto" w:fill="EFF0F1"/>
        </w:rPr>
        <w:t>‘</w:t>
      </w:r>
      <w:r>
        <w:rPr>
          <w:rStyle w:val="HTMLCode"/>
          <w:rFonts w:ascii="Consolas" w:hAnsi="Consolas"/>
          <w:noProof/>
          <w:color w:val="242729"/>
          <w:sz w:val="24"/>
          <w:szCs w:val="24"/>
          <w:bdr w:val="none" w:sz="0" w:space="0" w:color="auto" w:frame="1"/>
          <w:shd w:val="clear" w:color="auto" w:fill="EFF0F1"/>
        </w:rPr>
        <w:t>__main__</w:t>
      </w:r>
      <w:r w:rsidR="00BF75E5">
        <w:rPr>
          <w:rStyle w:val="HTMLCode"/>
          <w:rFonts w:ascii="Consolas" w:hAnsi="Consolas"/>
          <w:noProof/>
          <w:color w:val="242729"/>
          <w:sz w:val="24"/>
          <w:szCs w:val="24"/>
          <w:bdr w:val="none" w:sz="0" w:space="0" w:color="auto" w:frame="1"/>
          <w:shd w:val="clear" w:color="auto" w:fill="EFF0F1"/>
        </w:rPr>
        <w:t>’</w:t>
      </w:r>
      <w:r w:rsidR="00712F7D">
        <w:rPr>
          <w:rStyle w:val="HTMLCode"/>
          <w:rFonts w:ascii="Consolas" w:hAnsi="Consolas"/>
          <w:noProof/>
          <w:color w:val="242729"/>
          <w:sz w:val="24"/>
          <w:szCs w:val="24"/>
          <w:bdr w:val="none" w:sz="0" w:space="0" w:color="auto" w:frame="1"/>
          <w:shd w:val="clear" w:color="auto" w:fill="EFF0F1"/>
        </w:rPr>
        <w:fldChar w:fldCharType="begin"/>
      </w:r>
      <w:r w:rsidR="004C0820">
        <w:rPr>
          <w:rStyle w:val="HTMLCode"/>
          <w:rFonts w:ascii="Consolas" w:hAnsi="Consolas"/>
          <w:noProof/>
          <w:color w:val="242729"/>
          <w:sz w:val="24"/>
          <w:szCs w:val="24"/>
          <w:bdr w:val="none" w:sz="0" w:space="0" w:color="auto" w:frame="1"/>
          <w:shd w:val="clear" w:color="auto" w:fill="EFF0F1"/>
        </w:rPr>
        <w:instrText xml:space="preserve"> ADDIN ZOTERO_ITEM CSL_CITATION {"citationID":"a23bgg5mh1h","properties":{"formattedCitation":"[30]","plainCitation":"[30]"},"citationItems":[{"id":81,"uris":["http://zotero.org/users/4109258/items/2FTM5WGQ"],"uri":["http://zotero.org/users/4109258/items/2FTM5WGQ"],"itemData":{"id":81,"type":"webpage","title":"29.4. __main__ — Top-level script environment — Python 3.6.1 documentation","URL":"https://docs.python.org/3/library/__main__.html","accessed":{"date-parts":[["2017",6,17]]}}}],"schema":"https://github.com/citation-style-language/schema/raw/master/csl-citation.json"} </w:instrText>
      </w:r>
      <w:r w:rsidR="00712F7D">
        <w:rPr>
          <w:rStyle w:val="HTMLCode"/>
          <w:rFonts w:ascii="Consolas" w:hAnsi="Consolas"/>
          <w:noProof/>
          <w:color w:val="242729"/>
          <w:sz w:val="24"/>
          <w:szCs w:val="24"/>
          <w:bdr w:val="none" w:sz="0" w:space="0" w:color="auto" w:frame="1"/>
          <w:shd w:val="clear" w:color="auto" w:fill="EFF0F1"/>
        </w:rPr>
        <w:fldChar w:fldCharType="separate"/>
      </w:r>
      <w:r w:rsidR="004C0820" w:rsidRPr="004C0820">
        <w:rPr>
          <w:rFonts w:ascii="Consolas" w:hAnsi="Consolas"/>
          <w:sz w:val="24"/>
        </w:rPr>
        <w:t>[30]</w:t>
      </w:r>
      <w:r w:rsidR="00712F7D">
        <w:rPr>
          <w:rStyle w:val="HTMLCode"/>
          <w:rFonts w:ascii="Consolas" w:hAnsi="Consolas"/>
          <w:noProof/>
          <w:color w:val="242729"/>
          <w:sz w:val="24"/>
          <w:szCs w:val="24"/>
          <w:bdr w:val="none" w:sz="0" w:space="0" w:color="auto" w:frame="1"/>
          <w:shd w:val="clear" w:color="auto" w:fill="EFF0F1"/>
        </w:rPr>
        <w:fldChar w:fldCharType="end"/>
      </w:r>
      <w:r>
        <w:t xml:space="preserve">. The </w:t>
      </w:r>
      <w:r>
        <w:rPr>
          <w:i/>
        </w:rPr>
        <w:t>main</w:t>
      </w:r>
      <w:r>
        <w:t xml:space="preserve"> function creates </w:t>
      </w:r>
      <w:r w:rsidR="00D92EAA">
        <w:t>the</w:t>
      </w:r>
      <w:r>
        <w:t xml:space="preserve"> directories for Answers and Reports</w:t>
      </w:r>
      <w:r w:rsidR="00F851FE">
        <w:t xml:space="preserve"> with correct date and time stamp wherever necessary and then it looks calls the </w:t>
      </w:r>
      <w:r w:rsidR="00D859AA" w:rsidRPr="00D859AA">
        <w:rPr>
          <w:rStyle w:val="HTMLCode"/>
          <w:rFonts w:ascii="Consolas" w:hAnsi="Consolas"/>
          <w:noProof/>
          <w:color w:val="242729"/>
          <w:sz w:val="24"/>
          <w:szCs w:val="24"/>
          <w:bdr w:val="none" w:sz="0" w:space="0" w:color="auto" w:frame="1"/>
          <w:shd w:val="clear" w:color="auto" w:fill="EFF0F1"/>
        </w:rPr>
        <w:t>file_fldr_exists</w:t>
      </w:r>
      <w:r w:rsidR="00D859AA" w:rsidRPr="00D859AA">
        <w:t xml:space="preserve"> </w:t>
      </w:r>
      <w:r w:rsidR="00D859AA">
        <w:t xml:space="preserve">and </w:t>
      </w:r>
      <w:r w:rsidR="00D859AA">
        <w:rPr>
          <w:rStyle w:val="HTMLCode"/>
          <w:rFonts w:ascii="Consolas" w:hAnsi="Consolas"/>
          <w:noProof/>
          <w:color w:val="242729"/>
          <w:sz w:val="24"/>
          <w:szCs w:val="24"/>
          <w:bdr w:val="none" w:sz="0" w:space="0" w:color="auto" w:frame="1"/>
          <w:shd w:val="clear" w:color="auto" w:fill="EFF0F1"/>
        </w:rPr>
        <w:t>file_download</w:t>
      </w:r>
      <w:r w:rsidR="00D859AA">
        <w:t xml:space="preserve"> functions to chec</w:t>
      </w:r>
      <w:r w:rsidR="00995EEE">
        <w:t xml:space="preserve">k and download the answer files from </w:t>
      </w:r>
      <w:r w:rsidR="00992415">
        <w:t xml:space="preserve">the public_html folder </w:t>
      </w:r>
      <w:r w:rsidR="00712F7D">
        <w:t>and</w:t>
      </w:r>
      <w:r w:rsidR="00992415">
        <w:t xml:space="preserve"> generates the download success report at the same time. </w:t>
      </w:r>
      <w:proofErr w:type="spellStart"/>
      <w:r w:rsidR="00992415">
        <w:rPr>
          <w:i/>
        </w:rPr>
        <w:t>t</w:t>
      </w:r>
      <w:r w:rsidR="00992415" w:rsidRPr="00992415">
        <w:rPr>
          <w:i/>
        </w:rPr>
        <w:t>qdm</w:t>
      </w:r>
      <w:proofErr w:type="spellEnd"/>
      <w:r w:rsidR="00992415">
        <w:t xml:space="preserve"> library is used to show the progress of the </w:t>
      </w:r>
      <w:r w:rsidR="008E1EC2">
        <w:t>runtime to the user in the console.</w:t>
      </w:r>
    </w:p>
    <w:p w14:paraId="095B6239" w14:textId="71F6E1CF" w:rsidR="008E1EC2" w:rsidRDefault="008E1EC2" w:rsidP="00483393">
      <w:pPr>
        <w:pStyle w:val="1Para"/>
        <w:ind w:left="720"/>
      </w:pPr>
      <w:r>
        <w:t xml:space="preserve">The </w:t>
      </w:r>
      <w:r w:rsidR="004D3F73">
        <w:t xml:space="preserve">logic behind the </w:t>
      </w:r>
      <w:r>
        <w:t xml:space="preserve">plagiarism check </w:t>
      </w:r>
      <w:r w:rsidR="004D3F73">
        <w:t xml:space="preserve">is programmed right after the downloading of all the files are done. It was necessary </w:t>
      </w:r>
      <w:r w:rsidR="00D134AB">
        <w:t xml:space="preserve">to deal with different encodings because of the codec error that was thrown on different operation </w:t>
      </w:r>
      <w:r w:rsidR="00D134AB">
        <w:lastRenderedPageBreak/>
        <w:t>system</w:t>
      </w:r>
      <w:r w:rsidR="00222D0C">
        <w:t xml:space="preserve">s. It </w:t>
      </w:r>
      <w:r w:rsidR="00D134AB">
        <w:t>was taken care of by encoding and decoding the strings using the following snippet.</w:t>
      </w:r>
    </w:p>
    <w:tbl>
      <w:tblPr>
        <w:tblStyle w:val="TableGrid"/>
        <w:tblW w:w="0" w:type="auto"/>
        <w:tblInd w:w="720" w:type="dxa"/>
        <w:tblLook w:val="04A0" w:firstRow="1" w:lastRow="0" w:firstColumn="1" w:lastColumn="0" w:noHBand="0" w:noVBand="1"/>
      </w:tblPr>
      <w:tblGrid>
        <w:gridCol w:w="8336"/>
      </w:tblGrid>
      <w:tr w:rsidR="00F410E8" w14:paraId="15386F2E" w14:textId="77777777" w:rsidTr="00F410E8">
        <w:tc>
          <w:tcPr>
            <w:tcW w:w="9056" w:type="dxa"/>
          </w:tcPr>
          <w:p w14:paraId="2560A8F3" w14:textId="77777777" w:rsidR="00F410E8" w:rsidRPr="00F410E8" w:rsidRDefault="00F410E8" w:rsidP="00F410E8">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F410E8">
              <w:rPr>
                <w:rStyle w:val="HTMLCode"/>
                <w:rFonts w:ascii="Consolas" w:hAnsi="Consolas"/>
                <w:noProof/>
                <w:color w:val="242729"/>
                <w:sz w:val="24"/>
                <w:szCs w:val="24"/>
                <w:bdr w:val="none" w:sz="0" w:space="0" w:color="auto" w:frame="1"/>
                <w:shd w:val="clear" w:color="auto" w:fill="EFF0F1"/>
              </w:rPr>
              <w:t>import codecs</w:t>
            </w:r>
          </w:p>
          <w:p w14:paraId="083E374A" w14:textId="77777777" w:rsidR="00F410E8" w:rsidRPr="00F410E8" w:rsidRDefault="00F410E8" w:rsidP="00F410E8">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F410E8">
              <w:rPr>
                <w:rStyle w:val="HTMLCode"/>
                <w:rFonts w:ascii="Consolas" w:hAnsi="Consolas"/>
                <w:noProof/>
                <w:color w:val="242729"/>
                <w:sz w:val="24"/>
                <w:szCs w:val="24"/>
                <w:bdr w:val="none" w:sz="0" w:space="0" w:color="auto" w:frame="1"/>
                <w:shd w:val="clear" w:color="auto" w:fill="EFF0F1"/>
              </w:rPr>
              <w:t>types_of_encoding = ["utf-8", "cp1252", "cp850", "utf8"]</w:t>
            </w:r>
          </w:p>
          <w:p w14:paraId="55DBD086" w14:textId="77777777" w:rsidR="00F410E8" w:rsidRPr="00F410E8" w:rsidRDefault="00F410E8" w:rsidP="00F410E8">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F410E8">
              <w:rPr>
                <w:rStyle w:val="HTMLCode"/>
                <w:rFonts w:ascii="Consolas" w:hAnsi="Consolas"/>
                <w:noProof/>
                <w:color w:val="242729"/>
                <w:sz w:val="24"/>
                <w:szCs w:val="24"/>
                <w:bdr w:val="none" w:sz="0" w:space="0" w:color="auto" w:frame="1"/>
                <w:shd w:val="clear" w:color="auto" w:fill="EFF0F1"/>
              </w:rPr>
              <w:t>for encoding_type in types_of_encoding:</w:t>
            </w:r>
          </w:p>
          <w:p w14:paraId="6CDB78D2" w14:textId="0E12759A" w:rsidR="00F410E8" w:rsidRPr="00F410E8" w:rsidRDefault="00F410E8" w:rsidP="00F410E8">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F410E8">
              <w:rPr>
                <w:rStyle w:val="HTMLCode"/>
                <w:rFonts w:ascii="Consolas" w:hAnsi="Consolas"/>
                <w:noProof/>
                <w:color w:val="242729"/>
                <w:sz w:val="24"/>
                <w:szCs w:val="24"/>
                <w:bdr w:val="none" w:sz="0" w:space="0" w:color="auto" w:frame="1"/>
                <w:shd w:val="clear" w:color="auto" w:fill="EFF0F1"/>
              </w:rPr>
              <w:t xml:space="preserve">  codecs.open(Ans_file, encoding=encoding_type, </w:t>
            </w:r>
            <w:r w:rsidR="00177F04" w:rsidRPr="00177F04">
              <w:rPr>
                <w:rStyle w:val="HTMLCode"/>
                <w:rFonts w:ascii="Consolas" w:hAnsi="Consolas"/>
                <w:noProof/>
                <w:color w:val="F2F2F2" w:themeColor="background1" w:themeShade="F2"/>
                <w:sz w:val="24"/>
                <w:szCs w:val="24"/>
                <w:bdr w:val="none" w:sz="0" w:space="0" w:color="auto" w:frame="1"/>
                <w:shd w:val="clear" w:color="auto" w:fill="EFF0F1"/>
              </w:rPr>
              <w:t>__))))))))))))</w:t>
            </w:r>
            <w:r w:rsidRPr="00F410E8">
              <w:rPr>
                <w:rStyle w:val="HTMLCode"/>
                <w:rFonts w:ascii="Consolas" w:hAnsi="Consolas"/>
                <w:noProof/>
                <w:color w:val="242729"/>
                <w:sz w:val="24"/>
                <w:szCs w:val="24"/>
                <w:bdr w:val="none" w:sz="0" w:space="0" w:color="auto" w:frame="1"/>
                <w:shd w:val="clear" w:color="auto" w:fill="EFF0F1"/>
              </w:rPr>
              <w:t>errors='replace') as fp:</w:t>
            </w:r>
          </w:p>
          <w:p w14:paraId="664236AD" w14:textId="1BE6A4C3" w:rsidR="00F410E8" w:rsidRPr="00F410E8" w:rsidRDefault="00F410E8" w:rsidP="00F410E8">
            <w:pPr>
              <w:pStyle w:val="HTMLPreformatted"/>
              <w:shd w:val="clear" w:color="auto" w:fill="EFF0F1"/>
              <w:textAlignment w:val="baseline"/>
              <w:rPr>
                <w:rFonts w:ascii="Consolas" w:hAnsi="Consolas"/>
                <w:color w:val="242729"/>
              </w:rPr>
            </w:pPr>
            <w:r w:rsidRPr="00F410E8">
              <w:rPr>
                <w:rStyle w:val="HTMLCode"/>
                <w:rFonts w:ascii="Consolas" w:hAnsi="Consolas"/>
                <w:noProof/>
                <w:color w:val="242729"/>
                <w:sz w:val="24"/>
                <w:szCs w:val="24"/>
                <w:bdr w:val="none" w:sz="0" w:space="0" w:color="auto" w:frame="1"/>
                <w:shd w:val="clear" w:color="auto" w:fill="EFF0F1"/>
              </w:rPr>
              <w:t xml:space="preserve">    # Other logic of plagiarism</w:t>
            </w:r>
          </w:p>
        </w:tc>
      </w:tr>
    </w:tbl>
    <w:p w14:paraId="5C696200" w14:textId="266BF87B" w:rsidR="00965841" w:rsidRDefault="00965841" w:rsidP="00965841">
      <w:pPr>
        <w:pStyle w:val="Heading1"/>
      </w:pPr>
      <w:bookmarkStart w:id="24" w:name="_Toc485472225"/>
      <w:r>
        <w:lastRenderedPageBreak/>
        <w:t>Conclusion</w:t>
      </w:r>
      <w:bookmarkEnd w:id="24"/>
    </w:p>
    <w:p w14:paraId="6C843180" w14:textId="5CF9AD4D" w:rsidR="00965841" w:rsidRPr="00B55302" w:rsidRDefault="00965841" w:rsidP="00B55302">
      <w:pPr>
        <w:pStyle w:val="1Para"/>
        <w:rPr>
          <w:lang w:val="en-US"/>
        </w:rPr>
      </w:pPr>
      <w:r>
        <w:t>The aim of</w:t>
      </w:r>
      <w:r w:rsidR="0012404F">
        <w:t xml:space="preserve"> this thes</w:t>
      </w:r>
      <w:r w:rsidR="00C57235">
        <w:t xml:space="preserve">is was to design a feasible way to automate the examination process for the </w:t>
      </w:r>
      <w:r w:rsidR="00C57235" w:rsidRPr="0012378F">
        <w:rPr>
          <w:i/>
        </w:rPr>
        <w:t>Computer Support for Study</w:t>
      </w:r>
      <w:r w:rsidR="00C57235">
        <w:t xml:space="preserve"> subject, taught at the Faculty of Mechanical Engineering at Czech Technical University.</w:t>
      </w:r>
      <w:r w:rsidR="00D9294A">
        <w:t xml:space="preserve"> </w:t>
      </w:r>
      <w:r w:rsidR="001C60A8">
        <w:t>From the among the e</w:t>
      </w:r>
      <w:r w:rsidR="00C57235">
        <w:t xml:space="preserve">xisting </w:t>
      </w:r>
      <w:r w:rsidR="0012378F">
        <w:t xml:space="preserve">software </w:t>
      </w:r>
      <w:r w:rsidR="001C60A8">
        <w:t xml:space="preserve">technologies available in CVUT, </w:t>
      </w:r>
      <w:r w:rsidR="001C60A8">
        <w:rPr>
          <w:i/>
        </w:rPr>
        <w:t>Moodle</w:t>
      </w:r>
      <w:r w:rsidR="00C57235">
        <w:t xml:space="preserve"> </w:t>
      </w:r>
      <w:r w:rsidR="001C60A8">
        <w:t>qualified</w:t>
      </w:r>
      <w:r w:rsidR="00C57235">
        <w:t xml:space="preserve"> the most to </w:t>
      </w:r>
      <w:r w:rsidR="00092F59">
        <w:t>handle</w:t>
      </w:r>
      <w:r w:rsidR="001C60A8">
        <w:t xml:space="preserve"> such an </w:t>
      </w:r>
      <w:r w:rsidR="0012378F">
        <w:t>implementation of automation</w:t>
      </w:r>
      <w:r w:rsidR="001C60A8">
        <w:t>. B</w:t>
      </w:r>
      <w:r w:rsidR="0012378F">
        <w:t xml:space="preserve">ut it </w:t>
      </w:r>
      <w:r w:rsidR="00092F59">
        <w:t xml:space="preserve">was concluded based on the reasons provided in the </w:t>
      </w:r>
      <w:r w:rsidR="001C60A8">
        <w:t xml:space="preserve">introduction that it will be not be efficient to design and implement this automation in </w:t>
      </w:r>
      <w:r w:rsidR="00D92EAA" w:rsidRPr="001C60A8">
        <w:rPr>
          <w:i/>
        </w:rPr>
        <w:t>Moodle</w:t>
      </w:r>
      <w:r w:rsidR="001C60A8">
        <w:t>.</w:t>
      </w:r>
      <w:r w:rsidR="00B55302">
        <w:t xml:space="preserve"> Based on the analysis of the current examination process, two solutions are proposed</w:t>
      </w:r>
      <w:r w:rsidR="00444348">
        <w:t xml:space="preserve"> in Chapter 3</w:t>
      </w:r>
      <w:r w:rsidR="00B55302">
        <w:t xml:space="preserve">, of which one is developed as </w:t>
      </w:r>
      <w:r w:rsidR="00444348">
        <w:t xml:space="preserve">a </w:t>
      </w:r>
      <w:r w:rsidR="00B55302">
        <w:t>part of this thesis.</w:t>
      </w:r>
    </w:p>
    <w:p w14:paraId="7649AA2F" w14:textId="42CF387C" w:rsidR="001C60A8" w:rsidRDefault="001C60A8" w:rsidP="00C57235">
      <w:pPr>
        <w:pStyle w:val="1Para"/>
      </w:pPr>
      <w:r>
        <w:rPr>
          <w:i/>
        </w:rPr>
        <w:t>Testrek</w:t>
      </w:r>
      <w:r>
        <w:t xml:space="preserve"> applicatio</w:t>
      </w:r>
      <w:r w:rsidR="00B55302">
        <w:t xml:space="preserve">n written in Python </w:t>
      </w:r>
      <w:r>
        <w:t xml:space="preserve">has been designed in accordance to the scope set in the thesis requirements. It downloads the files answer files from each test takers’ </w:t>
      </w:r>
      <w:r w:rsidRPr="001C60A8">
        <w:rPr>
          <w:i/>
        </w:rPr>
        <w:t>public_html</w:t>
      </w:r>
      <w:r>
        <w:rPr>
          <w:i/>
        </w:rPr>
        <w:t xml:space="preserve"> </w:t>
      </w:r>
      <w:r>
        <w:t xml:space="preserve">folder to the local machine and runs a plagiarism check on each task file from test taker against every other. Additionally, the application is made very dynamic and can be used in </w:t>
      </w:r>
      <w:r w:rsidR="0003083C">
        <w:t xml:space="preserve">other similar examinations too. </w:t>
      </w:r>
      <w:r w:rsidR="0003083C">
        <w:rPr>
          <w:i/>
        </w:rPr>
        <w:t>Testrek</w:t>
      </w:r>
      <w:r w:rsidR="0003083C">
        <w:t xml:space="preserve"> also deals with several exceptions that may occur during the runtime, which gives the user an opportunity to easily debug the application if the need be. It also satisfies the need for platform independency as it can run on most major platforms as far as Python 2.7 is installed on that machine.</w:t>
      </w:r>
    </w:p>
    <w:p w14:paraId="6B02173C" w14:textId="71288C0B" w:rsidR="0003083C" w:rsidRDefault="0003083C" w:rsidP="00C57235">
      <w:pPr>
        <w:pStyle w:val="1Para"/>
      </w:pPr>
      <w:r>
        <w:rPr>
          <w:i/>
        </w:rPr>
        <w:t xml:space="preserve">Testrek </w:t>
      </w:r>
      <w:r>
        <w:t xml:space="preserve">provides the user with a </w:t>
      </w:r>
      <w:proofErr w:type="spellStart"/>
      <w:r>
        <w:t>config</w:t>
      </w:r>
      <w:proofErr w:type="spellEnd"/>
      <w:r>
        <w:t xml:space="preserve"> file where they can modify several settings based on the requirements of the situati</w:t>
      </w:r>
      <w:r w:rsidR="00B55302">
        <w:t>on. After every run, it outputs:</w:t>
      </w:r>
      <w:r>
        <w:t xml:space="preserve"> answer files from test takers, a download success report in csv format and a plagiarism check report in html format</w:t>
      </w:r>
      <w:r w:rsidR="00B55302">
        <w:t>.</w:t>
      </w:r>
    </w:p>
    <w:p w14:paraId="676997E6" w14:textId="2796EA89" w:rsidR="00444348" w:rsidRDefault="00444348" w:rsidP="00C57235">
      <w:pPr>
        <w:pStyle w:val="1Para"/>
      </w:pPr>
      <w:r>
        <w:t xml:space="preserve">Examination process analysis and proposals, that can be found in chapter 2 and 3 respectively, can serve for further research on standardizing and automating the parts of the examination process which are not included in the scope of this </w:t>
      </w:r>
      <w:r>
        <w:lastRenderedPageBreak/>
        <w:t>thesis. In fact, an even better</w:t>
      </w:r>
      <w:r w:rsidR="00903F25">
        <w:t xml:space="preserve"> and robust</w:t>
      </w:r>
      <w:r>
        <w:t xml:space="preserve"> solution can be developed using Django but it will require</w:t>
      </w:r>
      <w:r w:rsidR="00903F25">
        <w:t xml:space="preserve"> much more resources, time and eventually maintenance.</w:t>
      </w:r>
    </w:p>
    <w:p w14:paraId="5498F1D6" w14:textId="5FF2A496" w:rsidR="000F7EA6" w:rsidRDefault="00607D5F" w:rsidP="00607D5F">
      <w:pPr>
        <w:pStyle w:val="Heading1NoNumber"/>
      </w:pPr>
      <w:bookmarkStart w:id="25" w:name="_Toc485472226"/>
      <w:r>
        <w:lastRenderedPageBreak/>
        <w:t>A</w:t>
      </w:r>
      <w:r w:rsidR="00D72FB3">
        <w:t>ppendix</w:t>
      </w:r>
      <w:r>
        <w:tab/>
      </w:r>
      <w:r>
        <w:br/>
      </w:r>
      <w:r>
        <w:br/>
      </w:r>
      <w:r w:rsidR="000F7EA6">
        <w:t>Testrek Application</w:t>
      </w:r>
      <w:bookmarkEnd w:id="25"/>
    </w:p>
    <w:p w14:paraId="29C0AE7C" w14:textId="2DDFA574" w:rsidR="000F7EA6" w:rsidRDefault="000F7EA6" w:rsidP="000F7EA6">
      <w:pPr>
        <w:pStyle w:val="1Para"/>
      </w:pPr>
      <w:r>
        <w:t xml:space="preserve">The attached zip file </w:t>
      </w:r>
      <w:r w:rsidR="003B51CB">
        <w:t xml:space="preserve">below </w:t>
      </w:r>
      <w:r>
        <w:t xml:space="preserve">contains the </w:t>
      </w:r>
      <w:r>
        <w:rPr>
          <w:i/>
        </w:rPr>
        <w:t>Testrek</w:t>
      </w:r>
      <w:r>
        <w:t xml:space="preserve"> Application. One can download and unzip the folder anywhere on a machine running Linux, Mac or Windows with Python 2.7 installed, and use RUN.py file in the directory to run the application. No installation of any kind is required as far as </w:t>
      </w:r>
      <w:r>
        <w:rPr>
          <w:i/>
        </w:rPr>
        <w:t>Testrek</w:t>
      </w:r>
      <w:r>
        <w:t xml:space="preserve"> as an application is concerned.</w:t>
      </w:r>
    </w:p>
    <w:p w14:paraId="721D5F5E" w14:textId="6372EB66" w:rsidR="000F7EA6" w:rsidRDefault="008F31A4" w:rsidP="00D75C78">
      <w:pPr>
        <w:pStyle w:val="1Para"/>
        <w:jc w:val="left"/>
      </w:pPr>
      <w:r>
        <w:rPr>
          <w:noProof/>
          <w:lang w:val="en-GB" w:eastAsia="en-GB"/>
        </w:rPr>
        <mc:AlternateContent>
          <mc:Choice Requires="wps">
            <w:drawing>
              <wp:anchor distT="0" distB="0" distL="114300" distR="114300" simplePos="0" relativeHeight="251681792" behindDoc="0" locked="0" layoutInCell="1" allowOverlap="1" wp14:anchorId="112B7B6B" wp14:editId="38D6B59B">
                <wp:simplePos x="0" y="0"/>
                <wp:positionH relativeFrom="column">
                  <wp:posOffset>181610</wp:posOffset>
                </wp:positionH>
                <wp:positionV relativeFrom="paragraph">
                  <wp:posOffset>3569335</wp:posOffset>
                </wp:positionV>
                <wp:extent cx="2590800" cy="25844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2590800" cy="258445"/>
                        </a:xfrm>
                        <a:prstGeom prst="rect">
                          <a:avLst/>
                        </a:prstGeom>
                        <a:solidFill>
                          <a:prstClr val="white"/>
                        </a:solidFill>
                        <a:ln>
                          <a:noFill/>
                        </a:ln>
                        <a:effectLst/>
                      </wps:spPr>
                      <wps:txbx>
                        <w:txbxContent>
                          <w:p w14:paraId="036F66D0" w14:textId="1AF8348C" w:rsidR="008507A4" w:rsidRPr="007049FF" w:rsidRDefault="00567A93" w:rsidP="00603F8B">
                            <w:pPr>
                              <w:pStyle w:val="Caption"/>
                              <w:jc w:val="center"/>
                              <w:rPr>
                                <w:rFonts w:ascii="Times New Roman" w:hAnsi="Times New Roman"/>
                                <w:noProof/>
                                <w:sz w:val="28"/>
                                <w:szCs w:val="22"/>
                              </w:rPr>
                            </w:pPr>
                            <w:r>
                              <w:t>Figure 9</w:t>
                            </w:r>
                            <w:r w:rsidR="008507A4">
                              <w:t>Testrek directory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2B7B6B" id="Text Box 23" o:spid="_x0000_s1028" type="#_x0000_t202" style="position:absolute;left:0;text-align:left;margin-left:14.3pt;margin-top:281.05pt;width:204pt;height:20.3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" stroked="f">
                <v:textbox style="mso-fit-shape-to-text:t" inset="0,0,0,0">
                  <w:txbxContent>
                    <w:p w14:paraId="036F66D0" w14:textId="1AF8348C" w:rsidR="008507A4" w:rsidRPr="007049FF" w:rsidRDefault="00567A93" w:rsidP="00603F8B">
                      <w:pPr>
                        <w:pStyle w:val="Caption"/>
                        <w:jc w:val="center"/>
                        <w:rPr>
                          <w:rFonts w:ascii="Times New Roman" w:hAnsi="Times New Roman"/>
                          <w:noProof/>
                          <w:sz w:val="28"/>
                          <w:szCs w:val="22"/>
                        </w:rPr>
                      </w:pPr>
                      <w:r>
                        <w:t>Figure 9</w:t>
                      </w:r>
                      <w:r w:rsidR="008507A4">
                        <w:t>Testrek directory structure</w:t>
                      </w:r>
                    </w:p>
                  </w:txbxContent>
                </v:textbox>
                <w10:wrap type="square"/>
              </v:shape>
            </w:pict>
          </mc:Fallback>
        </mc:AlternateContent>
      </w:r>
      <w:r w:rsidR="000F7EA6">
        <w:t>The application directory has the following structure and these python modules should not be moved, deleted or modified without prior knowledge of the working of this application.</w:t>
      </w:r>
      <w:r w:rsidR="003B51CB">
        <w:t xml:space="preserve"> A text file containing the usernames of all the test takers can be stored anywhere on the co</w:t>
      </w:r>
      <w:r>
        <w:t>mputer.</w:t>
      </w:r>
      <w:r w:rsidR="00D75C78">
        <w:rPr>
          <w:noProof/>
          <w:lang w:val="en-GB" w:eastAsia="en-GB"/>
        </w:rPr>
        <w:drawing>
          <wp:inline distT="0" distB="0" distL="0" distR="0" wp14:anchorId="4D8B3C5E" wp14:editId="4A5B729C">
            <wp:extent cx="3073288" cy="2247823"/>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17-06-15 at 15.24.27.png"/>
                    <pic:cNvPicPr/>
                  </pic:nvPicPr>
                  <pic:blipFill>
                    <a:blip r:embed="rId20">
                      <a:extLst>
                        <a:ext uri="{28A0092B-C50C-407E-A947-70E740481C1C}">
                          <a14:useLocalDpi xmlns:a14="http://schemas.microsoft.com/office/drawing/2010/main" val="0"/>
                        </a:ext>
                      </a:extLst>
                    </a:blip>
                    <a:stretch>
                      <a:fillRect/>
                    </a:stretch>
                  </pic:blipFill>
                  <pic:spPr>
                    <a:xfrm>
                      <a:off x="0" y="0"/>
                      <a:ext cx="3073288" cy="2247823"/>
                    </a:xfrm>
                    <a:prstGeom prst="rect">
                      <a:avLst/>
                    </a:prstGeom>
                  </pic:spPr>
                </pic:pic>
              </a:graphicData>
            </a:graphic>
          </wp:inline>
        </w:drawing>
      </w:r>
      <w:r w:rsidRPr="008F31A4">
        <w:t xml:space="preserve"> </w:t>
      </w:r>
      <w:r>
        <w:object w:dxaOrig="1045" w:dyaOrig="816" w14:anchorId="3DA69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85pt;height:41.75pt" o:ole="">
            <v:imagedata r:id="rId21" o:title=""/>
          </v:shape>
          <o:OLEObject Type="Embed" ProgID="Package" ShapeID="_x0000_i1025" DrawAspect="Content" ObjectID="_1559214215" r:id="rId22"/>
        </w:object>
      </w:r>
    </w:p>
    <w:p w14:paraId="6504A9E7" w14:textId="4D828CA8" w:rsidR="0089146B" w:rsidRDefault="0089146B" w:rsidP="007A30A9">
      <w:pPr>
        <w:pStyle w:val="1Para"/>
      </w:pPr>
    </w:p>
    <w:p w14:paraId="0A67F94B" w14:textId="73D1325F" w:rsidR="0089146B" w:rsidRDefault="0089146B" w:rsidP="007A30A9">
      <w:pPr>
        <w:pStyle w:val="1Para"/>
      </w:pPr>
    </w:p>
    <w:p w14:paraId="3B866B0F" w14:textId="79188B57" w:rsidR="0089146B" w:rsidRPr="000F7EA6" w:rsidRDefault="0089146B" w:rsidP="0089146B">
      <w:pPr>
        <w:pStyle w:val="1ParaFlushLeft"/>
      </w:pPr>
    </w:p>
    <w:p w14:paraId="5F368B0E" w14:textId="0A827B5B" w:rsidR="00607D5F" w:rsidRDefault="00A878E0" w:rsidP="00607D5F">
      <w:pPr>
        <w:pStyle w:val="Heading1NoNumber"/>
      </w:pPr>
      <w:bookmarkStart w:id="26" w:name="_Toc485472227"/>
      <w:r>
        <w:lastRenderedPageBreak/>
        <w:t xml:space="preserve">Download Success </w:t>
      </w:r>
      <w:r w:rsidR="00FF7C7A">
        <w:t>Report</w:t>
      </w:r>
      <w:bookmarkEnd w:id="26"/>
    </w:p>
    <w:p w14:paraId="4A8175BF" w14:textId="0CBC0F8F" w:rsidR="00607D5F" w:rsidRDefault="00A878E0" w:rsidP="00607D5F">
      <w:pPr>
        <w:pStyle w:val="1Para"/>
      </w:pPr>
      <w:r>
        <w:t>The “Report”</w:t>
      </w:r>
      <w:r w:rsidR="00FF7C7A">
        <w:t xml:space="preserve"> </w:t>
      </w:r>
      <w:r>
        <w:t>folder</w:t>
      </w:r>
      <w:r w:rsidR="00FF7C7A">
        <w:t xml:space="preserve"> is</w:t>
      </w:r>
      <w:r>
        <w:t xml:space="preserve"> created </w:t>
      </w:r>
      <w:r w:rsidR="004251E8">
        <w:t>after</w:t>
      </w:r>
      <w:r>
        <w:t xml:space="preserve"> running </w:t>
      </w:r>
      <w:r>
        <w:rPr>
          <w:i/>
        </w:rPr>
        <w:t>Testrek</w:t>
      </w:r>
      <w:r w:rsidR="00FF7C7A">
        <w:rPr>
          <w:i/>
        </w:rPr>
        <w:t>,</w:t>
      </w:r>
      <w:r>
        <w:t xml:space="preserve"> </w:t>
      </w:r>
      <w:r w:rsidR="00FF7C7A">
        <w:t>stores the download success report</w:t>
      </w:r>
      <w:r w:rsidR="004251E8">
        <w:t xml:space="preserve"> (in CSV format)</w:t>
      </w:r>
      <w:r w:rsidR="00FF7C7A">
        <w:t xml:space="preserve"> under the Report folder </w:t>
      </w:r>
      <w:r w:rsidR="004251E8">
        <w:t xml:space="preserve">with </w:t>
      </w:r>
      <w:r w:rsidR="00FF7C7A">
        <w:t xml:space="preserve">specific date and time stamp. One </w:t>
      </w:r>
      <w:r w:rsidR="004251E8">
        <w:t xml:space="preserve">success </w:t>
      </w:r>
      <w:r w:rsidR="00FF7C7A">
        <w:t>report file</w:t>
      </w:r>
      <w:r w:rsidR="004251E8">
        <w:t xml:space="preserve"> is generated on</w:t>
      </w:r>
      <w:r w:rsidR="00FF7C7A">
        <w:t xml:space="preserve"> every run. The report contains the following columns:</w:t>
      </w:r>
    </w:p>
    <w:p w14:paraId="09101A55" w14:textId="3218CBDE" w:rsidR="00FF7C7A" w:rsidRDefault="00FF7C7A" w:rsidP="00FF7C7A">
      <w:pPr>
        <w:pStyle w:val="1Para"/>
        <w:numPr>
          <w:ilvl w:val="0"/>
          <w:numId w:val="15"/>
        </w:numPr>
      </w:pPr>
      <w:r>
        <w:rPr>
          <w:b/>
        </w:rPr>
        <w:t>Test Taker</w:t>
      </w:r>
      <w:r>
        <w:t>: Test takers name</w:t>
      </w:r>
    </w:p>
    <w:p w14:paraId="55BC410F" w14:textId="75BB9E53" w:rsidR="00FF7C7A" w:rsidRDefault="00FF7C7A" w:rsidP="00FF7C7A">
      <w:pPr>
        <w:pStyle w:val="1Para"/>
        <w:numPr>
          <w:ilvl w:val="0"/>
          <w:numId w:val="15"/>
        </w:numPr>
      </w:pPr>
      <w:r>
        <w:rPr>
          <w:b/>
        </w:rPr>
        <w:t>Tasks</w:t>
      </w:r>
      <w:r>
        <w:t>: Task number</w:t>
      </w:r>
    </w:p>
    <w:p w14:paraId="6C3D6F7C" w14:textId="409535C7" w:rsidR="00FF7C7A" w:rsidRDefault="00FF7C7A" w:rsidP="00FF7C7A">
      <w:pPr>
        <w:pStyle w:val="1Para"/>
        <w:numPr>
          <w:ilvl w:val="0"/>
          <w:numId w:val="15"/>
        </w:numPr>
      </w:pPr>
      <w:r>
        <w:rPr>
          <w:b/>
        </w:rPr>
        <w:t>Status</w:t>
      </w:r>
      <w:r>
        <w:t>: Status of file download</w:t>
      </w:r>
    </w:p>
    <w:p w14:paraId="373CEE2F" w14:textId="173E52BB" w:rsidR="00FF7C7A" w:rsidRDefault="00FF7C7A" w:rsidP="00FF7C7A">
      <w:pPr>
        <w:pStyle w:val="1Para"/>
        <w:numPr>
          <w:ilvl w:val="0"/>
          <w:numId w:val="15"/>
        </w:numPr>
      </w:pPr>
      <w:r>
        <w:rPr>
          <w:b/>
        </w:rPr>
        <w:t>File Name</w:t>
      </w:r>
      <w:r>
        <w:t xml:space="preserve">: Name of the downloaded file for that </w:t>
      </w:r>
      <w:proofErr w:type="gramStart"/>
      <w:r>
        <w:t>particular task</w:t>
      </w:r>
      <w:proofErr w:type="gramEnd"/>
    </w:p>
    <w:p w14:paraId="039C1E2D" w14:textId="6F7CBB21" w:rsidR="00FF7C7A" w:rsidRDefault="00FF7C7A" w:rsidP="00FF7C7A">
      <w:pPr>
        <w:pStyle w:val="1Para"/>
        <w:ind w:left="720" w:firstLine="0"/>
      </w:pPr>
      <w:r>
        <w:t>There can be three possible statuses:</w:t>
      </w:r>
    </w:p>
    <w:p w14:paraId="4CF8941E" w14:textId="69E5089B" w:rsidR="00FF7C7A" w:rsidRPr="00FF7C7A" w:rsidRDefault="00FF7C7A" w:rsidP="00FF7C7A">
      <w:pPr>
        <w:pStyle w:val="1Para"/>
        <w:numPr>
          <w:ilvl w:val="0"/>
          <w:numId w:val="16"/>
        </w:numPr>
        <w:rPr>
          <w:b/>
        </w:rPr>
      </w:pPr>
      <w:r w:rsidRPr="00FF7C7A">
        <w:rPr>
          <w:b/>
        </w:rPr>
        <w:t>Files successfully downloaded</w:t>
      </w:r>
      <w:r>
        <w:t xml:space="preserve">: File has been successfully downloaded and stored under respective </w:t>
      </w:r>
      <w:r w:rsidRPr="00FF7C7A">
        <w:rPr>
          <w:i/>
        </w:rPr>
        <w:t>Answers</w:t>
      </w:r>
      <w:r>
        <w:t xml:space="preserve"> folder.</w:t>
      </w:r>
    </w:p>
    <w:p w14:paraId="2326AE95" w14:textId="3799B484" w:rsidR="00FF7C7A" w:rsidRPr="00FF7C7A" w:rsidRDefault="00FF7C7A" w:rsidP="00FF7C7A">
      <w:pPr>
        <w:pStyle w:val="1Para"/>
        <w:numPr>
          <w:ilvl w:val="0"/>
          <w:numId w:val="16"/>
        </w:numPr>
        <w:rPr>
          <w:b/>
        </w:rPr>
      </w:pPr>
      <w:r w:rsidRPr="00FF7C7A">
        <w:rPr>
          <w:b/>
        </w:rPr>
        <w:t xml:space="preserve">Can't access </w:t>
      </w:r>
      <w:proofErr w:type="spellStart"/>
      <w:r w:rsidRPr="00FF7C7A">
        <w:rPr>
          <w:b/>
        </w:rPr>
        <w:t>url</w:t>
      </w:r>
      <w:proofErr w:type="spellEnd"/>
      <w:r w:rsidRPr="00FF7C7A">
        <w:rPr>
          <w:b/>
        </w:rPr>
        <w:t xml:space="preserve"> or user folder not found</w:t>
      </w:r>
      <w:r>
        <w:t>: The file download has failed either because the user does not access for access to the server file location (i.e. public_html) is denied.</w:t>
      </w:r>
    </w:p>
    <w:p w14:paraId="4A70A9FF" w14:textId="72A79D7F" w:rsidR="00607D5F" w:rsidRPr="00786371" w:rsidRDefault="00FF7C7A" w:rsidP="004251E8">
      <w:pPr>
        <w:pStyle w:val="1Para"/>
        <w:numPr>
          <w:ilvl w:val="0"/>
          <w:numId w:val="16"/>
        </w:numPr>
        <w:rPr>
          <w:b/>
        </w:rPr>
      </w:pPr>
      <w:r>
        <w:rPr>
          <w:b/>
        </w:rPr>
        <w:t>Folder named Task#</w:t>
      </w:r>
      <w:r w:rsidRPr="00FF7C7A">
        <w:rPr>
          <w:b/>
        </w:rPr>
        <w:t xml:space="preserve"> not found</w:t>
      </w:r>
      <w:r>
        <w:t xml:space="preserve">: Student folder can be accessed but a </w:t>
      </w:r>
      <w:proofErr w:type="gramStart"/>
      <w:r>
        <w:t>particular task</w:t>
      </w:r>
      <w:proofErr w:type="gramEnd"/>
      <w:r>
        <w:t xml:space="preserve"> folder cannot be found under public_html.</w:t>
      </w:r>
    </w:p>
    <w:p w14:paraId="063E6A1A" w14:textId="4F8463E7" w:rsidR="000F7EA6" w:rsidRDefault="00786371" w:rsidP="00E140C3">
      <w:pPr>
        <w:pStyle w:val="1Para"/>
      </w:pPr>
      <w:r>
        <w:t xml:space="preserve">An example of download report file </w:t>
      </w:r>
      <w:r w:rsidR="00E140C3">
        <w:t>is attached</w:t>
      </w:r>
      <w:r>
        <w:t>.</w:t>
      </w:r>
    </w:p>
    <w:p w14:paraId="35679AC3" w14:textId="49DF70A7" w:rsidR="004251E8" w:rsidRDefault="0089146B" w:rsidP="004251E8">
      <w:pPr>
        <w:pStyle w:val="1Para"/>
      </w:pPr>
      <w:r>
        <w:object w:dxaOrig="1520" w:dyaOrig="985" w14:anchorId="1BF18F29">
          <v:shape id="_x0000_i1026" type="#_x0000_t75" style="width:76.3pt;height:48.95pt" o:ole="">
            <v:imagedata r:id="rId23" o:title=""/>
          </v:shape>
          <o:OLEObject Type="Embed" ProgID="Excel.SheetMacroEnabled.12" ShapeID="_x0000_i1026" DrawAspect="Icon" ObjectID="_1559214216" r:id="rId24"/>
        </w:object>
      </w:r>
    </w:p>
    <w:p w14:paraId="68BAD9D0" w14:textId="6D52BDC2" w:rsidR="003B51CB" w:rsidRDefault="003B51CB" w:rsidP="003B51CB">
      <w:pPr>
        <w:pStyle w:val="Heading1NoNumber"/>
      </w:pPr>
      <w:bookmarkStart w:id="27" w:name="_Toc485472228"/>
      <w:r>
        <w:lastRenderedPageBreak/>
        <w:t>Plagiarism Check Report</w:t>
      </w:r>
      <w:bookmarkEnd w:id="27"/>
    </w:p>
    <w:p w14:paraId="5F00D1D4" w14:textId="5D010FE3" w:rsidR="00786371" w:rsidRDefault="003B51CB" w:rsidP="00786371">
      <w:pPr>
        <w:pStyle w:val="1Para"/>
      </w:pPr>
      <w:r>
        <w:t xml:space="preserve">Plagiarism check report is stored in the application root directory and is overwritten each time the </w:t>
      </w:r>
      <w:r>
        <w:rPr>
          <w:i/>
        </w:rPr>
        <w:t>Testrek</w:t>
      </w:r>
      <w:r>
        <w:t xml:space="preserve"> is run. The plagiarism check report is</w:t>
      </w:r>
      <w:r w:rsidR="0013449B">
        <w:t xml:space="preserve"> generated in the html file format. The</w:t>
      </w:r>
      <w:r w:rsidR="00786371">
        <w:t xml:space="preserve"> cells with</w:t>
      </w:r>
      <w:r w:rsidR="0013449B">
        <w:t xml:space="preserve"> red color</w:t>
      </w:r>
      <w:r w:rsidR="00786371">
        <w:t xml:space="preserve"> in the table highlight that there is that similarity between files are over 80%. A screenshot of the plagiarism check report can be seen below.</w:t>
      </w:r>
    </w:p>
    <w:p w14:paraId="1DFD3358" w14:textId="77777777" w:rsidR="00603F8B" w:rsidRDefault="00786371" w:rsidP="00603F8B">
      <w:pPr>
        <w:pStyle w:val="1Para"/>
        <w:keepNext/>
        <w:ind w:firstLine="0"/>
      </w:pPr>
      <w:r>
        <w:rPr>
          <w:noProof/>
          <w:lang w:val="en-GB" w:eastAsia="en-GB"/>
        </w:rPr>
        <w:drawing>
          <wp:inline distT="0" distB="0" distL="0" distR="0" wp14:anchorId="15AC2674" wp14:editId="682DD675">
            <wp:extent cx="5756910" cy="2744470"/>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17-06-15 at 15.51.54.png"/>
                    <pic:cNvPicPr/>
                  </pic:nvPicPr>
                  <pic:blipFill>
                    <a:blip r:embed="rId25">
                      <a:extLst>
                        <a:ext uri="{28A0092B-C50C-407E-A947-70E740481C1C}">
                          <a14:useLocalDpi xmlns:a14="http://schemas.microsoft.com/office/drawing/2010/main" val="0"/>
                        </a:ext>
                      </a:extLst>
                    </a:blip>
                    <a:stretch>
                      <a:fillRect/>
                    </a:stretch>
                  </pic:blipFill>
                  <pic:spPr>
                    <a:xfrm>
                      <a:off x="0" y="0"/>
                      <a:ext cx="5756910" cy="2744470"/>
                    </a:xfrm>
                    <a:prstGeom prst="rect">
                      <a:avLst/>
                    </a:prstGeom>
                  </pic:spPr>
                </pic:pic>
              </a:graphicData>
            </a:graphic>
          </wp:inline>
        </w:drawing>
      </w:r>
    </w:p>
    <w:p w14:paraId="44BE8BAC" w14:textId="43AC94BF" w:rsidR="00786371" w:rsidRDefault="00603F8B" w:rsidP="00603F8B">
      <w:pPr>
        <w:pStyle w:val="Caption"/>
        <w:jc w:val="center"/>
      </w:pPr>
      <w:r>
        <w:t xml:space="preserve">Figure </w:t>
      </w:r>
      <w:r w:rsidR="002F134A">
        <w:t>1</w:t>
      </w:r>
      <w:r w:rsidR="00567A93">
        <w:t>0</w:t>
      </w:r>
      <w:r>
        <w:t xml:space="preserve"> Plagiarism check Report</w:t>
      </w:r>
    </w:p>
    <w:p w14:paraId="193B3E8C" w14:textId="202F983B" w:rsidR="0089146B" w:rsidRDefault="0089146B" w:rsidP="0089146B"/>
    <w:p w14:paraId="5CEFDE55" w14:textId="2871CCE7" w:rsidR="0089146B" w:rsidRPr="0089146B" w:rsidRDefault="0089146B" w:rsidP="0089146B">
      <w:r>
        <w:object w:dxaOrig="1520" w:dyaOrig="985" w14:anchorId="30CE8B11">
          <v:shape id="_x0000_i1027" type="#_x0000_t75" style="width:76.3pt;height:48.95pt" o:ole="">
            <v:imagedata r:id="rId26" o:title=""/>
          </v:shape>
          <o:OLEObject Type="Embed" ProgID="Package" ShapeID="_x0000_i1027" DrawAspect="Icon" ObjectID="_1559214217" r:id="rId27"/>
        </w:object>
      </w:r>
    </w:p>
    <w:p w14:paraId="750E3D7E" w14:textId="7ACF082E" w:rsidR="0037374B" w:rsidRDefault="008D70D8" w:rsidP="0037374B">
      <w:pPr>
        <w:pStyle w:val="Heading1NoNumber"/>
        <w:rPr>
          <w:sz w:val="40"/>
        </w:rPr>
      </w:pPr>
      <w:bookmarkStart w:id="28" w:name="_Toc485472229"/>
      <w:r w:rsidRPr="00FD6A88">
        <w:rPr>
          <w:sz w:val="40"/>
        </w:rPr>
        <w:lastRenderedPageBreak/>
        <w:t>Reference</w:t>
      </w:r>
      <w:r w:rsidR="0037374B" w:rsidRPr="00FD6A88">
        <w:rPr>
          <w:sz w:val="40"/>
        </w:rPr>
        <w:t>s</w:t>
      </w:r>
      <w:bookmarkEnd w:id="28"/>
    </w:p>
    <w:p w14:paraId="4BB07827" w14:textId="77777777" w:rsidR="00F35F3D" w:rsidRPr="00F35F3D" w:rsidRDefault="00627619" w:rsidP="00F35F3D">
      <w:pPr>
        <w:pStyle w:val="Bibliography"/>
        <w:rPr>
          <w:rFonts w:ascii="Times New Roman" w:hAnsi="Times New Roman" w:cs="Times New Roman"/>
          <w:sz w:val="28"/>
        </w:rPr>
      </w:pPr>
      <w:r>
        <w:fldChar w:fldCharType="begin"/>
      </w:r>
      <w:r w:rsidR="00F35F3D">
        <w:instrText xml:space="preserve"> ADDIN ZOTERO_BIBL {"custom":[]} CSL_BIBLIOGRAPHY </w:instrText>
      </w:r>
      <w:r>
        <w:fldChar w:fldCharType="separate"/>
      </w:r>
      <w:r w:rsidR="00F35F3D" w:rsidRPr="00F35F3D">
        <w:rPr>
          <w:rFonts w:ascii="Times New Roman" w:hAnsi="Times New Roman" w:cs="Times New Roman"/>
          <w:sz w:val="28"/>
        </w:rPr>
        <w:t xml:space="preserve">[1] </w:t>
      </w:r>
      <w:r w:rsidR="00F35F3D" w:rsidRPr="00F35F3D">
        <w:rPr>
          <w:rFonts w:ascii="Times New Roman" w:hAnsi="Times New Roman" w:cs="Times New Roman"/>
          <w:sz w:val="28"/>
        </w:rPr>
        <w:tab/>
        <w:t xml:space="preserve">PEP 8 -- Style Guide for Python Code. </w:t>
      </w:r>
      <w:r w:rsidR="00F35F3D" w:rsidRPr="00F35F3D">
        <w:rPr>
          <w:rFonts w:ascii="Times New Roman" w:hAnsi="Times New Roman" w:cs="Times New Roman"/>
          <w:i/>
          <w:iCs/>
          <w:sz w:val="28"/>
        </w:rPr>
        <w:t>Python.org</w:t>
      </w:r>
      <w:r w:rsidR="00F35F3D" w:rsidRPr="00F35F3D">
        <w:rPr>
          <w:rFonts w:ascii="Times New Roman" w:hAnsi="Times New Roman" w:cs="Times New Roman"/>
          <w:sz w:val="28"/>
        </w:rPr>
        <w:t xml:space="preserve"> [online]. [vid. 2017-05-28]. Dostupné z: https://www.python.org/dev/peps/pep-0008/</w:t>
      </w:r>
    </w:p>
    <w:p w14:paraId="4BFE401E"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2] </w:t>
      </w:r>
      <w:r w:rsidRPr="00F35F3D">
        <w:rPr>
          <w:rFonts w:ascii="Times New Roman" w:hAnsi="Times New Roman" w:cs="Times New Roman"/>
          <w:sz w:val="28"/>
        </w:rPr>
        <w:tab/>
      </w:r>
      <w:r w:rsidRPr="00F35F3D">
        <w:rPr>
          <w:rFonts w:ascii="Times New Roman" w:hAnsi="Times New Roman" w:cs="Times New Roman"/>
          <w:i/>
          <w:iCs/>
          <w:sz w:val="28"/>
        </w:rPr>
        <w:t>2. Using the Python Interpreter — Python 2.7.13 documentation</w:t>
      </w:r>
      <w:r w:rsidRPr="00F35F3D">
        <w:rPr>
          <w:rFonts w:ascii="Times New Roman" w:hAnsi="Times New Roman" w:cs="Times New Roman"/>
          <w:sz w:val="28"/>
        </w:rPr>
        <w:t xml:space="preserve"> [online]. [vid. 2017-06-17]. Dostupné z: https://docs.python.org/2/tutorial/interpreter.html</w:t>
      </w:r>
    </w:p>
    <w:p w14:paraId="73EE9177"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3] </w:t>
      </w:r>
      <w:r w:rsidRPr="00F35F3D">
        <w:rPr>
          <w:rFonts w:ascii="Times New Roman" w:hAnsi="Times New Roman" w:cs="Times New Roman"/>
          <w:sz w:val="28"/>
        </w:rPr>
        <w:tab/>
      </w:r>
      <w:r w:rsidRPr="00F35F3D">
        <w:rPr>
          <w:rFonts w:ascii="Times New Roman" w:hAnsi="Times New Roman" w:cs="Times New Roman"/>
          <w:i/>
          <w:iCs/>
          <w:sz w:val="28"/>
        </w:rPr>
        <w:t>Hash function</w:t>
      </w:r>
      <w:r w:rsidRPr="00F35F3D">
        <w:rPr>
          <w:rFonts w:ascii="Times New Roman" w:hAnsi="Times New Roman" w:cs="Times New Roman"/>
          <w:sz w:val="28"/>
        </w:rPr>
        <w:t xml:space="preserve"> [online]. 2017. Dostupné z: https://en.wikipedia.org/w/index.php?title=Hash_function&amp;oldid=784087124</w:t>
      </w:r>
    </w:p>
    <w:p w14:paraId="224F88E1"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4] </w:t>
      </w:r>
      <w:r w:rsidRPr="00F35F3D">
        <w:rPr>
          <w:rFonts w:ascii="Times New Roman" w:hAnsi="Times New Roman" w:cs="Times New Roman"/>
          <w:sz w:val="28"/>
        </w:rPr>
        <w:tab/>
        <w:t xml:space="preserve">BUKOVIVO. Computer Support for Study (E372041). </w:t>
      </w:r>
      <w:r w:rsidRPr="00F35F3D">
        <w:rPr>
          <w:rFonts w:ascii="Times New Roman" w:hAnsi="Times New Roman" w:cs="Times New Roman"/>
          <w:i/>
          <w:iCs/>
          <w:sz w:val="28"/>
        </w:rPr>
        <w:t>Department of Instrumentation and Control Engineering</w:t>
      </w:r>
      <w:r w:rsidRPr="00F35F3D">
        <w:rPr>
          <w:rFonts w:ascii="Times New Roman" w:hAnsi="Times New Roman" w:cs="Times New Roman"/>
          <w:sz w:val="28"/>
        </w:rPr>
        <w:t xml:space="preserve"> [online]. 3. duben 2013 [vid. 2017-06-17]. Dostupné z: http://control.fs.cvut.cz/en/courses/computer-support-study-e372041</w:t>
      </w:r>
    </w:p>
    <w:p w14:paraId="6042E2F3"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5] </w:t>
      </w:r>
      <w:r w:rsidRPr="00F35F3D">
        <w:rPr>
          <w:rFonts w:ascii="Times New Roman" w:hAnsi="Times New Roman" w:cs="Times New Roman"/>
          <w:sz w:val="28"/>
        </w:rPr>
        <w:tab/>
      </w:r>
      <w:r w:rsidRPr="00F35F3D">
        <w:rPr>
          <w:rFonts w:ascii="Times New Roman" w:hAnsi="Times New Roman" w:cs="Times New Roman"/>
          <w:i/>
          <w:iCs/>
          <w:sz w:val="28"/>
        </w:rPr>
        <w:t>Moodle - Open-source learning platform | Moodle.org</w:t>
      </w:r>
      <w:r w:rsidRPr="00F35F3D">
        <w:rPr>
          <w:rFonts w:ascii="Times New Roman" w:hAnsi="Times New Roman" w:cs="Times New Roman"/>
          <w:sz w:val="28"/>
        </w:rPr>
        <w:t xml:space="preserve"> [online]. [vid. 2017-06-17]. Dostupné z: https://moodle.org/</w:t>
      </w:r>
    </w:p>
    <w:p w14:paraId="01095B7F"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6] </w:t>
      </w:r>
      <w:r w:rsidRPr="00F35F3D">
        <w:rPr>
          <w:rFonts w:ascii="Times New Roman" w:hAnsi="Times New Roman" w:cs="Times New Roman"/>
          <w:sz w:val="28"/>
        </w:rPr>
        <w:tab/>
        <w:t xml:space="preserve">FARCIC, Viktor. Black-box vs White-box Testing. </w:t>
      </w:r>
      <w:r w:rsidRPr="00F35F3D">
        <w:rPr>
          <w:rFonts w:ascii="Times New Roman" w:hAnsi="Times New Roman" w:cs="Times New Roman"/>
          <w:i/>
          <w:iCs/>
          <w:sz w:val="28"/>
        </w:rPr>
        <w:t>Technology Conversations</w:t>
      </w:r>
      <w:r w:rsidRPr="00F35F3D">
        <w:rPr>
          <w:rFonts w:ascii="Times New Roman" w:hAnsi="Times New Roman" w:cs="Times New Roman"/>
          <w:sz w:val="28"/>
        </w:rPr>
        <w:t xml:space="preserve"> [online]. 11. prosinec 2013 [vid. 2017-06-17]. Dostupné z: https://technologyconversations.com/2013/12/11/black-box-vs-white-box-testing/</w:t>
      </w:r>
    </w:p>
    <w:p w14:paraId="5F07DB18"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7] </w:t>
      </w:r>
      <w:r w:rsidRPr="00F35F3D">
        <w:rPr>
          <w:rFonts w:ascii="Times New Roman" w:hAnsi="Times New Roman" w:cs="Times New Roman"/>
          <w:sz w:val="28"/>
        </w:rPr>
        <w:tab/>
      </w:r>
      <w:r w:rsidRPr="00F35F3D">
        <w:rPr>
          <w:rFonts w:ascii="Times New Roman" w:hAnsi="Times New Roman" w:cs="Times New Roman"/>
          <w:i/>
          <w:iCs/>
          <w:sz w:val="28"/>
        </w:rPr>
        <w:t>About Moodle - MoodleDocs</w:t>
      </w:r>
      <w:r w:rsidRPr="00F35F3D">
        <w:rPr>
          <w:rFonts w:ascii="Times New Roman" w:hAnsi="Times New Roman" w:cs="Times New Roman"/>
          <w:sz w:val="28"/>
        </w:rPr>
        <w:t xml:space="preserve"> [online]. [vid. 2017-06-17]. Dostupné z: https://docs.moodle.org/33/en/About_Moodle</w:t>
      </w:r>
    </w:p>
    <w:p w14:paraId="4B6D1E42"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8] </w:t>
      </w:r>
      <w:r w:rsidRPr="00F35F3D">
        <w:rPr>
          <w:rFonts w:ascii="Times New Roman" w:hAnsi="Times New Roman" w:cs="Times New Roman"/>
          <w:sz w:val="28"/>
        </w:rPr>
        <w:tab/>
      </w:r>
      <w:r w:rsidRPr="00F35F3D">
        <w:rPr>
          <w:rFonts w:ascii="Times New Roman" w:hAnsi="Times New Roman" w:cs="Times New Roman"/>
          <w:i/>
          <w:iCs/>
          <w:sz w:val="28"/>
        </w:rPr>
        <w:t>Features of our online examination system | Onlineexambuilder.com</w:t>
      </w:r>
      <w:r w:rsidRPr="00F35F3D">
        <w:rPr>
          <w:rFonts w:ascii="Times New Roman" w:hAnsi="Times New Roman" w:cs="Times New Roman"/>
          <w:sz w:val="28"/>
        </w:rPr>
        <w:t xml:space="preserve"> [online]. [vid. 2017-06-17]. Dostupné z: https://www.onlineexambuilder.com/features/item10065</w:t>
      </w:r>
    </w:p>
    <w:p w14:paraId="342E968E"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9] </w:t>
      </w:r>
      <w:r w:rsidRPr="00F35F3D">
        <w:rPr>
          <w:rFonts w:ascii="Times New Roman" w:hAnsi="Times New Roman" w:cs="Times New Roman"/>
          <w:sz w:val="28"/>
        </w:rPr>
        <w:tab/>
      </w:r>
      <w:r w:rsidRPr="00F35F3D">
        <w:rPr>
          <w:rFonts w:ascii="Times New Roman" w:hAnsi="Times New Roman" w:cs="Times New Roman"/>
          <w:i/>
          <w:iCs/>
          <w:sz w:val="28"/>
        </w:rPr>
        <w:t>EasyTestMaker</w:t>
      </w:r>
      <w:r w:rsidRPr="00F35F3D">
        <w:rPr>
          <w:rFonts w:ascii="Times New Roman" w:hAnsi="Times New Roman" w:cs="Times New Roman"/>
          <w:sz w:val="28"/>
        </w:rPr>
        <w:t xml:space="preserve"> [online]. [vid. 2017-06-17]. Dostupné z: http://www.easytestmaker.com/?utm_campaign=elearningindustry.com&amp;utm_source=%2Ffree-testing-tools-for-online-education&amp;utm_medium=link</w:t>
      </w:r>
    </w:p>
    <w:p w14:paraId="7A52917C"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10] </w:t>
      </w:r>
      <w:r w:rsidRPr="00F35F3D">
        <w:rPr>
          <w:rFonts w:ascii="Times New Roman" w:hAnsi="Times New Roman" w:cs="Times New Roman"/>
          <w:sz w:val="28"/>
        </w:rPr>
        <w:tab/>
        <w:t xml:space="preserve">VEYRAT, Pierre. Business Process Standardization: All you need to know. </w:t>
      </w:r>
      <w:r w:rsidRPr="00F35F3D">
        <w:rPr>
          <w:rFonts w:ascii="Times New Roman" w:hAnsi="Times New Roman" w:cs="Times New Roman"/>
          <w:i/>
          <w:iCs/>
          <w:sz w:val="28"/>
        </w:rPr>
        <w:t>HEFLO EN</w:t>
      </w:r>
      <w:r w:rsidRPr="00F35F3D">
        <w:rPr>
          <w:rFonts w:ascii="Times New Roman" w:hAnsi="Times New Roman" w:cs="Times New Roman"/>
          <w:sz w:val="28"/>
        </w:rPr>
        <w:t xml:space="preserve"> [online]. 25. leden 2016 [vid. 2017-06-17]. Dostupné z: https://www.heflo.com/blog/bpm/business-process-standardization/</w:t>
      </w:r>
    </w:p>
    <w:p w14:paraId="4CA44253"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11] </w:t>
      </w:r>
      <w:r w:rsidRPr="00F35F3D">
        <w:rPr>
          <w:rFonts w:ascii="Times New Roman" w:hAnsi="Times New Roman" w:cs="Times New Roman"/>
          <w:sz w:val="28"/>
        </w:rPr>
        <w:tab/>
      </w:r>
      <w:r w:rsidRPr="00F35F3D">
        <w:rPr>
          <w:rFonts w:ascii="Times New Roman" w:hAnsi="Times New Roman" w:cs="Times New Roman"/>
          <w:i/>
          <w:iCs/>
          <w:sz w:val="28"/>
        </w:rPr>
        <w:t>Flask - Full Stack Python</w:t>
      </w:r>
      <w:r w:rsidRPr="00F35F3D">
        <w:rPr>
          <w:rFonts w:ascii="Times New Roman" w:hAnsi="Times New Roman" w:cs="Times New Roman"/>
          <w:sz w:val="28"/>
        </w:rPr>
        <w:t xml:space="preserve"> [online]. [vid. 2017-06-17]. Dostupné z: https://www.fullstackpython.com/flask.html</w:t>
      </w:r>
    </w:p>
    <w:p w14:paraId="549142CB"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12] </w:t>
      </w:r>
      <w:r w:rsidRPr="00F35F3D">
        <w:rPr>
          <w:rFonts w:ascii="Times New Roman" w:hAnsi="Times New Roman" w:cs="Times New Roman"/>
          <w:sz w:val="28"/>
        </w:rPr>
        <w:tab/>
      </w:r>
      <w:r w:rsidRPr="00F35F3D">
        <w:rPr>
          <w:rFonts w:ascii="Times New Roman" w:hAnsi="Times New Roman" w:cs="Times New Roman"/>
          <w:i/>
          <w:iCs/>
          <w:sz w:val="28"/>
        </w:rPr>
        <w:t>The Web framework for perfectionists with deadlines | Django</w:t>
      </w:r>
      <w:r w:rsidRPr="00F35F3D">
        <w:rPr>
          <w:rFonts w:ascii="Times New Roman" w:hAnsi="Times New Roman" w:cs="Times New Roman"/>
          <w:sz w:val="28"/>
        </w:rPr>
        <w:t xml:space="preserve"> [online]. [vid. 2017-06-17]. Dostupné z: https://www.djangoproject.com/</w:t>
      </w:r>
    </w:p>
    <w:p w14:paraId="63BC3B03"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13] </w:t>
      </w:r>
      <w:r w:rsidRPr="00F35F3D">
        <w:rPr>
          <w:rFonts w:ascii="Times New Roman" w:hAnsi="Times New Roman" w:cs="Times New Roman"/>
          <w:sz w:val="28"/>
        </w:rPr>
        <w:tab/>
        <w:t xml:space="preserve">PyCharm. </w:t>
      </w:r>
      <w:r w:rsidRPr="00F35F3D">
        <w:rPr>
          <w:rFonts w:ascii="Times New Roman" w:hAnsi="Times New Roman" w:cs="Times New Roman"/>
          <w:i/>
          <w:iCs/>
          <w:sz w:val="28"/>
        </w:rPr>
        <w:t>JetBrains</w:t>
      </w:r>
      <w:r w:rsidRPr="00F35F3D">
        <w:rPr>
          <w:rFonts w:ascii="Times New Roman" w:hAnsi="Times New Roman" w:cs="Times New Roman"/>
          <w:sz w:val="28"/>
        </w:rPr>
        <w:t xml:space="preserve"> [online]. [vid. 2017-05-28]. Dostupné z: https://www.jetbrains.com/pycharm/</w:t>
      </w:r>
    </w:p>
    <w:p w14:paraId="4730D70E"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14] </w:t>
      </w:r>
      <w:r w:rsidRPr="00F35F3D">
        <w:rPr>
          <w:rFonts w:ascii="Times New Roman" w:hAnsi="Times New Roman" w:cs="Times New Roman"/>
          <w:sz w:val="28"/>
        </w:rPr>
        <w:tab/>
        <w:t>NOWELL STRITE. Introduction to Python. In:  [online]. Technology. B.m. 20:50:44 UTC [vid. 2017-05-29]. Dostupné z: https://www.slideshare.net/nowells/introduction-to-python-5182313</w:t>
      </w:r>
    </w:p>
    <w:p w14:paraId="37B6FC51"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lastRenderedPageBreak/>
        <w:t xml:space="preserve">[15] </w:t>
      </w:r>
      <w:r w:rsidRPr="00F35F3D">
        <w:rPr>
          <w:rFonts w:ascii="Times New Roman" w:hAnsi="Times New Roman" w:cs="Times New Roman"/>
          <w:sz w:val="28"/>
        </w:rPr>
        <w:tab/>
        <w:t xml:space="preserve">TUTORIALSPOINT.COM. Python Dictionary. </w:t>
      </w:r>
      <w:r w:rsidRPr="00F35F3D">
        <w:rPr>
          <w:rFonts w:ascii="Times New Roman" w:hAnsi="Times New Roman" w:cs="Times New Roman"/>
          <w:i/>
          <w:iCs/>
          <w:sz w:val="28"/>
        </w:rPr>
        <w:t>www.tutorialspoint.com</w:t>
      </w:r>
      <w:r w:rsidRPr="00F35F3D">
        <w:rPr>
          <w:rFonts w:ascii="Times New Roman" w:hAnsi="Times New Roman" w:cs="Times New Roman"/>
          <w:sz w:val="28"/>
        </w:rPr>
        <w:t xml:space="preserve"> [online]. [vid. 2017-05-29]. Dostupné z: https://www.tutorialspoint.com/python/python_dictionary.htm</w:t>
      </w:r>
    </w:p>
    <w:p w14:paraId="01FA8D2A"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16] </w:t>
      </w:r>
      <w:r w:rsidRPr="00F35F3D">
        <w:rPr>
          <w:rFonts w:ascii="Times New Roman" w:hAnsi="Times New Roman" w:cs="Times New Roman"/>
          <w:sz w:val="28"/>
        </w:rPr>
        <w:tab/>
      </w:r>
      <w:r w:rsidRPr="00F35F3D">
        <w:rPr>
          <w:rFonts w:ascii="Times New Roman" w:hAnsi="Times New Roman" w:cs="Times New Roman"/>
          <w:i/>
          <w:iCs/>
          <w:sz w:val="28"/>
        </w:rPr>
        <w:t>Learn Python the Hard Way</w:t>
      </w:r>
      <w:r w:rsidRPr="00F35F3D">
        <w:rPr>
          <w:rFonts w:ascii="Times New Roman" w:hAnsi="Times New Roman" w:cs="Times New Roman"/>
          <w:sz w:val="28"/>
        </w:rPr>
        <w:t xml:space="preserve"> [online]. [vid. 2017-05-29]. Dostupné z: https://learnpythonthehardway.org/book/ex40.html</w:t>
      </w:r>
    </w:p>
    <w:p w14:paraId="040640A7"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17] </w:t>
      </w:r>
      <w:r w:rsidRPr="00F35F3D">
        <w:rPr>
          <w:rFonts w:ascii="Times New Roman" w:hAnsi="Times New Roman" w:cs="Times New Roman"/>
          <w:sz w:val="28"/>
        </w:rPr>
        <w:tab/>
      </w:r>
      <w:r w:rsidRPr="00F35F3D">
        <w:rPr>
          <w:rFonts w:ascii="Times New Roman" w:hAnsi="Times New Roman" w:cs="Times New Roman"/>
          <w:i/>
          <w:iCs/>
          <w:sz w:val="28"/>
        </w:rPr>
        <w:t>PyPI - the Python Package Index : Python Package Index</w:t>
      </w:r>
      <w:r w:rsidRPr="00F35F3D">
        <w:rPr>
          <w:rFonts w:ascii="Times New Roman" w:hAnsi="Times New Roman" w:cs="Times New Roman"/>
          <w:sz w:val="28"/>
        </w:rPr>
        <w:t xml:space="preserve"> [online]. [vid. 2017-05-29]. Dostupné z: https://pypi.python.org/pypi</w:t>
      </w:r>
    </w:p>
    <w:p w14:paraId="7EEB0994"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18] </w:t>
      </w:r>
      <w:r w:rsidRPr="00F35F3D">
        <w:rPr>
          <w:rFonts w:ascii="Times New Roman" w:hAnsi="Times New Roman" w:cs="Times New Roman"/>
          <w:sz w:val="28"/>
        </w:rPr>
        <w:tab/>
      </w:r>
      <w:r w:rsidRPr="00F35F3D">
        <w:rPr>
          <w:rFonts w:ascii="Times New Roman" w:hAnsi="Times New Roman" w:cs="Times New Roman"/>
          <w:i/>
          <w:iCs/>
          <w:sz w:val="28"/>
        </w:rPr>
        <w:t>Requests: HTTP for Humans — Requests 2.17.3 documentation</w:t>
      </w:r>
      <w:r w:rsidRPr="00F35F3D">
        <w:rPr>
          <w:rFonts w:ascii="Times New Roman" w:hAnsi="Times New Roman" w:cs="Times New Roman"/>
          <w:sz w:val="28"/>
        </w:rPr>
        <w:t xml:space="preserve"> [online]. [vid. 2017-05-30]. Dostupné z: http://docs.python-requests.org/en/master/</w:t>
      </w:r>
    </w:p>
    <w:p w14:paraId="19DB6B78"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19] </w:t>
      </w:r>
      <w:r w:rsidRPr="00F35F3D">
        <w:rPr>
          <w:rFonts w:ascii="Times New Roman" w:hAnsi="Times New Roman" w:cs="Times New Roman"/>
          <w:sz w:val="28"/>
        </w:rPr>
        <w:tab/>
      </w:r>
      <w:r w:rsidRPr="00F35F3D">
        <w:rPr>
          <w:rFonts w:ascii="Times New Roman" w:hAnsi="Times New Roman" w:cs="Times New Roman"/>
          <w:i/>
          <w:iCs/>
          <w:sz w:val="28"/>
        </w:rPr>
        <w:t>fuzzywuzzy: Fuzzy String Matching in Python</w:t>
      </w:r>
      <w:r w:rsidRPr="00F35F3D">
        <w:rPr>
          <w:rFonts w:ascii="Times New Roman" w:hAnsi="Times New Roman" w:cs="Times New Roman"/>
          <w:sz w:val="28"/>
        </w:rPr>
        <w:t xml:space="preserve"> [online]. Python. B.m.: SeatGeek, 2017. Dostupné z: https://github.com/seatgeek/fuzzywuzzy</w:t>
      </w:r>
    </w:p>
    <w:p w14:paraId="11B696C4"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20] </w:t>
      </w:r>
      <w:r w:rsidRPr="00F35F3D">
        <w:rPr>
          <w:rFonts w:ascii="Times New Roman" w:hAnsi="Times New Roman" w:cs="Times New Roman"/>
          <w:sz w:val="28"/>
        </w:rPr>
        <w:tab/>
        <w:t xml:space="preserve">DEVELOPERS, tqdm. </w:t>
      </w:r>
      <w:r w:rsidRPr="00F35F3D">
        <w:rPr>
          <w:rFonts w:ascii="Times New Roman" w:hAnsi="Times New Roman" w:cs="Times New Roman"/>
          <w:i/>
          <w:iCs/>
          <w:sz w:val="28"/>
        </w:rPr>
        <w:t>tqdm: Fast, Extensible Progress Meter</w:t>
      </w:r>
      <w:r w:rsidRPr="00F35F3D">
        <w:rPr>
          <w:rFonts w:ascii="Times New Roman" w:hAnsi="Times New Roman" w:cs="Times New Roman"/>
          <w:sz w:val="28"/>
        </w:rPr>
        <w:t xml:space="preserve"> [online]. Python. nedatováno. Dostupné z: https://github.com/tqdm/tqdm</w:t>
      </w:r>
    </w:p>
    <w:p w14:paraId="24C28B36"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21] </w:t>
      </w:r>
      <w:r w:rsidRPr="00F35F3D">
        <w:rPr>
          <w:rFonts w:ascii="Times New Roman" w:hAnsi="Times New Roman" w:cs="Times New Roman"/>
          <w:sz w:val="28"/>
        </w:rPr>
        <w:tab/>
        <w:t xml:space="preserve">RICHARDSON, Leonard. </w:t>
      </w:r>
      <w:r w:rsidRPr="00F35F3D">
        <w:rPr>
          <w:rFonts w:ascii="Times New Roman" w:hAnsi="Times New Roman" w:cs="Times New Roman"/>
          <w:i/>
          <w:iCs/>
          <w:sz w:val="28"/>
        </w:rPr>
        <w:t>beautifulsoup4: Screen-scraping library</w:t>
      </w:r>
      <w:r w:rsidRPr="00F35F3D">
        <w:rPr>
          <w:rFonts w:ascii="Times New Roman" w:hAnsi="Times New Roman" w:cs="Times New Roman"/>
          <w:sz w:val="28"/>
        </w:rPr>
        <w:t xml:space="preserve"> [online]. Python. nedatováno. Dostupné z: http://www.crummy.com/software/BeautifulSoup/bs4/</w:t>
      </w:r>
    </w:p>
    <w:p w14:paraId="56635E53"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22] </w:t>
      </w:r>
      <w:r w:rsidRPr="00F35F3D">
        <w:rPr>
          <w:rFonts w:ascii="Times New Roman" w:hAnsi="Times New Roman" w:cs="Times New Roman"/>
          <w:sz w:val="28"/>
        </w:rPr>
        <w:tab/>
        <w:t xml:space="preserve">FARCIC, Viktor. Test Driven Development (TDD): Example Walkthrough. </w:t>
      </w:r>
      <w:r w:rsidRPr="00F35F3D">
        <w:rPr>
          <w:rFonts w:ascii="Times New Roman" w:hAnsi="Times New Roman" w:cs="Times New Roman"/>
          <w:i/>
          <w:iCs/>
          <w:sz w:val="28"/>
        </w:rPr>
        <w:t>Technology Conversations</w:t>
      </w:r>
      <w:r w:rsidRPr="00F35F3D">
        <w:rPr>
          <w:rFonts w:ascii="Times New Roman" w:hAnsi="Times New Roman" w:cs="Times New Roman"/>
          <w:sz w:val="28"/>
        </w:rPr>
        <w:t xml:space="preserve"> [online]. 20. prosinec 2013 [vid. 2017-06-08]. Dostupné z: https://technologyconversations.com/2013/12/20/test-driven-development-tdd-example-walkthrough/</w:t>
      </w:r>
    </w:p>
    <w:p w14:paraId="3D266979"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23] </w:t>
      </w:r>
      <w:r w:rsidRPr="00F35F3D">
        <w:rPr>
          <w:rFonts w:ascii="Times New Roman" w:hAnsi="Times New Roman" w:cs="Times New Roman"/>
          <w:sz w:val="28"/>
        </w:rPr>
        <w:tab/>
      </w:r>
      <w:r w:rsidRPr="00F35F3D">
        <w:rPr>
          <w:rFonts w:ascii="Times New Roman" w:hAnsi="Times New Roman" w:cs="Times New Roman"/>
          <w:i/>
          <w:iCs/>
          <w:sz w:val="28"/>
        </w:rPr>
        <w:t>Introduction to Test Driven Development (TDD)</w:t>
      </w:r>
      <w:r w:rsidRPr="00F35F3D">
        <w:rPr>
          <w:rFonts w:ascii="Times New Roman" w:hAnsi="Times New Roman" w:cs="Times New Roman"/>
          <w:sz w:val="28"/>
        </w:rPr>
        <w:t xml:space="preserve"> [online]. [vid. 2017-06-17]. Dostupné z: http://agiledata.org/essays/tdd.html</w:t>
      </w:r>
    </w:p>
    <w:p w14:paraId="05A92033"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24] </w:t>
      </w:r>
      <w:r w:rsidRPr="00F35F3D">
        <w:rPr>
          <w:rFonts w:ascii="Times New Roman" w:hAnsi="Times New Roman" w:cs="Times New Roman"/>
          <w:sz w:val="28"/>
        </w:rPr>
        <w:tab/>
        <w:t xml:space="preserve">MARCO. Fuzzy String Matching in Python. </w:t>
      </w:r>
      <w:r w:rsidRPr="00F35F3D">
        <w:rPr>
          <w:rFonts w:ascii="Times New Roman" w:hAnsi="Times New Roman" w:cs="Times New Roman"/>
          <w:i/>
          <w:iCs/>
          <w:sz w:val="28"/>
        </w:rPr>
        <w:t>Marco Bonzanini</w:t>
      </w:r>
      <w:r w:rsidRPr="00F35F3D">
        <w:rPr>
          <w:rFonts w:ascii="Times New Roman" w:hAnsi="Times New Roman" w:cs="Times New Roman"/>
          <w:sz w:val="28"/>
        </w:rPr>
        <w:t xml:space="preserve"> [online]. 25. únor 2015 [vid. 2017-06-08]. Dostupné z: https://marcobonzanini.com/2015/02/25/fuzzy-string-matching-in-python/</w:t>
      </w:r>
    </w:p>
    <w:p w14:paraId="444504D1"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25] </w:t>
      </w:r>
      <w:r w:rsidRPr="00F35F3D">
        <w:rPr>
          <w:rFonts w:ascii="Times New Roman" w:hAnsi="Times New Roman" w:cs="Times New Roman"/>
          <w:sz w:val="28"/>
        </w:rPr>
        <w:tab/>
      </w:r>
      <w:r w:rsidRPr="00F35F3D">
        <w:rPr>
          <w:rFonts w:ascii="Times New Roman" w:hAnsi="Times New Roman" w:cs="Times New Roman"/>
          <w:i/>
          <w:iCs/>
          <w:sz w:val="28"/>
        </w:rPr>
        <w:t>Levenshtein Distance</w:t>
      </w:r>
      <w:r w:rsidRPr="00F35F3D">
        <w:rPr>
          <w:rFonts w:ascii="Times New Roman" w:hAnsi="Times New Roman" w:cs="Times New Roman"/>
          <w:sz w:val="28"/>
        </w:rPr>
        <w:t xml:space="preserve"> [online]. [vid. 2017-06-08]. Dostupné z: https://people.cs.pitt.edu/~kirk/cs1501/Pruhs/Spring2006/assignments/editdistance/Levenshtein%20Distance.htm</w:t>
      </w:r>
    </w:p>
    <w:p w14:paraId="26D699EC"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26] </w:t>
      </w:r>
      <w:r w:rsidRPr="00F35F3D">
        <w:rPr>
          <w:rFonts w:ascii="Times New Roman" w:hAnsi="Times New Roman" w:cs="Times New Roman"/>
          <w:sz w:val="28"/>
        </w:rPr>
        <w:tab/>
      </w:r>
      <w:r w:rsidRPr="00F35F3D">
        <w:rPr>
          <w:rFonts w:ascii="Times New Roman" w:hAnsi="Times New Roman" w:cs="Times New Roman"/>
          <w:i/>
          <w:iCs/>
          <w:sz w:val="28"/>
        </w:rPr>
        <w:t>python - What is __init__.py for? - Stack Overflow</w:t>
      </w:r>
      <w:r w:rsidRPr="00F35F3D">
        <w:rPr>
          <w:rFonts w:ascii="Times New Roman" w:hAnsi="Times New Roman" w:cs="Times New Roman"/>
          <w:sz w:val="28"/>
        </w:rPr>
        <w:t xml:space="preserve"> [online]. [vid. 2017-06-11]. Dostupné z: https://stackoverflow.com/questions/448271/what-is-init-py-for</w:t>
      </w:r>
    </w:p>
    <w:p w14:paraId="11DBBDF7"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27] </w:t>
      </w:r>
      <w:r w:rsidRPr="00F35F3D">
        <w:rPr>
          <w:rFonts w:ascii="Times New Roman" w:hAnsi="Times New Roman" w:cs="Times New Roman"/>
          <w:sz w:val="28"/>
        </w:rPr>
        <w:tab/>
      </w:r>
      <w:r w:rsidRPr="00F35F3D">
        <w:rPr>
          <w:rFonts w:ascii="Times New Roman" w:hAnsi="Times New Roman" w:cs="Times New Roman"/>
          <w:i/>
          <w:iCs/>
          <w:sz w:val="28"/>
        </w:rPr>
        <w:t>HTTP/1.1: Status Code Definitions</w:t>
      </w:r>
      <w:r w:rsidRPr="00F35F3D">
        <w:rPr>
          <w:rFonts w:ascii="Times New Roman" w:hAnsi="Times New Roman" w:cs="Times New Roman"/>
          <w:sz w:val="28"/>
        </w:rPr>
        <w:t xml:space="preserve"> [online]. [vid. 2017-06-17]. Dostupné z: https://www.w3.org/Protocols/rfc2616/rfc2616-sec10.html</w:t>
      </w:r>
    </w:p>
    <w:p w14:paraId="36136E4B"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28] </w:t>
      </w:r>
      <w:r w:rsidRPr="00F35F3D">
        <w:rPr>
          <w:rFonts w:ascii="Times New Roman" w:hAnsi="Times New Roman" w:cs="Times New Roman"/>
          <w:sz w:val="28"/>
        </w:rPr>
        <w:tab/>
      </w:r>
      <w:r w:rsidRPr="00F35F3D">
        <w:rPr>
          <w:rFonts w:ascii="Times New Roman" w:hAnsi="Times New Roman" w:cs="Times New Roman"/>
          <w:i/>
          <w:iCs/>
          <w:sz w:val="28"/>
        </w:rPr>
        <w:t>Quickstart — Requests 2.18.1 documentation</w:t>
      </w:r>
      <w:r w:rsidRPr="00F35F3D">
        <w:rPr>
          <w:rFonts w:ascii="Times New Roman" w:hAnsi="Times New Roman" w:cs="Times New Roman"/>
          <w:sz w:val="28"/>
        </w:rPr>
        <w:t xml:space="preserve"> [online]. [vid. 2017-06-17]. Dostupné z: http://docs.python-requests.org/en/master/user/quickstart/#make-a-request</w:t>
      </w:r>
    </w:p>
    <w:p w14:paraId="227B0A9D"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29] </w:t>
      </w:r>
      <w:r w:rsidRPr="00F35F3D">
        <w:rPr>
          <w:rFonts w:ascii="Times New Roman" w:hAnsi="Times New Roman" w:cs="Times New Roman"/>
          <w:sz w:val="28"/>
        </w:rPr>
        <w:tab/>
      </w:r>
      <w:r w:rsidRPr="00F35F3D">
        <w:rPr>
          <w:rFonts w:ascii="Times New Roman" w:hAnsi="Times New Roman" w:cs="Times New Roman"/>
          <w:i/>
          <w:iCs/>
          <w:sz w:val="28"/>
        </w:rPr>
        <w:t>25.3. unittest — Unit testing framework — Python 2.7.13 documentation</w:t>
      </w:r>
      <w:r w:rsidRPr="00F35F3D">
        <w:rPr>
          <w:rFonts w:ascii="Times New Roman" w:hAnsi="Times New Roman" w:cs="Times New Roman"/>
          <w:sz w:val="28"/>
        </w:rPr>
        <w:t xml:space="preserve"> [online]. [vid. 2017-06-17]. Dostupné z: https://docs.python.org/2/library/unittest.html</w:t>
      </w:r>
    </w:p>
    <w:p w14:paraId="6552FAEE"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lastRenderedPageBreak/>
        <w:t xml:space="preserve">[30] </w:t>
      </w:r>
      <w:r w:rsidRPr="00F35F3D">
        <w:rPr>
          <w:rFonts w:ascii="Times New Roman" w:hAnsi="Times New Roman" w:cs="Times New Roman"/>
          <w:sz w:val="28"/>
        </w:rPr>
        <w:tab/>
      </w:r>
      <w:r w:rsidRPr="00F35F3D">
        <w:rPr>
          <w:rFonts w:ascii="Times New Roman" w:hAnsi="Times New Roman" w:cs="Times New Roman"/>
          <w:i/>
          <w:iCs/>
          <w:sz w:val="28"/>
        </w:rPr>
        <w:t>29.4. __main__ — Top-level script environment — Python 3.6.1 documentation</w:t>
      </w:r>
      <w:r w:rsidRPr="00F35F3D">
        <w:rPr>
          <w:rFonts w:ascii="Times New Roman" w:hAnsi="Times New Roman" w:cs="Times New Roman"/>
          <w:sz w:val="28"/>
        </w:rPr>
        <w:t xml:space="preserve"> [online]. [vid. 2017-06-17]. Dostupné z: https://docs.python.org/3/library/__main__.html</w:t>
      </w:r>
    </w:p>
    <w:p w14:paraId="7379C950" w14:textId="2E3F7B8D" w:rsidR="00FD6A88" w:rsidRPr="00FD6A88" w:rsidRDefault="00627619" w:rsidP="00FD6A88">
      <w:pPr>
        <w:pStyle w:val="1Para"/>
      </w:pPr>
      <w:r>
        <w:fldChar w:fldCharType="end"/>
      </w:r>
    </w:p>
    <w:sectPr w:rsidR="00FD6A88" w:rsidRPr="00FD6A88" w:rsidSect="00806B5F">
      <w:footerReference w:type="default" r:id="rId28"/>
      <w:pgSz w:w="11900" w:h="16840" w:code="9"/>
      <w:pgMar w:top="1417" w:right="1417" w:bottom="1417" w:left="1417"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447977" w14:textId="77777777" w:rsidR="00DF3A4B" w:rsidRDefault="00DF3A4B" w:rsidP="00A542EF">
      <w:pPr>
        <w:spacing w:after="0" w:line="240" w:lineRule="auto"/>
      </w:pPr>
      <w:r>
        <w:separator/>
      </w:r>
    </w:p>
  </w:endnote>
  <w:endnote w:type="continuationSeparator" w:id="0">
    <w:p w14:paraId="4DABDF32" w14:textId="77777777" w:rsidR="00DF3A4B" w:rsidRDefault="00DF3A4B" w:rsidP="00A542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Verdana">
    <w:panose1 w:val="020B0604030504040204"/>
    <w:charset w:val="00"/>
    <w:family w:val="auto"/>
    <w:pitch w:val="variable"/>
    <w:sig w:usb0="A10006FF" w:usb1="4000205B" w:usb2="00000010" w:usb3="00000000" w:csb0="0000019F" w:csb1="00000000"/>
  </w:font>
  <w:font w:name="Segoe UI">
    <w:altName w:val="Calibri"/>
    <w:charset w:val="00"/>
    <w:family w:val="swiss"/>
    <w:pitch w:val="variable"/>
    <w:sig w:usb0="E4002EFF" w:usb1="C000E47F" w:usb2="00000009" w:usb3="00000000" w:csb0="000001F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4D"/>
    <w:family w:val="modern"/>
    <w:notTrueType/>
    <w:pitch w:val="fixed"/>
    <w:sig w:usb0="00000003" w:usb1="00000000" w:usb2="00000000" w:usb3="00000000" w:csb0="00000001" w:csb1="00000000"/>
  </w:font>
  <w:font w:name="ＭＳ 明朝">
    <w:charset w:val="80"/>
    <w:family w:val="auto"/>
    <w:pitch w:val="variable"/>
    <w:sig w:usb0="E00002FF" w:usb1="6AC7FDFB" w:usb2="08000012" w:usb3="00000000" w:csb0="0002009F" w:csb1="00000000"/>
  </w:font>
  <w:font w:name="Consolas">
    <w:panose1 w:val="020B0609020204030204"/>
    <w:charset w:val="00"/>
    <w:family w:val="auto"/>
    <w:pitch w:val="variable"/>
    <w:sig w:usb0="E10002FF" w:usb1="4000FCFF" w:usb2="00000009"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7175372"/>
      <w:docPartObj>
        <w:docPartGallery w:val="Page Numbers (Bottom of Page)"/>
        <w:docPartUnique/>
      </w:docPartObj>
    </w:sdtPr>
    <w:sdtEndPr>
      <w:rPr>
        <w:noProof/>
      </w:rPr>
    </w:sdtEndPr>
    <w:sdtContent>
      <w:p w14:paraId="16187776" w14:textId="339CA708" w:rsidR="008507A4" w:rsidRDefault="008507A4" w:rsidP="00A542EF">
        <w:pPr>
          <w:pStyle w:val="Footer"/>
          <w:jc w:val="center"/>
        </w:pPr>
        <w:r>
          <w:fldChar w:fldCharType="begin"/>
        </w:r>
        <w:r>
          <w:instrText xml:space="preserve"> PAGE   \* MERGEFORMAT </w:instrText>
        </w:r>
        <w:r>
          <w:fldChar w:fldCharType="separate"/>
        </w:r>
        <w:r w:rsidR="00B212E5">
          <w:rPr>
            <w:noProof/>
          </w:rPr>
          <w:t>ix</w:t>
        </w:r>
        <w:r>
          <w:rPr>
            <w:noProof/>
          </w:rPr>
          <w:fldChar w:fldCharType="end"/>
        </w: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25061"/>
      <w:docPartObj>
        <w:docPartGallery w:val="Page Numbers (Bottom of Page)"/>
        <w:docPartUnique/>
      </w:docPartObj>
    </w:sdtPr>
    <w:sdtEndPr>
      <w:rPr>
        <w:noProof/>
      </w:rPr>
    </w:sdtEndPr>
    <w:sdtContent>
      <w:p w14:paraId="18300694" w14:textId="6D86C92E" w:rsidR="008507A4" w:rsidRDefault="008507A4" w:rsidP="002842B4">
        <w:pPr>
          <w:pStyle w:val="Footer"/>
          <w:jc w:val="center"/>
        </w:pPr>
        <w:r>
          <w:fldChar w:fldCharType="begin"/>
        </w:r>
        <w:r>
          <w:instrText xml:space="preserve"> PAGE   \* MERGEFORMAT </w:instrText>
        </w:r>
        <w:r>
          <w:fldChar w:fldCharType="separate"/>
        </w:r>
        <w:r w:rsidR="005B66D8">
          <w:rPr>
            <w:noProof/>
          </w:rPr>
          <w:t>5</w:t>
        </w:r>
        <w:r>
          <w:rPr>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8E8CCB" w14:textId="77777777" w:rsidR="00DF3A4B" w:rsidRDefault="00DF3A4B" w:rsidP="00A542EF">
      <w:pPr>
        <w:spacing w:after="0" w:line="240" w:lineRule="auto"/>
      </w:pPr>
      <w:r>
        <w:separator/>
      </w:r>
    </w:p>
  </w:footnote>
  <w:footnote w:type="continuationSeparator" w:id="0">
    <w:p w14:paraId="359ED705" w14:textId="77777777" w:rsidR="00DF3A4B" w:rsidRDefault="00DF3A4B" w:rsidP="00A542E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7DA0C37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DA2910"/>
    <w:multiLevelType w:val="hybridMultilevel"/>
    <w:tmpl w:val="FB06D4B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nsid w:val="08EA33FF"/>
    <w:multiLevelType w:val="hybridMultilevel"/>
    <w:tmpl w:val="FA320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25165D4"/>
    <w:multiLevelType w:val="hybridMultilevel"/>
    <w:tmpl w:val="6E7875D8"/>
    <w:lvl w:ilvl="0" w:tplc="5FFA90FA">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
    <w:nsid w:val="1E0970E5"/>
    <w:multiLevelType w:val="hybridMultilevel"/>
    <w:tmpl w:val="82DA68DA"/>
    <w:lvl w:ilvl="0" w:tplc="BF3CD616">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5">
    <w:nsid w:val="26427D33"/>
    <w:multiLevelType w:val="hybridMultilevel"/>
    <w:tmpl w:val="3EFA922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nsid w:val="2E651638"/>
    <w:multiLevelType w:val="hybridMultilevel"/>
    <w:tmpl w:val="0B3AEE7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nsid w:val="360B781A"/>
    <w:multiLevelType w:val="multilevel"/>
    <w:tmpl w:val="198C53D2"/>
    <w:lvl w:ilvl="0">
      <w:start w:val="1"/>
      <w:numFmt w:val="decimal"/>
      <w:pStyle w:val="Heading1"/>
      <w:lvlText w:val="Chapter %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709"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nsid w:val="40B92D2F"/>
    <w:multiLevelType w:val="multilevel"/>
    <w:tmpl w:val="1F7AFD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4A8F1B83"/>
    <w:multiLevelType w:val="hybridMultilevel"/>
    <w:tmpl w:val="FA76117A"/>
    <w:lvl w:ilvl="0" w:tplc="63728B4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53A8264E"/>
    <w:multiLevelType w:val="hybridMultilevel"/>
    <w:tmpl w:val="BC325A56"/>
    <w:lvl w:ilvl="0" w:tplc="CC2C4864">
      <w:start w:val="1"/>
      <w:numFmt w:val="decimal"/>
      <w:lvlText w:val="%1."/>
      <w:lvlJc w:val="left"/>
      <w:pPr>
        <w:ind w:left="720" w:hanging="360"/>
      </w:pPr>
      <w:rPr>
        <w:rFonts w:ascii="Arial" w:eastAsiaTheme="minorHAnsi" w:hAnsi="Arial"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8B619B5"/>
    <w:multiLevelType w:val="hybridMultilevel"/>
    <w:tmpl w:val="364C80B2"/>
    <w:lvl w:ilvl="0" w:tplc="19D43F9C">
      <w:numFmt w:val="bullet"/>
      <w:pStyle w:val="2Bullet"/>
      <w:lvlText w:val="•"/>
      <w:lvlJc w:val="left"/>
      <w:pPr>
        <w:ind w:left="1080" w:hanging="360"/>
      </w:pPr>
      <w:rPr>
        <w:rFonts w:ascii="Arial" w:eastAsia="Times New Roman" w:hAnsi="Arial" w:hint="default"/>
      </w:rPr>
    </w:lvl>
    <w:lvl w:ilvl="1" w:tplc="A94AFC0E">
      <w:start w:val="1"/>
      <w:numFmt w:val="bullet"/>
      <w:lvlText w:val="o"/>
      <w:lvlJc w:val="left"/>
      <w:pPr>
        <w:ind w:left="1800" w:hanging="360"/>
      </w:pPr>
      <w:rPr>
        <w:rFonts w:ascii="Courier New" w:hAnsi="Courier New" w:hint="default"/>
        <w:sz w:val="16"/>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2">
    <w:nsid w:val="62871926"/>
    <w:multiLevelType w:val="hybridMultilevel"/>
    <w:tmpl w:val="12826B9E"/>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3">
    <w:nsid w:val="65A418B6"/>
    <w:multiLevelType w:val="hybridMultilevel"/>
    <w:tmpl w:val="67A456C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nsid w:val="6CAC5F9D"/>
    <w:multiLevelType w:val="hybridMultilevel"/>
    <w:tmpl w:val="A48E87F4"/>
    <w:lvl w:ilvl="0" w:tplc="08090001">
      <w:start w:val="1"/>
      <w:numFmt w:val="bullet"/>
      <w:lvlText w:val=""/>
      <w:lvlJc w:val="left"/>
      <w:pPr>
        <w:ind w:left="1450" w:hanging="360"/>
      </w:pPr>
      <w:rPr>
        <w:rFonts w:ascii="Symbol" w:hAnsi="Symbol" w:hint="default"/>
      </w:rPr>
    </w:lvl>
    <w:lvl w:ilvl="1" w:tplc="08090003" w:tentative="1">
      <w:start w:val="1"/>
      <w:numFmt w:val="bullet"/>
      <w:lvlText w:val="o"/>
      <w:lvlJc w:val="left"/>
      <w:pPr>
        <w:ind w:left="2170" w:hanging="360"/>
      </w:pPr>
      <w:rPr>
        <w:rFonts w:ascii="Courier New" w:hAnsi="Courier New" w:cs="Courier New" w:hint="default"/>
      </w:rPr>
    </w:lvl>
    <w:lvl w:ilvl="2" w:tplc="08090005" w:tentative="1">
      <w:start w:val="1"/>
      <w:numFmt w:val="bullet"/>
      <w:lvlText w:val=""/>
      <w:lvlJc w:val="left"/>
      <w:pPr>
        <w:ind w:left="2890" w:hanging="360"/>
      </w:pPr>
      <w:rPr>
        <w:rFonts w:ascii="Wingdings" w:hAnsi="Wingdings" w:hint="default"/>
      </w:rPr>
    </w:lvl>
    <w:lvl w:ilvl="3" w:tplc="08090001" w:tentative="1">
      <w:start w:val="1"/>
      <w:numFmt w:val="bullet"/>
      <w:lvlText w:val=""/>
      <w:lvlJc w:val="left"/>
      <w:pPr>
        <w:ind w:left="3610" w:hanging="360"/>
      </w:pPr>
      <w:rPr>
        <w:rFonts w:ascii="Symbol" w:hAnsi="Symbol" w:hint="default"/>
      </w:rPr>
    </w:lvl>
    <w:lvl w:ilvl="4" w:tplc="08090003" w:tentative="1">
      <w:start w:val="1"/>
      <w:numFmt w:val="bullet"/>
      <w:lvlText w:val="o"/>
      <w:lvlJc w:val="left"/>
      <w:pPr>
        <w:ind w:left="4330" w:hanging="360"/>
      </w:pPr>
      <w:rPr>
        <w:rFonts w:ascii="Courier New" w:hAnsi="Courier New" w:cs="Courier New" w:hint="default"/>
      </w:rPr>
    </w:lvl>
    <w:lvl w:ilvl="5" w:tplc="08090005" w:tentative="1">
      <w:start w:val="1"/>
      <w:numFmt w:val="bullet"/>
      <w:lvlText w:val=""/>
      <w:lvlJc w:val="left"/>
      <w:pPr>
        <w:ind w:left="5050" w:hanging="360"/>
      </w:pPr>
      <w:rPr>
        <w:rFonts w:ascii="Wingdings" w:hAnsi="Wingdings" w:hint="default"/>
      </w:rPr>
    </w:lvl>
    <w:lvl w:ilvl="6" w:tplc="08090001" w:tentative="1">
      <w:start w:val="1"/>
      <w:numFmt w:val="bullet"/>
      <w:lvlText w:val=""/>
      <w:lvlJc w:val="left"/>
      <w:pPr>
        <w:ind w:left="5770" w:hanging="360"/>
      </w:pPr>
      <w:rPr>
        <w:rFonts w:ascii="Symbol" w:hAnsi="Symbol" w:hint="default"/>
      </w:rPr>
    </w:lvl>
    <w:lvl w:ilvl="7" w:tplc="08090003" w:tentative="1">
      <w:start w:val="1"/>
      <w:numFmt w:val="bullet"/>
      <w:lvlText w:val="o"/>
      <w:lvlJc w:val="left"/>
      <w:pPr>
        <w:ind w:left="6490" w:hanging="360"/>
      </w:pPr>
      <w:rPr>
        <w:rFonts w:ascii="Courier New" w:hAnsi="Courier New" w:cs="Courier New" w:hint="default"/>
      </w:rPr>
    </w:lvl>
    <w:lvl w:ilvl="8" w:tplc="08090005" w:tentative="1">
      <w:start w:val="1"/>
      <w:numFmt w:val="bullet"/>
      <w:lvlText w:val=""/>
      <w:lvlJc w:val="left"/>
      <w:pPr>
        <w:ind w:left="7210" w:hanging="360"/>
      </w:pPr>
      <w:rPr>
        <w:rFonts w:ascii="Wingdings" w:hAnsi="Wingdings" w:hint="default"/>
      </w:rPr>
    </w:lvl>
  </w:abstractNum>
  <w:abstractNum w:abstractNumId="15">
    <w:nsid w:val="75F457F2"/>
    <w:multiLevelType w:val="hybridMultilevel"/>
    <w:tmpl w:val="AAC2566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7"/>
  </w:num>
  <w:num w:numId="2">
    <w:abstractNumId w:val="11"/>
  </w:num>
  <w:num w:numId="3">
    <w:abstractNumId w:val="8"/>
  </w:num>
  <w:num w:numId="4">
    <w:abstractNumId w:val="2"/>
  </w:num>
  <w:num w:numId="5">
    <w:abstractNumId w:val="0"/>
  </w:num>
  <w:num w:numId="6">
    <w:abstractNumId w:val="4"/>
  </w:num>
  <w:num w:numId="7">
    <w:abstractNumId w:val="3"/>
  </w:num>
  <w:num w:numId="8">
    <w:abstractNumId w:val="9"/>
  </w:num>
  <w:num w:numId="9">
    <w:abstractNumId w:val="10"/>
  </w:num>
  <w:num w:numId="10">
    <w:abstractNumId w:val="6"/>
  </w:num>
  <w:num w:numId="11">
    <w:abstractNumId w:val="1"/>
  </w:num>
  <w:num w:numId="12">
    <w:abstractNumId w:val="14"/>
  </w:num>
  <w:num w:numId="13">
    <w:abstractNumId w:val="12"/>
  </w:num>
  <w:num w:numId="14">
    <w:abstractNumId w:val="15"/>
  </w:num>
  <w:num w:numId="15">
    <w:abstractNumId w:val="5"/>
  </w:num>
  <w:num w:numId="16">
    <w:abstractNumId w:val="13"/>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stylePaneSortMethod w:val="00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0A80"/>
    <w:rsid w:val="00000473"/>
    <w:rsid w:val="00001706"/>
    <w:rsid w:val="0000234E"/>
    <w:rsid w:val="00004D3C"/>
    <w:rsid w:val="00005F3B"/>
    <w:rsid w:val="00006995"/>
    <w:rsid w:val="00006D16"/>
    <w:rsid w:val="000100E2"/>
    <w:rsid w:val="0001044C"/>
    <w:rsid w:val="000122CB"/>
    <w:rsid w:val="000147AB"/>
    <w:rsid w:val="00016995"/>
    <w:rsid w:val="000227BD"/>
    <w:rsid w:val="000229C6"/>
    <w:rsid w:val="000236F5"/>
    <w:rsid w:val="00027237"/>
    <w:rsid w:val="0003083C"/>
    <w:rsid w:val="00032D9B"/>
    <w:rsid w:val="00035765"/>
    <w:rsid w:val="00036649"/>
    <w:rsid w:val="00042066"/>
    <w:rsid w:val="0004683D"/>
    <w:rsid w:val="00046BD7"/>
    <w:rsid w:val="0005593E"/>
    <w:rsid w:val="0006095E"/>
    <w:rsid w:val="00061FDE"/>
    <w:rsid w:val="00062C29"/>
    <w:rsid w:val="00063268"/>
    <w:rsid w:val="00063D3F"/>
    <w:rsid w:val="000679F9"/>
    <w:rsid w:val="000710C1"/>
    <w:rsid w:val="00071B49"/>
    <w:rsid w:val="0007569E"/>
    <w:rsid w:val="000842EC"/>
    <w:rsid w:val="00091B90"/>
    <w:rsid w:val="00092F59"/>
    <w:rsid w:val="00096198"/>
    <w:rsid w:val="000A6556"/>
    <w:rsid w:val="000A7415"/>
    <w:rsid w:val="000B3DF5"/>
    <w:rsid w:val="000B4421"/>
    <w:rsid w:val="000C0A80"/>
    <w:rsid w:val="000C6109"/>
    <w:rsid w:val="000D14A0"/>
    <w:rsid w:val="000D55F1"/>
    <w:rsid w:val="000D6388"/>
    <w:rsid w:val="000D77A1"/>
    <w:rsid w:val="000E1EC8"/>
    <w:rsid w:val="000E234C"/>
    <w:rsid w:val="000E4470"/>
    <w:rsid w:val="000E63AC"/>
    <w:rsid w:val="000F1DDB"/>
    <w:rsid w:val="000F4C88"/>
    <w:rsid w:val="000F70F6"/>
    <w:rsid w:val="000F7EA6"/>
    <w:rsid w:val="001017E9"/>
    <w:rsid w:val="00102B64"/>
    <w:rsid w:val="001040ED"/>
    <w:rsid w:val="001058E3"/>
    <w:rsid w:val="00105D3E"/>
    <w:rsid w:val="00113DFE"/>
    <w:rsid w:val="00113F82"/>
    <w:rsid w:val="0011654D"/>
    <w:rsid w:val="00117B75"/>
    <w:rsid w:val="00121E0F"/>
    <w:rsid w:val="0012378F"/>
    <w:rsid w:val="0012404F"/>
    <w:rsid w:val="00124F2F"/>
    <w:rsid w:val="0012690C"/>
    <w:rsid w:val="0013174D"/>
    <w:rsid w:val="0013449B"/>
    <w:rsid w:val="001438A5"/>
    <w:rsid w:val="00144004"/>
    <w:rsid w:val="001440E3"/>
    <w:rsid w:val="001462DF"/>
    <w:rsid w:val="00147C41"/>
    <w:rsid w:val="00147F0C"/>
    <w:rsid w:val="001537B5"/>
    <w:rsid w:val="00161D36"/>
    <w:rsid w:val="00162373"/>
    <w:rsid w:val="00162844"/>
    <w:rsid w:val="00166E3A"/>
    <w:rsid w:val="00175992"/>
    <w:rsid w:val="00177F04"/>
    <w:rsid w:val="001868DE"/>
    <w:rsid w:val="00191318"/>
    <w:rsid w:val="0019239A"/>
    <w:rsid w:val="001930C3"/>
    <w:rsid w:val="001952A7"/>
    <w:rsid w:val="001A2BB1"/>
    <w:rsid w:val="001A2E17"/>
    <w:rsid w:val="001A4992"/>
    <w:rsid w:val="001B2EE8"/>
    <w:rsid w:val="001B452C"/>
    <w:rsid w:val="001C12A2"/>
    <w:rsid w:val="001C2BE7"/>
    <w:rsid w:val="001C5FA8"/>
    <w:rsid w:val="001C60A8"/>
    <w:rsid w:val="001D107F"/>
    <w:rsid w:val="001D2373"/>
    <w:rsid w:val="001D2C80"/>
    <w:rsid w:val="001D3010"/>
    <w:rsid w:val="001D3CD6"/>
    <w:rsid w:val="001E258A"/>
    <w:rsid w:val="001E6213"/>
    <w:rsid w:val="001E68F2"/>
    <w:rsid w:val="001F052A"/>
    <w:rsid w:val="001F063C"/>
    <w:rsid w:val="001F1AEE"/>
    <w:rsid w:val="001F38E0"/>
    <w:rsid w:val="00200B9E"/>
    <w:rsid w:val="002015E2"/>
    <w:rsid w:val="00201F2B"/>
    <w:rsid w:val="00202BEA"/>
    <w:rsid w:val="00203921"/>
    <w:rsid w:val="002104A2"/>
    <w:rsid w:val="002127C3"/>
    <w:rsid w:val="00213104"/>
    <w:rsid w:val="002143D1"/>
    <w:rsid w:val="00216111"/>
    <w:rsid w:val="002162A1"/>
    <w:rsid w:val="00221A88"/>
    <w:rsid w:val="00222D0C"/>
    <w:rsid w:val="00223A6B"/>
    <w:rsid w:val="002251AE"/>
    <w:rsid w:val="002336E1"/>
    <w:rsid w:val="00240C56"/>
    <w:rsid w:val="00240D5F"/>
    <w:rsid w:val="00241CAF"/>
    <w:rsid w:val="00241FC0"/>
    <w:rsid w:val="00242297"/>
    <w:rsid w:val="0024406C"/>
    <w:rsid w:val="00244CCB"/>
    <w:rsid w:val="00261553"/>
    <w:rsid w:val="00261A9E"/>
    <w:rsid w:val="002623C0"/>
    <w:rsid w:val="00265428"/>
    <w:rsid w:val="00267E13"/>
    <w:rsid w:val="00273CEC"/>
    <w:rsid w:val="00276693"/>
    <w:rsid w:val="002804C8"/>
    <w:rsid w:val="002842B4"/>
    <w:rsid w:val="0028655F"/>
    <w:rsid w:val="002910D2"/>
    <w:rsid w:val="002925DA"/>
    <w:rsid w:val="00293099"/>
    <w:rsid w:val="002A06D7"/>
    <w:rsid w:val="002A1763"/>
    <w:rsid w:val="002A62F4"/>
    <w:rsid w:val="002A6BD2"/>
    <w:rsid w:val="002B1EDE"/>
    <w:rsid w:val="002C0F3B"/>
    <w:rsid w:val="002C322A"/>
    <w:rsid w:val="002C6EFE"/>
    <w:rsid w:val="002C7F35"/>
    <w:rsid w:val="002D0F75"/>
    <w:rsid w:val="002D71A4"/>
    <w:rsid w:val="002E08BC"/>
    <w:rsid w:val="002E2C13"/>
    <w:rsid w:val="002E476F"/>
    <w:rsid w:val="002E5EB5"/>
    <w:rsid w:val="002F134A"/>
    <w:rsid w:val="002F66CA"/>
    <w:rsid w:val="002F6C4D"/>
    <w:rsid w:val="00300426"/>
    <w:rsid w:val="00302768"/>
    <w:rsid w:val="0030758D"/>
    <w:rsid w:val="00311D29"/>
    <w:rsid w:val="00313674"/>
    <w:rsid w:val="003143FD"/>
    <w:rsid w:val="00314B03"/>
    <w:rsid w:val="00321647"/>
    <w:rsid w:val="003252E0"/>
    <w:rsid w:val="00327384"/>
    <w:rsid w:val="00330858"/>
    <w:rsid w:val="0035168F"/>
    <w:rsid w:val="00354BED"/>
    <w:rsid w:val="003674E4"/>
    <w:rsid w:val="00372609"/>
    <w:rsid w:val="0037374B"/>
    <w:rsid w:val="00384B2C"/>
    <w:rsid w:val="00385D2C"/>
    <w:rsid w:val="0038678F"/>
    <w:rsid w:val="00387632"/>
    <w:rsid w:val="0039193A"/>
    <w:rsid w:val="003954F3"/>
    <w:rsid w:val="00397726"/>
    <w:rsid w:val="003B0D54"/>
    <w:rsid w:val="003B24B8"/>
    <w:rsid w:val="003B28C0"/>
    <w:rsid w:val="003B2B7E"/>
    <w:rsid w:val="003B2CDF"/>
    <w:rsid w:val="003B37D8"/>
    <w:rsid w:val="003B3CB3"/>
    <w:rsid w:val="003B51CB"/>
    <w:rsid w:val="003B5653"/>
    <w:rsid w:val="003C39B3"/>
    <w:rsid w:val="003C3D69"/>
    <w:rsid w:val="003D4061"/>
    <w:rsid w:val="003D7136"/>
    <w:rsid w:val="003E08BC"/>
    <w:rsid w:val="003E2489"/>
    <w:rsid w:val="003E392F"/>
    <w:rsid w:val="003E6A2D"/>
    <w:rsid w:val="003F37A6"/>
    <w:rsid w:val="003F51A4"/>
    <w:rsid w:val="00405541"/>
    <w:rsid w:val="00407460"/>
    <w:rsid w:val="0041332F"/>
    <w:rsid w:val="00413688"/>
    <w:rsid w:val="00415E03"/>
    <w:rsid w:val="00421225"/>
    <w:rsid w:val="00421988"/>
    <w:rsid w:val="004251E8"/>
    <w:rsid w:val="00430956"/>
    <w:rsid w:val="00430D5B"/>
    <w:rsid w:val="00432C9B"/>
    <w:rsid w:val="00434443"/>
    <w:rsid w:val="00437EE0"/>
    <w:rsid w:val="00441AA7"/>
    <w:rsid w:val="00443936"/>
    <w:rsid w:val="00444348"/>
    <w:rsid w:val="00445043"/>
    <w:rsid w:val="0044610C"/>
    <w:rsid w:val="00446DBE"/>
    <w:rsid w:val="00451B6C"/>
    <w:rsid w:val="004522D4"/>
    <w:rsid w:val="00454136"/>
    <w:rsid w:val="00455E0A"/>
    <w:rsid w:val="00456589"/>
    <w:rsid w:val="0047625A"/>
    <w:rsid w:val="00481150"/>
    <w:rsid w:val="00483393"/>
    <w:rsid w:val="00485631"/>
    <w:rsid w:val="00486A07"/>
    <w:rsid w:val="0049408C"/>
    <w:rsid w:val="00494BAF"/>
    <w:rsid w:val="00494F38"/>
    <w:rsid w:val="00494FED"/>
    <w:rsid w:val="004A187F"/>
    <w:rsid w:val="004A723B"/>
    <w:rsid w:val="004B0D60"/>
    <w:rsid w:val="004B13A1"/>
    <w:rsid w:val="004B39F9"/>
    <w:rsid w:val="004B3F96"/>
    <w:rsid w:val="004C0820"/>
    <w:rsid w:val="004C14BB"/>
    <w:rsid w:val="004C29F6"/>
    <w:rsid w:val="004C3BC3"/>
    <w:rsid w:val="004D099C"/>
    <w:rsid w:val="004D213D"/>
    <w:rsid w:val="004D3CA2"/>
    <w:rsid w:val="004D3F73"/>
    <w:rsid w:val="004E0E0C"/>
    <w:rsid w:val="004E1A5A"/>
    <w:rsid w:val="004E3BE4"/>
    <w:rsid w:val="004F02FE"/>
    <w:rsid w:val="004F3A6B"/>
    <w:rsid w:val="004F6AC5"/>
    <w:rsid w:val="00500C7A"/>
    <w:rsid w:val="0051083C"/>
    <w:rsid w:val="00512847"/>
    <w:rsid w:val="005141A9"/>
    <w:rsid w:val="005141CE"/>
    <w:rsid w:val="00514EC2"/>
    <w:rsid w:val="005166E7"/>
    <w:rsid w:val="00517157"/>
    <w:rsid w:val="00517F10"/>
    <w:rsid w:val="00523E58"/>
    <w:rsid w:val="005315DF"/>
    <w:rsid w:val="00535E18"/>
    <w:rsid w:val="00541562"/>
    <w:rsid w:val="00542938"/>
    <w:rsid w:val="005543F0"/>
    <w:rsid w:val="005555E7"/>
    <w:rsid w:val="005568E9"/>
    <w:rsid w:val="00556D4F"/>
    <w:rsid w:val="005610C5"/>
    <w:rsid w:val="0056648F"/>
    <w:rsid w:val="00567571"/>
    <w:rsid w:val="00567A93"/>
    <w:rsid w:val="0057100C"/>
    <w:rsid w:val="005905CA"/>
    <w:rsid w:val="00591D18"/>
    <w:rsid w:val="00596BA2"/>
    <w:rsid w:val="005A49F4"/>
    <w:rsid w:val="005A6DA2"/>
    <w:rsid w:val="005A785D"/>
    <w:rsid w:val="005A7CA4"/>
    <w:rsid w:val="005B22A4"/>
    <w:rsid w:val="005B302C"/>
    <w:rsid w:val="005B481B"/>
    <w:rsid w:val="005B66D8"/>
    <w:rsid w:val="005B70F7"/>
    <w:rsid w:val="005C046C"/>
    <w:rsid w:val="005C08D2"/>
    <w:rsid w:val="005C53D7"/>
    <w:rsid w:val="005C5AE3"/>
    <w:rsid w:val="005C784B"/>
    <w:rsid w:val="005D23B1"/>
    <w:rsid w:val="005D4BE2"/>
    <w:rsid w:val="005D6CF6"/>
    <w:rsid w:val="005E36A2"/>
    <w:rsid w:val="005E3EE8"/>
    <w:rsid w:val="005E431F"/>
    <w:rsid w:val="005E7C65"/>
    <w:rsid w:val="005F3787"/>
    <w:rsid w:val="005F3C06"/>
    <w:rsid w:val="005F53FA"/>
    <w:rsid w:val="00603F8B"/>
    <w:rsid w:val="0060709D"/>
    <w:rsid w:val="00607D5F"/>
    <w:rsid w:val="0061204B"/>
    <w:rsid w:val="00612FEC"/>
    <w:rsid w:val="006138CB"/>
    <w:rsid w:val="00613CEE"/>
    <w:rsid w:val="00614BCD"/>
    <w:rsid w:val="00622644"/>
    <w:rsid w:val="00623EA3"/>
    <w:rsid w:val="00627619"/>
    <w:rsid w:val="00627AF2"/>
    <w:rsid w:val="00643940"/>
    <w:rsid w:val="00646F8D"/>
    <w:rsid w:val="00647B4E"/>
    <w:rsid w:val="00652CD1"/>
    <w:rsid w:val="00657A7F"/>
    <w:rsid w:val="00660296"/>
    <w:rsid w:val="00661F04"/>
    <w:rsid w:val="0066219D"/>
    <w:rsid w:val="00662F96"/>
    <w:rsid w:val="00667F78"/>
    <w:rsid w:val="0067102C"/>
    <w:rsid w:val="00671304"/>
    <w:rsid w:val="006730BE"/>
    <w:rsid w:val="00675271"/>
    <w:rsid w:val="0068372D"/>
    <w:rsid w:val="006921BF"/>
    <w:rsid w:val="00694EFF"/>
    <w:rsid w:val="006972CF"/>
    <w:rsid w:val="006A313A"/>
    <w:rsid w:val="006B7E56"/>
    <w:rsid w:val="006C20E6"/>
    <w:rsid w:val="006C6E3D"/>
    <w:rsid w:val="006C6F26"/>
    <w:rsid w:val="006D3F06"/>
    <w:rsid w:val="006E3D5A"/>
    <w:rsid w:val="006E47E4"/>
    <w:rsid w:val="006E4BC7"/>
    <w:rsid w:val="006E7746"/>
    <w:rsid w:val="006F5097"/>
    <w:rsid w:val="0070270C"/>
    <w:rsid w:val="007027B1"/>
    <w:rsid w:val="0070417E"/>
    <w:rsid w:val="007054CE"/>
    <w:rsid w:val="007056AF"/>
    <w:rsid w:val="00712F7D"/>
    <w:rsid w:val="007146EB"/>
    <w:rsid w:val="007153D2"/>
    <w:rsid w:val="00726916"/>
    <w:rsid w:val="0072784E"/>
    <w:rsid w:val="00732C9E"/>
    <w:rsid w:val="007344A8"/>
    <w:rsid w:val="007352BA"/>
    <w:rsid w:val="0073531C"/>
    <w:rsid w:val="0073705E"/>
    <w:rsid w:val="00746B48"/>
    <w:rsid w:val="007503EC"/>
    <w:rsid w:val="00751639"/>
    <w:rsid w:val="00760816"/>
    <w:rsid w:val="00765A3B"/>
    <w:rsid w:val="00765C2E"/>
    <w:rsid w:val="00771B72"/>
    <w:rsid w:val="007723C3"/>
    <w:rsid w:val="007804DC"/>
    <w:rsid w:val="00781DC4"/>
    <w:rsid w:val="00784147"/>
    <w:rsid w:val="00784D5F"/>
    <w:rsid w:val="00786371"/>
    <w:rsid w:val="00791D3A"/>
    <w:rsid w:val="00791DDF"/>
    <w:rsid w:val="007941E1"/>
    <w:rsid w:val="00796229"/>
    <w:rsid w:val="007A0549"/>
    <w:rsid w:val="007A1F28"/>
    <w:rsid w:val="007A30A9"/>
    <w:rsid w:val="007A4070"/>
    <w:rsid w:val="007B204A"/>
    <w:rsid w:val="007B57CA"/>
    <w:rsid w:val="007C1591"/>
    <w:rsid w:val="007C24E9"/>
    <w:rsid w:val="007C2C1E"/>
    <w:rsid w:val="007C7C5A"/>
    <w:rsid w:val="007D079E"/>
    <w:rsid w:val="007D14ED"/>
    <w:rsid w:val="007D2905"/>
    <w:rsid w:val="007D37DF"/>
    <w:rsid w:val="007D4507"/>
    <w:rsid w:val="007E19A4"/>
    <w:rsid w:val="007E1DC5"/>
    <w:rsid w:val="007E6A2B"/>
    <w:rsid w:val="007F786F"/>
    <w:rsid w:val="0080100A"/>
    <w:rsid w:val="00801145"/>
    <w:rsid w:val="0080131F"/>
    <w:rsid w:val="00801DD0"/>
    <w:rsid w:val="00806B5F"/>
    <w:rsid w:val="00820B8C"/>
    <w:rsid w:val="0082303B"/>
    <w:rsid w:val="00834587"/>
    <w:rsid w:val="00835876"/>
    <w:rsid w:val="00842635"/>
    <w:rsid w:val="0084365C"/>
    <w:rsid w:val="0084573F"/>
    <w:rsid w:val="008507A4"/>
    <w:rsid w:val="00852613"/>
    <w:rsid w:val="00853ACE"/>
    <w:rsid w:val="00854C99"/>
    <w:rsid w:val="00861AC4"/>
    <w:rsid w:val="00862141"/>
    <w:rsid w:val="0086457F"/>
    <w:rsid w:val="0086692C"/>
    <w:rsid w:val="00871AC3"/>
    <w:rsid w:val="008763C5"/>
    <w:rsid w:val="00881129"/>
    <w:rsid w:val="00881836"/>
    <w:rsid w:val="008859B2"/>
    <w:rsid w:val="0088710A"/>
    <w:rsid w:val="00887C7D"/>
    <w:rsid w:val="0089146B"/>
    <w:rsid w:val="0089433E"/>
    <w:rsid w:val="008A60EF"/>
    <w:rsid w:val="008A7F25"/>
    <w:rsid w:val="008B1FCF"/>
    <w:rsid w:val="008B3F84"/>
    <w:rsid w:val="008B455A"/>
    <w:rsid w:val="008C0B03"/>
    <w:rsid w:val="008C661A"/>
    <w:rsid w:val="008D4FAA"/>
    <w:rsid w:val="008D5E69"/>
    <w:rsid w:val="008D70D8"/>
    <w:rsid w:val="008E0488"/>
    <w:rsid w:val="008E08B1"/>
    <w:rsid w:val="008E1887"/>
    <w:rsid w:val="008E1EC2"/>
    <w:rsid w:val="008E242A"/>
    <w:rsid w:val="008E2DE9"/>
    <w:rsid w:val="008E3D3A"/>
    <w:rsid w:val="008E4592"/>
    <w:rsid w:val="008E54BB"/>
    <w:rsid w:val="008E680A"/>
    <w:rsid w:val="008F31A4"/>
    <w:rsid w:val="008F52A7"/>
    <w:rsid w:val="00903F25"/>
    <w:rsid w:val="00910A03"/>
    <w:rsid w:val="00912869"/>
    <w:rsid w:val="00912F95"/>
    <w:rsid w:val="0091331A"/>
    <w:rsid w:val="00914026"/>
    <w:rsid w:val="009222C4"/>
    <w:rsid w:val="00924F74"/>
    <w:rsid w:val="00926AD5"/>
    <w:rsid w:val="00943930"/>
    <w:rsid w:val="0094425A"/>
    <w:rsid w:val="009470FE"/>
    <w:rsid w:val="00950776"/>
    <w:rsid w:val="00962B5D"/>
    <w:rsid w:val="00962D71"/>
    <w:rsid w:val="00963903"/>
    <w:rsid w:val="009642AF"/>
    <w:rsid w:val="00965841"/>
    <w:rsid w:val="00965C1C"/>
    <w:rsid w:val="00973C19"/>
    <w:rsid w:val="00975300"/>
    <w:rsid w:val="009865B7"/>
    <w:rsid w:val="0098663D"/>
    <w:rsid w:val="00992415"/>
    <w:rsid w:val="00995EEE"/>
    <w:rsid w:val="009A0532"/>
    <w:rsid w:val="009A0FBC"/>
    <w:rsid w:val="009A1E01"/>
    <w:rsid w:val="009A5882"/>
    <w:rsid w:val="009B070F"/>
    <w:rsid w:val="009B4A23"/>
    <w:rsid w:val="009B700D"/>
    <w:rsid w:val="009C4E78"/>
    <w:rsid w:val="009D01ED"/>
    <w:rsid w:val="009D0365"/>
    <w:rsid w:val="009D1938"/>
    <w:rsid w:val="009E23BE"/>
    <w:rsid w:val="009E4615"/>
    <w:rsid w:val="009F1641"/>
    <w:rsid w:val="009F1901"/>
    <w:rsid w:val="009F1EB9"/>
    <w:rsid w:val="009F6DA9"/>
    <w:rsid w:val="00A01348"/>
    <w:rsid w:val="00A047F7"/>
    <w:rsid w:val="00A07D78"/>
    <w:rsid w:val="00A126BE"/>
    <w:rsid w:val="00A13C6D"/>
    <w:rsid w:val="00A146E6"/>
    <w:rsid w:val="00A1477D"/>
    <w:rsid w:val="00A16E71"/>
    <w:rsid w:val="00A20CEB"/>
    <w:rsid w:val="00A22DD2"/>
    <w:rsid w:val="00A27F33"/>
    <w:rsid w:val="00A31734"/>
    <w:rsid w:val="00A326B6"/>
    <w:rsid w:val="00A35664"/>
    <w:rsid w:val="00A37298"/>
    <w:rsid w:val="00A378EC"/>
    <w:rsid w:val="00A43E6F"/>
    <w:rsid w:val="00A512E9"/>
    <w:rsid w:val="00A52C63"/>
    <w:rsid w:val="00A542EF"/>
    <w:rsid w:val="00A54870"/>
    <w:rsid w:val="00A5551C"/>
    <w:rsid w:val="00A55DAB"/>
    <w:rsid w:val="00A55F00"/>
    <w:rsid w:val="00A56963"/>
    <w:rsid w:val="00A671A0"/>
    <w:rsid w:val="00A672C7"/>
    <w:rsid w:val="00A701B1"/>
    <w:rsid w:val="00A80504"/>
    <w:rsid w:val="00A80BF2"/>
    <w:rsid w:val="00A878E0"/>
    <w:rsid w:val="00A9067B"/>
    <w:rsid w:val="00A96206"/>
    <w:rsid w:val="00AA20C8"/>
    <w:rsid w:val="00AA27DC"/>
    <w:rsid w:val="00AA2CE6"/>
    <w:rsid w:val="00AB6A94"/>
    <w:rsid w:val="00AC07AF"/>
    <w:rsid w:val="00AC1593"/>
    <w:rsid w:val="00AC170E"/>
    <w:rsid w:val="00AC1F10"/>
    <w:rsid w:val="00AC401D"/>
    <w:rsid w:val="00AC6B86"/>
    <w:rsid w:val="00AD0E5A"/>
    <w:rsid w:val="00AD1374"/>
    <w:rsid w:val="00AD1529"/>
    <w:rsid w:val="00AD424B"/>
    <w:rsid w:val="00AD6D34"/>
    <w:rsid w:val="00AD6F8B"/>
    <w:rsid w:val="00AE1BEB"/>
    <w:rsid w:val="00AF1E82"/>
    <w:rsid w:val="00AF2854"/>
    <w:rsid w:val="00AF3450"/>
    <w:rsid w:val="00AF4E88"/>
    <w:rsid w:val="00B11271"/>
    <w:rsid w:val="00B13A69"/>
    <w:rsid w:val="00B2117B"/>
    <w:rsid w:val="00B212E5"/>
    <w:rsid w:val="00B23EBE"/>
    <w:rsid w:val="00B26166"/>
    <w:rsid w:val="00B26D43"/>
    <w:rsid w:val="00B26E55"/>
    <w:rsid w:val="00B30BAE"/>
    <w:rsid w:val="00B31456"/>
    <w:rsid w:val="00B3487E"/>
    <w:rsid w:val="00B36210"/>
    <w:rsid w:val="00B4373A"/>
    <w:rsid w:val="00B458A0"/>
    <w:rsid w:val="00B46017"/>
    <w:rsid w:val="00B51FC9"/>
    <w:rsid w:val="00B5408B"/>
    <w:rsid w:val="00B5462C"/>
    <w:rsid w:val="00B552EA"/>
    <w:rsid w:val="00B55302"/>
    <w:rsid w:val="00B60144"/>
    <w:rsid w:val="00B60665"/>
    <w:rsid w:val="00B61271"/>
    <w:rsid w:val="00B61F81"/>
    <w:rsid w:val="00B64FF2"/>
    <w:rsid w:val="00B67181"/>
    <w:rsid w:val="00B73EFD"/>
    <w:rsid w:val="00B76092"/>
    <w:rsid w:val="00B87FAC"/>
    <w:rsid w:val="00B934CF"/>
    <w:rsid w:val="00B96093"/>
    <w:rsid w:val="00BA6D32"/>
    <w:rsid w:val="00BB05E6"/>
    <w:rsid w:val="00BB2BEB"/>
    <w:rsid w:val="00BB475C"/>
    <w:rsid w:val="00BC063A"/>
    <w:rsid w:val="00BC1B1E"/>
    <w:rsid w:val="00BC235F"/>
    <w:rsid w:val="00BC386D"/>
    <w:rsid w:val="00BC3B37"/>
    <w:rsid w:val="00BD0391"/>
    <w:rsid w:val="00BD41D2"/>
    <w:rsid w:val="00BD47DE"/>
    <w:rsid w:val="00BD4F03"/>
    <w:rsid w:val="00BD4FE4"/>
    <w:rsid w:val="00BE0009"/>
    <w:rsid w:val="00BE2821"/>
    <w:rsid w:val="00BE626A"/>
    <w:rsid w:val="00BE75D9"/>
    <w:rsid w:val="00BE7C5F"/>
    <w:rsid w:val="00BF05CE"/>
    <w:rsid w:val="00BF0B7E"/>
    <w:rsid w:val="00BF50A6"/>
    <w:rsid w:val="00BF7550"/>
    <w:rsid w:val="00BF75E5"/>
    <w:rsid w:val="00C02390"/>
    <w:rsid w:val="00C128C3"/>
    <w:rsid w:val="00C12A4D"/>
    <w:rsid w:val="00C16759"/>
    <w:rsid w:val="00C229F9"/>
    <w:rsid w:val="00C30BD9"/>
    <w:rsid w:val="00C350D4"/>
    <w:rsid w:val="00C42783"/>
    <w:rsid w:val="00C440B3"/>
    <w:rsid w:val="00C47706"/>
    <w:rsid w:val="00C510B1"/>
    <w:rsid w:val="00C53913"/>
    <w:rsid w:val="00C55F77"/>
    <w:rsid w:val="00C560B4"/>
    <w:rsid w:val="00C57235"/>
    <w:rsid w:val="00C57712"/>
    <w:rsid w:val="00C6146B"/>
    <w:rsid w:val="00C7184C"/>
    <w:rsid w:val="00C71C76"/>
    <w:rsid w:val="00C72996"/>
    <w:rsid w:val="00C7572E"/>
    <w:rsid w:val="00C75AD8"/>
    <w:rsid w:val="00C8177D"/>
    <w:rsid w:val="00C867B6"/>
    <w:rsid w:val="00C942CF"/>
    <w:rsid w:val="00C947F5"/>
    <w:rsid w:val="00C96AB4"/>
    <w:rsid w:val="00CA3D91"/>
    <w:rsid w:val="00CA4568"/>
    <w:rsid w:val="00CB363D"/>
    <w:rsid w:val="00CC28A7"/>
    <w:rsid w:val="00CC3FE7"/>
    <w:rsid w:val="00CD2669"/>
    <w:rsid w:val="00CD2B57"/>
    <w:rsid w:val="00CD3426"/>
    <w:rsid w:val="00CD730E"/>
    <w:rsid w:val="00CE1167"/>
    <w:rsid w:val="00CE5754"/>
    <w:rsid w:val="00CF2264"/>
    <w:rsid w:val="00CF3D05"/>
    <w:rsid w:val="00CF5C60"/>
    <w:rsid w:val="00CF6D5B"/>
    <w:rsid w:val="00D1251F"/>
    <w:rsid w:val="00D134AB"/>
    <w:rsid w:val="00D15F35"/>
    <w:rsid w:val="00D25AFE"/>
    <w:rsid w:val="00D26CE0"/>
    <w:rsid w:val="00D2731A"/>
    <w:rsid w:val="00D30096"/>
    <w:rsid w:val="00D30AA1"/>
    <w:rsid w:val="00D32BBB"/>
    <w:rsid w:val="00D341D0"/>
    <w:rsid w:val="00D35B87"/>
    <w:rsid w:val="00D35D23"/>
    <w:rsid w:val="00D37834"/>
    <w:rsid w:val="00D425EA"/>
    <w:rsid w:val="00D433FA"/>
    <w:rsid w:val="00D525A1"/>
    <w:rsid w:val="00D6122E"/>
    <w:rsid w:val="00D647B0"/>
    <w:rsid w:val="00D6661D"/>
    <w:rsid w:val="00D66A9A"/>
    <w:rsid w:val="00D67013"/>
    <w:rsid w:val="00D7173B"/>
    <w:rsid w:val="00D72FB3"/>
    <w:rsid w:val="00D737A7"/>
    <w:rsid w:val="00D74E89"/>
    <w:rsid w:val="00D75C78"/>
    <w:rsid w:val="00D843CA"/>
    <w:rsid w:val="00D859AA"/>
    <w:rsid w:val="00D85AD4"/>
    <w:rsid w:val="00D9016F"/>
    <w:rsid w:val="00D91447"/>
    <w:rsid w:val="00D9294A"/>
    <w:rsid w:val="00D92EAA"/>
    <w:rsid w:val="00D949CA"/>
    <w:rsid w:val="00D95992"/>
    <w:rsid w:val="00DA39DD"/>
    <w:rsid w:val="00DA7858"/>
    <w:rsid w:val="00DB02CC"/>
    <w:rsid w:val="00DB51E6"/>
    <w:rsid w:val="00DB52AA"/>
    <w:rsid w:val="00DC1AAA"/>
    <w:rsid w:val="00DC30E8"/>
    <w:rsid w:val="00DD056B"/>
    <w:rsid w:val="00DD0DD2"/>
    <w:rsid w:val="00DD335F"/>
    <w:rsid w:val="00DE5FB3"/>
    <w:rsid w:val="00DF1D9B"/>
    <w:rsid w:val="00DF3A4B"/>
    <w:rsid w:val="00DF3EE7"/>
    <w:rsid w:val="00DF6B61"/>
    <w:rsid w:val="00E01F9B"/>
    <w:rsid w:val="00E04B8B"/>
    <w:rsid w:val="00E10BCA"/>
    <w:rsid w:val="00E132D4"/>
    <w:rsid w:val="00E140C3"/>
    <w:rsid w:val="00E16DE9"/>
    <w:rsid w:val="00E209E6"/>
    <w:rsid w:val="00E24E64"/>
    <w:rsid w:val="00E3028E"/>
    <w:rsid w:val="00E310EB"/>
    <w:rsid w:val="00E35747"/>
    <w:rsid w:val="00E36AF7"/>
    <w:rsid w:val="00E378D8"/>
    <w:rsid w:val="00E4138E"/>
    <w:rsid w:val="00E45F7D"/>
    <w:rsid w:val="00E503DB"/>
    <w:rsid w:val="00E534E6"/>
    <w:rsid w:val="00E57D54"/>
    <w:rsid w:val="00E623B0"/>
    <w:rsid w:val="00E7186D"/>
    <w:rsid w:val="00E730C4"/>
    <w:rsid w:val="00E734A8"/>
    <w:rsid w:val="00E74044"/>
    <w:rsid w:val="00E7716A"/>
    <w:rsid w:val="00E77994"/>
    <w:rsid w:val="00E813A6"/>
    <w:rsid w:val="00E82262"/>
    <w:rsid w:val="00E833FF"/>
    <w:rsid w:val="00E86DF1"/>
    <w:rsid w:val="00E8766D"/>
    <w:rsid w:val="00E92C0F"/>
    <w:rsid w:val="00E97FF1"/>
    <w:rsid w:val="00EA7619"/>
    <w:rsid w:val="00EB3F00"/>
    <w:rsid w:val="00EC11BC"/>
    <w:rsid w:val="00EC1212"/>
    <w:rsid w:val="00EC77EF"/>
    <w:rsid w:val="00ED062F"/>
    <w:rsid w:val="00ED7266"/>
    <w:rsid w:val="00EE2330"/>
    <w:rsid w:val="00EF1B33"/>
    <w:rsid w:val="00EF4AB6"/>
    <w:rsid w:val="00EF56A4"/>
    <w:rsid w:val="00F01811"/>
    <w:rsid w:val="00F01B39"/>
    <w:rsid w:val="00F01EBE"/>
    <w:rsid w:val="00F03B4B"/>
    <w:rsid w:val="00F03C23"/>
    <w:rsid w:val="00F0513E"/>
    <w:rsid w:val="00F05875"/>
    <w:rsid w:val="00F05B75"/>
    <w:rsid w:val="00F05D2C"/>
    <w:rsid w:val="00F1078A"/>
    <w:rsid w:val="00F11A24"/>
    <w:rsid w:val="00F122D0"/>
    <w:rsid w:val="00F1365C"/>
    <w:rsid w:val="00F141C1"/>
    <w:rsid w:val="00F23678"/>
    <w:rsid w:val="00F33D8A"/>
    <w:rsid w:val="00F34FEA"/>
    <w:rsid w:val="00F35F3D"/>
    <w:rsid w:val="00F37813"/>
    <w:rsid w:val="00F410E8"/>
    <w:rsid w:val="00F4162B"/>
    <w:rsid w:val="00F47443"/>
    <w:rsid w:val="00F51003"/>
    <w:rsid w:val="00F54916"/>
    <w:rsid w:val="00F56D2C"/>
    <w:rsid w:val="00F57DB1"/>
    <w:rsid w:val="00F612F2"/>
    <w:rsid w:val="00F64028"/>
    <w:rsid w:val="00F64615"/>
    <w:rsid w:val="00F67391"/>
    <w:rsid w:val="00F678A6"/>
    <w:rsid w:val="00F71A26"/>
    <w:rsid w:val="00F74315"/>
    <w:rsid w:val="00F76AC3"/>
    <w:rsid w:val="00F77B9A"/>
    <w:rsid w:val="00F82727"/>
    <w:rsid w:val="00F851FE"/>
    <w:rsid w:val="00F90126"/>
    <w:rsid w:val="00F92FB9"/>
    <w:rsid w:val="00F94A27"/>
    <w:rsid w:val="00F95267"/>
    <w:rsid w:val="00FA0CFA"/>
    <w:rsid w:val="00FA25F2"/>
    <w:rsid w:val="00FA7FA5"/>
    <w:rsid w:val="00FB18AE"/>
    <w:rsid w:val="00FB3AE2"/>
    <w:rsid w:val="00FC4093"/>
    <w:rsid w:val="00FC58D1"/>
    <w:rsid w:val="00FC65A3"/>
    <w:rsid w:val="00FD5B6B"/>
    <w:rsid w:val="00FD6A55"/>
    <w:rsid w:val="00FD6A88"/>
    <w:rsid w:val="00FE0AD2"/>
    <w:rsid w:val="00FE4B5A"/>
    <w:rsid w:val="00FE7C09"/>
    <w:rsid w:val="00FF1D35"/>
    <w:rsid w:val="00FF22D4"/>
    <w:rsid w:val="00FF375C"/>
    <w:rsid w:val="00FF7C7A"/>
    <w:rsid w:val="00FF7D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F3F113"/>
  <w15:docId w15:val="{AD72D9BD-6180-4613-AD24-51CF109CB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B57CA"/>
    <w:pPr>
      <w:spacing w:after="240" w:line="360" w:lineRule="auto"/>
    </w:pPr>
    <w:rPr>
      <w:rFonts w:ascii="Arial" w:hAnsi="Arial"/>
      <w:sz w:val="24"/>
    </w:rPr>
  </w:style>
  <w:style w:type="paragraph" w:styleId="Heading1">
    <w:name w:val="heading 1"/>
    <w:basedOn w:val="1ParaHangingIndent"/>
    <w:next w:val="1Para"/>
    <w:link w:val="Heading1Char"/>
    <w:uiPriority w:val="9"/>
    <w:qFormat/>
    <w:rsid w:val="00ED7266"/>
    <w:pPr>
      <w:keepNext/>
      <w:keepLines/>
      <w:pageBreakBefore/>
      <w:numPr>
        <w:numId w:val="1"/>
      </w:numPr>
      <w:spacing w:before="480" w:after="480" w:line="240" w:lineRule="auto"/>
      <w:outlineLvl w:val="0"/>
    </w:pPr>
    <w:rPr>
      <w:rFonts w:eastAsiaTheme="majorEastAsia" w:cstheme="majorBidi"/>
      <w:b/>
      <w:color w:val="000000" w:themeColor="text1"/>
      <w:sz w:val="34"/>
      <w:szCs w:val="32"/>
    </w:rPr>
  </w:style>
  <w:style w:type="paragraph" w:styleId="Heading2">
    <w:name w:val="heading 2"/>
    <w:basedOn w:val="1ParaFlushLeft"/>
    <w:next w:val="1Para"/>
    <w:link w:val="Heading2Char"/>
    <w:uiPriority w:val="9"/>
    <w:unhideWhenUsed/>
    <w:qFormat/>
    <w:rsid w:val="00F23678"/>
    <w:pPr>
      <w:keepNext/>
      <w:keepLines/>
      <w:numPr>
        <w:ilvl w:val="1"/>
        <w:numId w:val="1"/>
      </w:numPr>
      <w:spacing w:before="360" w:after="360" w:line="240" w:lineRule="auto"/>
      <w:ind w:left="720" w:hanging="720"/>
      <w:outlineLvl w:val="1"/>
    </w:pPr>
    <w:rPr>
      <w:rFonts w:eastAsiaTheme="majorEastAsia" w:cstheme="majorBidi"/>
      <w:b/>
      <w:color w:val="000000" w:themeColor="text1"/>
      <w:sz w:val="30"/>
      <w:szCs w:val="26"/>
    </w:rPr>
  </w:style>
  <w:style w:type="paragraph" w:styleId="Heading3">
    <w:name w:val="heading 3"/>
    <w:basedOn w:val="Normal"/>
    <w:next w:val="1Para"/>
    <w:link w:val="Heading3Char"/>
    <w:uiPriority w:val="9"/>
    <w:unhideWhenUsed/>
    <w:qFormat/>
    <w:rsid w:val="00F23678"/>
    <w:pPr>
      <w:keepNext/>
      <w:keepLines/>
      <w:numPr>
        <w:ilvl w:val="2"/>
        <w:numId w:val="1"/>
      </w:numPr>
      <w:spacing w:before="360" w:after="360" w:line="240" w:lineRule="auto"/>
      <w:ind w:left="720" w:hanging="720"/>
      <w:outlineLvl w:val="2"/>
    </w:pPr>
    <w:rPr>
      <w:rFonts w:eastAsiaTheme="majorEastAsia" w:cstheme="majorBidi"/>
      <w:b/>
      <w:color w:val="000000" w:themeColor="text1"/>
      <w:sz w:val="26"/>
      <w:szCs w:val="24"/>
      <w:lang w:val="en-CA"/>
    </w:rPr>
  </w:style>
  <w:style w:type="paragraph" w:styleId="Heading4">
    <w:name w:val="heading 4"/>
    <w:basedOn w:val="Normal"/>
    <w:next w:val="1Para"/>
    <w:link w:val="Heading4Char"/>
    <w:uiPriority w:val="9"/>
    <w:unhideWhenUsed/>
    <w:qFormat/>
    <w:rsid w:val="00456589"/>
    <w:pPr>
      <w:keepNext/>
      <w:keepLines/>
      <w:numPr>
        <w:ilvl w:val="3"/>
        <w:numId w:val="1"/>
      </w:numPr>
      <w:spacing w:line="240" w:lineRule="auto"/>
      <w:outlineLvl w:val="3"/>
    </w:pPr>
    <w:rPr>
      <w:rFonts w:eastAsiaTheme="majorEastAsia" w:cstheme="majorBidi"/>
      <w:b/>
      <w:i/>
      <w:iCs/>
      <w:color w:val="000000" w:themeColor="text1"/>
    </w:rPr>
  </w:style>
  <w:style w:type="paragraph" w:styleId="Heading5">
    <w:name w:val="heading 5"/>
    <w:basedOn w:val="Normal"/>
    <w:next w:val="1Para"/>
    <w:link w:val="Heading5Char"/>
    <w:autoRedefine/>
    <w:uiPriority w:val="9"/>
    <w:unhideWhenUsed/>
    <w:qFormat/>
    <w:rsid w:val="007344A8"/>
    <w:pPr>
      <w:keepNext/>
      <w:keepLines/>
      <w:numPr>
        <w:ilvl w:val="4"/>
        <w:numId w:val="1"/>
      </w:numPr>
      <w:spacing w:line="240" w:lineRule="auto"/>
      <w:ind w:left="720"/>
      <w:outlineLvl w:val="4"/>
    </w:pPr>
    <w:rPr>
      <w:rFonts w:ascii="Times New Roman" w:eastAsiaTheme="majorEastAsia" w:hAnsi="Times New Roman" w:cstheme="majorBidi"/>
      <w:b/>
      <w:bCs/>
      <w:color w:val="000000" w:themeColor="text1"/>
      <w:sz w:val="30"/>
    </w:rPr>
  </w:style>
  <w:style w:type="paragraph" w:styleId="Heading6">
    <w:name w:val="heading 6"/>
    <w:basedOn w:val="Normal"/>
    <w:next w:val="Normal"/>
    <w:link w:val="Heading6Char"/>
    <w:uiPriority w:val="9"/>
    <w:unhideWhenUsed/>
    <w:qFormat/>
    <w:rsid w:val="00E10BCA"/>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E10BCA"/>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E10BC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E10BC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ParaFlushLeft">
    <w:name w:val="1_Para_FlushLeft"/>
    <w:basedOn w:val="Normal"/>
    <w:next w:val="1Para"/>
    <w:qFormat/>
    <w:rsid w:val="004A187F"/>
    <w:pPr>
      <w:spacing w:before="120"/>
    </w:pPr>
    <w:rPr>
      <w:rFonts w:ascii="Times New Roman" w:hAnsi="Times New Roman"/>
      <w:lang w:val="en-CA"/>
    </w:rPr>
  </w:style>
  <w:style w:type="paragraph" w:customStyle="1" w:styleId="1Para">
    <w:name w:val="1_Para"/>
    <w:basedOn w:val="1ParaFlushLeft"/>
    <w:qFormat/>
    <w:rsid w:val="00A37298"/>
    <w:pPr>
      <w:ind w:firstLine="720"/>
      <w:jc w:val="both"/>
    </w:pPr>
    <w:rPr>
      <w:sz w:val="28"/>
    </w:rPr>
  </w:style>
  <w:style w:type="paragraph" w:customStyle="1" w:styleId="1ParaHangingIndent">
    <w:name w:val="1_Para_HangingIndent"/>
    <w:basedOn w:val="1ParaFlushLeft"/>
    <w:next w:val="1Para"/>
    <w:qFormat/>
    <w:rsid w:val="009C4E78"/>
    <w:pPr>
      <w:ind w:left="720" w:hanging="720"/>
    </w:pPr>
  </w:style>
  <w:style w:type="paragraph" w:customStyle="1" w:styleId="9TitlePageTitle">
    <w:name w:val="9_TitlePage_Title"/>
    <w:basedOn w:val="Normal"/>
    <w:qFormat/>
    <w:rsid w:val="000100E2"/>
    <w:pPr>
      <w:spacing w:before="840" w:after="0"/>
      <w:jc w:val="center"/>
    </w:pPr>
    <w:rPr>
      <w:rFonts w:ascii="Times New Roman" w:hAnsi="Times New Roman"/>
      <w:b/>
      <w:bCs/>
      <w:sz w:val="34"/>
      <w:szCs w:val="34"/>
    </w:rPr>
  </w:style>
  <w:style w:type="character" w:styleId="Emphasis">
    <w:name w:val="Emphasis"/>
    <w:basedOn w:val="DefaultParagraphFont"/>
    <w:uiPriority w:val="20"/>
    <w:qFormat/>
    <w:rsid w:val="000C0A80"/>
    <w:rPr>
      <w:i/>
      <w:iCs/>
    </w:rPr>
  </w:style>
  <w:style w:type="paragraph" w:customStyle="1" w:styleId="9TitlePageText">
    <w:name w:val="9_TitlePage_Text"/>
    <w:basedOn w:val="Normal"/>
    <w:next w:val="1Para"/>
    <w:qFormat/>
    <w:rsid w:val="000100E2"/>
    <w:pPr>
      <w:spacing w:before="360" w:after="360"/>
      <w:jc w:val="center"/>
    </w:pPr>
    <w:rPr>
      <w:rFonts w:ascii="Times New Roman" w:hAnsi="Times New Roman"/>
    </w:rPr>
  </w:style>
  <w:style w:type="character" w:customStyle="1" w:styleId="Heading1Char">
    <w:name w:val="Heading 1 Char"/>
    <w:basedOn w:val="DefaultParagraphFont"/>
    <w:link w:val="Heading1"/>
    <w:uiPriority w:val="9"/>
    <w:rsid w:val="00ED7266"/>
    <w:rPr>
      <w:rFonts w:ascii="Arial" w:eastAsiaTheme="majorEastAsia" w:hAnsi="Arial" w:cstheme="majorBidi"/>
      <w:b/>
      <w:color w:val="000000" w:themeColor="text1"/>
      <w:sz w:val="34"/>
      <w:szCs w:val="32"/>
      <w:lang w:val="en-CA"/>
    </w:rPr>
  </w:style>
  <w:style w:type="character" w:customStyle="1" w:styleId="Heading2Char">
    <w:name w:val="Heading 2 Char"/>
    <w:basedOn w:val="DefaultParagraphFont"/>
    <w:link w:val="Heading2"/>
    <w:uiPriority w:val="9"/>
    <w:rsid w:val="00F23678"/>
    <w:rPr>
      <w:rFonts w:ascii="Arial" w:eastAsiaTheme="majorEastAsia" w:hAnsi="Arial" w:cstheme="majorBidi"/>
      <w:b/>
      <w:color w:val="000000" w:themeColor="text1"/>
      <w:sz w:val="30"/>
      <w:szCs w:val="26"/>
      <w:lang w:val="en-CA"/>
    </w:rPr>
  </w:style>
  <w:style w:type="paragraph" w:customStyle="1" w:styleId="Heading1Preliminary">
    <w:name w:val="Heading 1_Preliminary"/>
    <w:basedOn w:val="Heading2"/>
    <w:next w:val="1Para"/>
    <w:qFormat/>
    <w:rsid w:val="00ED7266"/>
    <w:pPr>
      <w:pageBreakBefore/>
      <w:numPr>
        <w:ilvl w:val="0"/>
        <w:numId w:val="0"/>
      </w:numPr>
      <w:spacing w:before="600"/>
    </w:pPr>
  </w:style>
  <w:style w:type="paragraph" w:customStyle="1" w:styleId="Heading1NoNumber">
    <w:name w:val="Heading 1_NoNumber"/>
    <w:basedOn w:val="1ParaFlushLeft"/>
    <w:next w:val="1Para"/>
    <w:qFormat/>
    <w:rsid w:val="00162844"/>
    <w:pPr>
      <w:pageBreakBefore/>
      <w:spacing w:after="480" w:line="240" w:lineRule="auto"/>
      <w:outlineLvl w:val="0"/>
    </w:pPr>
    <w:rPr>
      <w:b/>
      <w:sz w:val="34"/>
    </w:rPr>
  </w:style>
  <w:style w:type="paragraph" w:customStyle="1" w:styleId="Heading2NoNumber">
    <w:name w:val="Heading 2_NoNumber"/>
    <w:basedOn w:val="Heading2"/>
    <w:next w:val="1Para"/>
    <w:qFormat/>
    <w:rsid w:val="00162844"/>
    <w:pPr>
      <w:numPr>
        <w:ilvl w:val="0"/>
        <w:numId w:val="0"/>
      </w:numPr>
    </w:pPr>
  </w:style>
  <w:style w:type="character" w:customStyle="1" w:styleId="Heading3Char">
    <w:name w:val="Heading 3 Char"/>
    <w:basedOn w:val="DefaultParagraphFont"/>
    <w:link w:val="Heading3"/>
    <w:uiPriority w:val="9"/>
    <w:rsid w:val="00F23678"/>
    <w:rPr>
      <w:rFonts w:ascii="Arial" w:eastAsiaTheme="majorEastAsia" w:hAnsi="Arial" w:cstheme="majorBidi"/>
      <w:b/>
      <w:color w:val="000000" w:themeColor="text1"/>
      <w:sz w:val="26"/>
      <w:szCs w:val="24"/>
      <w:lang w:val="en-CA"/>
    </w:rPr>
  </w:style>
  <w:style w:type="paragraph" w:customStyle="1" w:styleId="Heading3NoNumber">
    <w:name w:val="Heading 3_NoNumber"/>
    <w:basedOn w:val="Heading3"/>
    <w:next w:val="1Para"/>
    <w:qFormat/>
    <w:rsid w:val="00063D3F"/>
    <w:pPr>
      <w:numPr>
        <w:ilvl w:val="0"/>
        <w:numId w:val="0"/>
      </w:numPr>
    </w:pPr>
  </w:style>
  <w:style w:type="paragraph" w:styleId="TOC2">
    <w:name w:val="toc 2"/>
    <w:basedOn w:val="Normal"/>
    <w:next w:val="Normal"/>
    <w:autoRedefine/>
    <w:uiPriority w:val="39"/>
    <w:unhideWhenUsed/>
    <w:qFormat/>
    <w:rsid w:val="00E92C0F"/>
    <w:pPr>
      <w:tabs>
        <w:tab w:val="right" w:leader="dot" w:pos="8630"/>
      </w:tabs>
      <w:spacing w:before="40" w:after="0" w:line="240" w:lineRule="auto"/>
    </w:pPr>
    <w:rPr>
      <w:bCs/>
      <w:szCs w:val="20"/>
    </w:rPr>
  </w:style>
  <w:style w:type="paragraph" w:styleId="TOC1">
    <w:name w:val="toc 1"/>
    <w:basedOn w:val="Normal"/>
    <w:next w:val="Normal"/>
    <w:autoRedefine/>
    <w:uiPriority w:val="39"/>
    <w:unhideWhenUsed/>
    <w:qFormat/>
    <w:rsid w:val="00117B75"/>
    <w:pPr>
      <w:spacing w:before="240" w:after="0" w:line="240" w:lineRule="auto"/>
      <w:ind w:left="605" w:hanging="605"/>
    </w:pPr>
    <w:rPr>
      <w:b/>
      <w:bCs/>
      <w:szCs w:val="24"/>
    </w:rPr>
  </w:style>
  <w:style w:type="paragraph" w:styleId="TOC3">
    <w:name w:val="toc 3"/>
    <w:basedOn w:val="Normal"/>
    <w:next w:val="Normal"/>
    <w:autoRedefine/>
    <w:uiPriority w:val="39"/>
    <w:unhideWhenUsed/>
    <w:qFormat/>
    <w:rsid w:val="00E92C0F"/>
    <w:pPr>
      <w:spacing w:before="40" w:after="0" w:line="240" w:lineRule="auto"/>
      <w:ind w:left="216"/>
    </w:pPr>
    <w:rPr>
      <w:szCs w:val="20"/>
    </w:rPr>
  </w:style>
  <w:style w:type="character" w:styleId="Hyperlink">
    <w:name w:val="Hyperlink"/>
    <w:basedOn w:val="DefaultParagraphFont"/>
    <w:uiPriority w:val="99"/>
    <w:unhideWhenUsed/>
    <w:rsid w:val="00A542EF"/>
    <w:rPr>
      <w:color w:val="0563C1" w:themeColor="hyperlink"/>
      <w:u w:val="single"/>
    </w:rPr>
  </w:style>
  <w:style w:type="paragraph" w:styleId="Header">
    <w:name w:val="header"/>
    <w:basedOn w:val="Normal"/>
    <w:link w:val="HeaderChar"/>
    <w:uiPriority w:val="99"/>
    <w:unhideWhenUsed/>
    <w:rsid w:val="00A542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42EF"/>
    <w:rPr>
      <w:rFonts w:ascii="Arial" w:hAnsi="Arial"/>
    </w:rPr>
  </w:style>
  <w:style w:type="paragraph" w:styleId="Footer">
    <w:name w:val="footer"/>
    <w:basedOn w:val="Normal"/>
    <w:link w:val="FooterChar"/>
    <w:uiPriority w:val="99"/>
    <w:unhideWhenUsed/>
    <w:rsid w:val="00A542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42EF"/>
    <w:rPr>
      <w:rFonts w:ascii="Arial" w:hAnsi="Arial"/>
    </w:rPr>
  </w:style>
  <w:style w:type="character" w:customStyle="1" w:styleId="Heading4Char">
    <w:name w:val="Heading 4 Char"/>
    <w:basedOn w:val="DefaultParagraphFont"/>
    <w:link w:val="Heading4"/>
    <w:uiPriority w:val="9"/>
    <w:rsid w:val="00456589"/>
    <w:rPr>
      <w:rFonts w:ascii="Arial" w:eastAsiaTheme="majorEastAsia" w:hAnsi="Arial" w:cstheme="majorBidi"/>
      <w:b/>
      <w:i/>
      <w:iCs/>
      <w:color w:val="000000" w:themeColor="text1"/>
      <w:sz w:val="24"/>
    </w:rPr>
  </w:style>
  <w:style w:type="character" w:customStyle="1" w:styleId="Heading5Char">
    <w:name w:val="Heading 5 Char"/>
    <w:basedOn w:val="DefaultParagraphFont"/>
    <w:link w:val="Heading5"/>
    <w:uiPriority w:val="9"/>
    <w:rsid w:val="007344A8"/>
    <w:rPr>
      <w:rFonts w:ascii="Times New Roman" w:eastAsiaTheme="majorEastAsia" w:hAnsi="Times New Roman" w:cstheme="majorBidi"/>
      <w:b/>
      <w:bCs/>
      <w:color w:val="000000" w:themeColor="text1"/>
      <w:sz w:val="30"/>
    </w:rPr>
  </w:style>
  <w:style w:type="paragraph" w:styleId="TOC4">
    <w:name w:val="toc 4"/>
    <w:basedOn w:val="Normal"/>
    <w:next w:val="Normal"/>
    <w:autoRedefine/>
    <w:uiPriority w:val="39"/>
    <w:unhideWhenUsed/>
    <w:rsid w:val="00E92C0F"/>
    <w:pPr>
      <w:spacing w:before="40" w:after="0" w:line="240" w:lineRule="auto"/>
      <w:ind w:left="446"/>
    </w:pPr>
    <w:rPr>
      <w:szCs w:val="20"/>
    </w:rPr>
  </w:style>
  <w:style w:type="paragraph" w:customStyle="1" w:styleId="3FigureNoCaptionOrNote">
    <w:name w:val="3_Figure_NoCaptionOrNote"/>
    <w:basedOn w:val="Normal"/>
    <w:next w:val="1Para"/>
    <w:qFormat/>
    <w:rsid w:val="00397726"/>
    <w:pPr>
      <w:spacing w:before="120" w:after="480" w:line="240" w:lineRule="auto"/>
      <w:jc w:val="center"/>
    </w:pPr>
    <w:rPr>
      <w:noProof/>
    </w:rPr>
  </w:style>
  <w:style w:type="paragraph" w:customStyle="1" w:styleId="3CaptionAbove">
    <w:name w:val="3_CaptionAbove"/>
    <w:basedOn w:val="Normal"/>
    <w:qFormat/>
    <w:rsid w:val="00E77994"/>
    <w:pPr>
      <w:keepNext/>
      <w:keepLines/>
      <w:spacing w:before="240" w:after="120" w:line="240" w:lineRule="auto"/>
      <w:ind w:left="1440" w:hanging="1440"/>
    </w:pPr>
    <w:rPr>
      <w:b/>
      <w:noProof/>
    </w:rPr>
  </w:style>
  <w:style w:type="paragraph" w:styleId="TableofFigures">
    <w:name w:val="table of figures"/>
    <w:basedOn w:val="Normal"/>
    <w:next w:val="Normal"/>
    <w:uiPriority w:val="99"/>
    <w:unhideWhenUsed/>
    <w:rsid w:val="008E242A"/>
    <w:pPr>
      <w:spacing w:before="80" w:after="0" w:line="240" w:lineRule="auto"/>
      <w:ind w:left="1440" w:hanging="1440"/>
    </w:pPr>
  </w:style>
  <w:style w:type="character" w:customStyle="1" w:styleId="Heading6Char">
    <w:name w:val="Heading 6 Char"/>
    <w:basedOn w:val="DefaultParagraphFont"/>
    <w:link w:val="Heading6"/>
    <w:uiPriority w:val="9"/>
    <w:rsid w:val="00E10BC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E10BC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E10BC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E10BCA"/>
    <w:rPr>
      <w:rFonts w:asciiTheme="majorHAnsi" w:eastAsiaTheme="majorEastAsia" w:hAnsiTheme="majorHAnsi" w:cstheme="majorBidi"/>
      <w:i/>
      <w:iCs/>
      <w:color w:val="272727" w:themeColor="text1" w:themeTint="D8"/>
      <w:sz w:val="21"/>
      <w:szCs w:val="21"/>
    </w:rPr>
  </w:style>
  <w:style w:type="paragraph" w:customStyle="1" w:styleId="2BlockQuote">
    <w:name w:val="2_BlockQuote"/>
    <w:basedOn w:val="Normal"/>
    <w:next w:val="1Para"/>
    <w:qFormat/>
    <w:rsid w:val="00B61F81"/>
    <w:pPr>
      <w:spacing w:before="40" w:line="240" w:lineRule="auto"/>
      <w:ind w:left="720" w:right="720"/>
      <w:jc w:val="both"/>
    </w:pPr>
  </w:style>
  <w:style w:type="paragraph" w:customStyle="1" w:styleId="3CaptionBelow">
    <w:name w:val="3_CaptionBelow"/>
    <w:basedOn w:val="3CaptionAbove"/>
    <w:next w:val="1Para"/>
    <w:qFormat/>
    <w:rsid w:val="00F141C1"/>
    <w:pPr>
      <w:keepNext w:val="0"/>
      <w:spacing w:before="0" w:after="240"/>
    </w:pPr>
  </w:style>
  <w:style w:type="paragraph" w:customStyle="1" w:styleId="3TableData">
    <w:name w:val="3_TableData"/>
    <w:basedOn w:val="Normal"/>
    <w:qFormat/>
    <w:rsid w:val="00F141C1"/>
    <w:pPr>
      <w:keepNext/>
      <w:keepLines/>
      <w:spacing w:after="0" w:line="240" w:lineRule="auto"/>
    </w:pPr>
    <w:rPr>
      <w:rFonts w:ascii="Arial Narrow" w:hAnsi="Arial Narrow"/>
    </w:rPr>
  </w:style>
  <w:style w:type="paragraph" w:customStyle="1" w:styleId="1ParaNoSpace">
    <w:name w:val="1_Para_NoSpace"/>
    <w:basedOn w:val="1ParaFlushLeft"/>
    <w:next w:val="1Para"/>
    <w:qFormat/>
    <w:rsid w:val="009C4E78"/>
    <w:pPr>
      <w:spacing w:after="0" w:line="240" w:lineRule="auto"/>
    </w:pPr>
    <w:rPr>
      <w:rFonts w:eastAsia="Calibri" w:cs="Arial"/>
    </w:rPr>
  </w:style>
  <w:style w:type="paragraph" w:customStyle="1" w:styleId="3TableHead">
    <w:name w:val="3_TableHead"/>
    <w:basedOn w:val="3TableData"/>
    <w:qFormat/>
    <w:rsid w:val="00517F10"/>
    <w:rPr>
      <w:b/>
    </w:rPr>
  </w:style>
  <w:style w:type="paragraph" w:customStyle="1" w:styleId="2ParticipantQuote">
    <w:name w:val="2_ParticipantQuote"/>
    <w:basedOn w:val="2BlockQuote"/>
    <w:qFormat/>
    <w:rsid w:val="004B39F9"/>
    <w:rPr>
      <w:rFonts w:ascii="Verdana" w:hAnsi="Verdana"/>
      <w:iCs/>
      <w:color w:val="000000" w:themeColor="text1"/>
      <w:sz w:val="20"/>
    </w:rPr>
  </w:style>
  <w:style w:type="paragraph" w:customStyle="1" w:styleId="2QuestionAnswer">
    <w:name w:val="2_QuestionAnswer"/>
    <w:basedOn w:val="2BlockQuote"/>
    <w:next w:val="1Para"/>
    <w:qFormat/>
    <w:rsid w:val="00D32BBB"/>
    <w:pPr>
      <w:ind w:left="1584" w:hanging="864"/>
    </w:pPr>
    <w:rPr>
      <w:rFonts w:ascii="Verdana" w:hAnsi="Verdana"/>
      <w:sz w:val="20"/>
    </w:rPr>
  </w:style>
  <w:style w:type="paragraph" w:customStyle="1" w:styleId="3Figure">
    <w:name w:val="3_Figure"/>
    <w:basedOn w:val="3FigureNoCaptionOrNote"/>
    <w:next w:val="3CaptionBelow"/>
    <w:qFormat/>
    <w:rsid w:val="00F141C1"/>
    <w:pPr>
      <w:keepNext/>
      <w:keepLines/>
      <w:spacing w:after="120"/>
    </w:pPr>
  </w:style>
  <w:style w:type="paragraph" w:customStyle="1" w:styleId="2Epigraph">
    <w:name w:val="2_Epigraph"/>
    <w:basedOn w:val="2BlockQuote"/>
    <w:qFormat/>
    <w:rsid w:val="008D70D8"/>
    <w:pPr>
      <w:jc w:val="left"/>
    </w:pPr>
    <w:rPr>
      <w:i/>
    </w:rPr>
  </w:style>
  <w:style w:type="paragraph" w:customStyle="1" w:styleId="2ListManualNumbering">
    <w:name w:val="2_List_ManualNumbering"/>
    <w:basedOn w:val="Normal"/>
    <w:uiPriority w:val="99"/>
    <w:rsid w:val="005D6CF6"/>
    <w:pPr>
      <w:tabs>
        <w:tab w:val="left" w:pos="1080"/>
        <w:tab w:val="right" w:pos="7920"/>
      </w:tabs>
      <w:spacing w:before="120" w:line="240" w:lineRule="auto"/>
      <w:ind w:left="1080" w:right="720" w:hanging="360"/>
    </w:pPr>
    <w:rPr>
      <w:rFonts w:eastAsia="Calibri" w:cs="Arial"/>
      <w:lang w:val="en-CA"/>
    </w:rPr>
  </w:style>
  <w:style w:type="paragraph" w:customStyle="1" w:styleId="2Bullet">
    <w:name w:val="2_Bullet"/>
    <w:basedOn w:val="Normal"/>
    <w:uiPriority w:val="99"/>
    <w:rsid w:val="005D6CF6"/>
    <w:pPr>
      <w:numPr>
        <w:numId w:val="2"/>
      </w:numPr>
      <w:tabs>
        <w:tab w:val="left" w:pos="990"/>
        <w:tab w:val="right" w:pos="8640"/>
      </w:tabs>
      <w:spacing w:before="120" w:line="240" w:lineRule="auto"/>
      <w:ind w:left="994" w:hanging="274"/>
    </w:pPr>
    <w:rPr>
      <w:rFonts w:eastAsia="Calibri" w:cs="Arial"/>
      <w:lang w:val="en-CA"/>
    </w:rPr>
  </w:style>
  <w:style w:type="paragraph" w:customStyle="1" w:styleId="2Poem">
    <w:name w:val="2_Poem"/>
    <w:basedOn w:val="Normal"/>
    <w:qFormat/>
    <w:rsid w:val="00B552EA"/>
    <w:pPr>
      <w:tabs>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right" w:pos="7920"/>
      </w:tabs>
      <w:spacing w:line="240" w:lineRule="auto"/>
      <w:ind w:left="720"/>
    </w:pPr>
    <w:rPr>
      <w:rFonts w:eastAsia="Calibri" w:cs="Arial"/>
    </w:rPr>
  </w:style>
  <w:style w:type="paragraph" w:customStyle="1" w:styleId="3CaptionBelowwithNote">
    <w:name w:val="3_CaptionBelow_withNote"/>
    <w:basedOn w:val="3CaptionBelow"/>
    <w:next w:val="3FigureNote"/>
    <w:qFormat/>
    <w:rsid w:val="005B70F7"/>
    <w:pPr>
      <w:keepNext/>
      <w:spacing w:after="0"/>
    </w:pPr>
  </w:style>
  <w:style w:type="paragraph" w:customStyle="1" w:styleId="3TableDataCentre">
    <w:name w:val="3_TableData_Centre"/>
    <w:basedOn w:val="3TableData"/>
    <w:qFormat/>
    <w:rsid w:val="00F141C1"/>
    <w:pPr>
      <w:jc w:val="center"/>
    </w:pPr>
  </w:style>
  <w:style w:type="paragraph" w:customStyle="1" w:styleId="3TableDataRight">
    <w:name w:val="3_TableData_Right"/>
    <w:basedOn w:val="3TableData"/>
    <w:qFormat/>
    <w:rsid w:val="00F141C1"/>
    <w:pPr>
      <w:jc w:val="right"/>
    </w:pPr>
  </w:style>
  <w:style w:type="paragraph" w:customStyle="1" w:styleId="3TableHeadCentre">
    <w:name w:val="3_TableHead_Centre"/>
    <w:basedOn w:val="3TableHead"/>
    <w:qFormat/>
    <w:rsid w:val="009C4E78"/>
    <w:pPr>
      <w:jc w:val="center"/>
    </w:pPr>
  </w:style>
  <w:style w:type="paragraph" w:customStyle="1" w:styleId="3TableHeadRight">
    <w:name w:val="3_TableHead_Right"/>
    <w:basedOn w:val="3TableHead"/>
    <w:qFormat/>
    <w:rsid w:val="009C4E78"/>
    <w:pPr>
      <w:jc w:val="right"/>
    </w:pPr>
  </w:style>
  <w:style w:type="paragraph" w:customStyle="1" w:styleId="3FigureNote">
    <w:name w:val="3_FigureNote"/>
    <w:basedOn w:val="Normal"/>
    <w:next w:val="1Para"/>
    <w:qFormat/>
    <w:rsid w:val="00E77994"/>
    <w:pPr>
      <w:spacing w:after="360" w:line="240" w:lineRule="auto"/>
    </w:pPr>
    <w:rPr>
      <w:sz w:val="20"/>
    </w:rPr>
  </w:style>
  <w:style w:type="paragraph" w:customStyle="1" w:styleId="5Ref">
    <w:name w:val="5_Ref"/>
    <w:basedOn w:val="Normal"/>
    <w:uiPriority w:val="99"/>
    <w:rsid w:val="00BE7C5F"/>
    <w:pPr>
      <w:keepLines/>
      <w:spacing w:before="300" w:after="120" w:line="240" w:lineRule="auto"/>
      <w:ind w:left="720" w:hanging="720"/>
    </w:pPr>
    <w:rPr>
      <w:rFonts w:eastAsia="Calibri" w:cs="Arial"/>
      <w:lang w:val="en-CA"/>
    </w:rPr>
  </w:style>
  <w:style w:type="paragraph" w:customStyle="1" w:styleId="3TableNote">
    <w:name w:val="3_TableNote"/>
    <w:basedOn w:val="Normal"/>
    <w:qFormat/>
    <w:rsid w:val="00E77994"/>
    <w:pPr>
      <w:spacing w:after="360" w:line="240" w:lineRule="auto"/>
    </w:pPr>
    <w:rPr>
      <w:rFonts w:ascii="Arial Narrow" w:hAnsi="Arial Narrow"/>
      <w:sz w:val="20"/>
    </w:rPr>
  </w:style>
  <w:style w:type="paragraph" w:customStyle="1" w:styleId="5RefAmerAntiqAuthor">
    <w:name w:val="5_Ref_AmerAntiq_Author"/>
    <w:basedOn w:val="Normal"/>
    <w:next w:val="5RefAmerAntiqWork"/>
    <w:qFormat/>
    <w:rsid w:val="00BE7C5F"/>
    <w:pPr>
      <w:keepNext/>
      <w:keepLines/>
      <w:spacing w:before="300" w:line="240" w:lineRule="auto"/>
    </w:pPr>
    <w:rPr>
      <w:rFonts w:eastAsia="Calibri" w:cs="Arial"/>
      <w:lang w:val="en-CA"/>
    </w:rPr>
  </w:style>
  <w:style w:type="paragraph" w:customStyle="1" w:styleId="5RefAmerAntiqWork">
    <w:name w:val="5_Ref_AmerAntiq_Work"/>
    <w:basedOn w:val="5RefAmerAntiqAuthor"/>
    <w:qFormat/>
    <w:rsid w:val="00BE7C5F"/>
    <w:pPr>
      <w:keepNext w:val="0"/>
      <w:tabs>
        <w:tab w:val="left" w:pos="1080"/>
      </w:tabs>
      <w:spacing w:before="0"/>
      <w:ind w:left="720" w:hanging="360"/>
    </w:pPr>
  </w:style>
  <w:style w:type="character" w:styleId="CommentReference">
    <w:name w:val="annotation reference"/>
    <w:basedOn w:val="DefaultParagraphFont"/>
    <w:uiPriority w:val="99"/>
    <w:semiHidden/>
    <w:unhideWhenUsed/>
    <w:rsid w:val="00B64FF2"/>
    <w:rPr>
      <w:sz w:val="16"/>
      <w:szCs w:val="16"/>
    </w:rPr>
  </w:style>
  <w:style w:type="paragraph" w:styleId="CommentText">
    <w:name w:val="annotation text"/>
    <w:basedOn w:val="Normal"/>
    <w:link w:val="CommentTextChar"/>
    <w:uiPriority w:val="99"/>
    <w:semiHidden/>
    <w:unhideWhenUsed/>
    <w:rsid w:val="00B64FF2"/>
    <w:pPr>
      <w:spacing w:line="240" w:lineRule="auto"/>
    </w:pPr>
    <w:rPr>
      <w:sz w:val="20"/>
      <w:szCs w:val="20"/>
    </w:rPr>
  </w:style>
  <w:style w:type="character" w:customStyle="1" w:styleId="CommentTextChar">
    <w:name w:val="Comment Text Char"/>
    <w:basedOn w:val="DefaultParagraphFont"/>
    <w:link w:val="CommentText"/>
    <w:uiPriority w:val="99"/>
    <w:semiHidden/>
    <w:rsid w:val="00B64FF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64FF2"/>
    <w:rPr>
      <w:b/>
      <w:bCs/>
    </w:rPr>
  </w:style>
  <w:style w:type="character" w:customStyle="1" w:styleId="CommentSubjectChar">
    <w:name w:val="Comment Subject Char"/>
    <w:basedOn w:val="CommentTextChar"/>
    <w:link w:val="CommentSubject"/>
    <w:uiPriority w:val="99"/>
    <w:semiHidden/>
    <w:rsid w:val="00B64FF2"/>
    <w:rPr>
      <w:rFonts w:ascii="Arial" w:hAnsi="Arial"/>
      <w:b/>
      <w:bCs/>
      <w:sz w:val="20"/>
      <w:szCs w:val="20"/>
    </w:rPr>
  </w:style>
  <w:style w:type="paragraph" w:styleId="BalloonText">
    <w:name w:val="Balloon Text"/>
    <w:basedOn w:val="Normal"/>
    <w:link w:val="BalloonTextChar"/>
    <w:uiPriority w:val="99"/>
    <w:semiHidden/>
    <w:unhideWhenUsed/>
    <w:rsid w:val="00B64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4FF2"/>
    <w:rPr>
      <w:rFonts w:ascii="Segoe UI" w:hAnsi="Segoe UI" w:cs="Segoe UI"/>
      <w:sz w:val="18"/>
      <w:szCs w:val="18"/>
    </w:rPr>
  </w:style>
  <w:style w:type="table" w:styleId="TableGrid">
    <w:name w:val="Table Grid"/>
    <w:basedOn w:val="TableNormal"/>
    <w:uiPriority w:val="39"/>
    <w:rsid w:val="00646F8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5141CE"/>
    <w:pPr>
      <w:spacing w:after="200" w:line="240" w:lineRule="auto"/>
    </w:pPr>
    <w:rPr>
      <w:i/>
      <w:iCs/>
      <w:color w:val="44546A" w:themeColor="text2"/>
      <w:sz w:val="18"/>
      <w:szCs w:val="18"/>
    </w:rPr>
  </w:style>
  <w:style w:type="numbering" w:customStyle="1" w:styleId="NoList1">
    <w:name w:val="No List1"/>
    <w:next w:val="NoList"/>
    <w:uiPriority w:val="99"/>
    <w:semiHidden/>
    <w:unhideWhenUsed/>
    <w:rsid w:val="004F6AC5"/>
  </w:style>
  <w:style w:type="paragraph" w:styleId="ListParagraph">
    <w:name w:val="List Paragraph"/>
    <w:basedOn w:val="Normal"/>
    <w:uiPriority w:val="34"/>
    <w:qFormat/>
    <w:rsid w:val="004F6AC5"/>
    <w:pPr>
      <w:spacing w:before="100" w:after="100" w:line="240" w:lineRule="auto"/>
      <w:ind w:left="720"/>
      <w:contextualSpacing/>
      <w:jc w:val="both"/>
    </w:pPr>
    <w:rPr>
      <w:rFonts w:ascii="Calibri" w:hAnsi="Calibri"/>
    </w:rPr>
  </w:style>
  <w:style w:type="paragraph" w:customStyle="1" w:styleId="Default">
    <w:name w:val="Default"/>
    <w:rsid w:val="004F6AC5"/>
    <w:pPr>
      <w:autoSpaceDE w:val="0"/>
      <w:autoSpaceDN w:val="0"/>
      <w:adjustRightInd w:val="0"/>
      <w:spacing w:before="100" w:after="0" w:line="240" w:lineRule="auto"/>
      <w:jc w:val="both"/>
    </w:pPr>
    <w:rPr>
      <w:rFonts w:ascii="Arial" w:hAnsi="Arial" w:cs="Arial"/>
      <w:color w:val="000000"/>
      <w:sz w:val="24"/>
      <w:szCs w:val="24"/>
    </w:rPr>
  </w:style>
  <w:style w:type="paragraph" w:styleId="NormalWeb">
    <w:name w:val="Normal (Web)"/>
    <w:basedOn w:val="Normal"/>
    <w:uiPriority w:val="99"/>
    <w:unhideWhenUsed/>
    <w:rsid w:val="004F6AC5"/>
    <w:pPr>
      <w:spacing w:before="100" w:beforeAutospacing="1" w:after="100" w:afterAutospacing="1" w:line="240" w:lineRule="auto"/>
      <w:jc w:val="both"/>
    </w:pPr>
    <w:rPr>
      <w:rFonts w:ascii="Times New Roman" w:eastAsia="Times New Roman" w:hAnsi="Times New Roman" w:cs="Times New Roman"/>
      <w:szCs w:val="24"/>
    </w:rPr>
  </w:style>
  <w:style w:type="character" w:styleId="PlaceholderText">
    <w:name w:val="Placeholder Text"/>
    <w:basedOn w:val="DefaultParagraphFont"/>
    <w:uiPriority w:val="99"/>
    <w:semiHidden/>
    <w:rsid w:val="004F6AC5"/>
    <w:rPr>
      <w:color w:val="808080"/>
    </w:rPr>
  </w:style>
  <w:style w:type="paragraph" w:styleId="TOCHeading">
    <w:name w:val="TOC Heading"/>
    <w:basedOn w:val="Heading1"/>
    <w:next w:val="Normal"/>
    <w:uiPriority w:val="39"/>
    <w:unhideWhenUsed/>
    <w:qFormat/>
    <w:rsid w:val="004F6AC5"/>
    <w:pPr>
      <w:pageBreakBefore w:val="0"/>
      <w:numPr>
        <w:numId w:val="0"/>
      </w:numPr>
      <w:spacing w:after="0" w:line="276" w:lineRule="auto"/>
      <w:outlineLvl w:val="9"/>
    </w:pPr>
    <w:rPr>
      <w:rFonts w:ascii="Cambria" w:hAnsi="Cambria"/>
      <w:bCs/>
      <w:color w:val="365F91"/>
      <w:sz w:val="28"/>
      <w:szCs w:val="28"/>
      <w:lang w:val="en-US" w:eastAsia="ja-JP"/>
    </w:rPr>
  </w:style>
  <w:style w:type="character" w:customStyle="1" w:styleId="FollowedHyperlink1">
    <w:name w:val="FollowedHyperlink1"/>
    <w:basedOn w:val="DefaultParagraphFont"/>
    <w:uiPriority w:val="99"/>
    <w:semiHidden/>
    <w:unhideWhenUsed/>
    <w:rsid w:val="004F6AC5"/>
    <w:rPr>
      <w:color w:val="800080"/>
      <w:u w:val="single"/>
    </w:rPr>
  </w:style>
  <w:style w:type="paragraph" w:styleId="EndnoteText">
    <w:name w:val="endnote text"/>
    <w:basedOn w:val="Normal"/>
    <w:link w:val="EndnoteTextChar"/>
    <w:uiPriority w:val="99"/>
    <w:unhideWhenUsed/>
    <w:rsid w:val="004F6AC5"/>
    <w:pPr>
      <w:spacing w:before="100" w:after="0" w:line="240" w:lineRule="auto"/>
      <w:jc w:val="both"/>
    </w:pPr>
    <w:rPr>
      <w:rFonts w:ascii="Calibri" w:hAnsi="Calibri"/>
      <w:sz w:val="20"/>
      <w:szCs w:val="20"/>
    </w:rPr>
  </w:style>
  <w:style w:type="character" w:customStyle="1" w:styleId="EndnoteTextChar">
    <w:name w:val="Endnote Text Char"/>
    <w:basedOn w:val="DefaultParagraphFont"/>
    <w:link w:val="EndnoteText"/>
    <w:uiPriority w:val="99"/>
    <w:rsid w:val="004F6AC5"/>
    <w:rPr>
      <w:rFonts w:ascii="Calibri" w:hAnsi="Calibri"/>
      <w:sz w:val="20"/>
      <w:szCs w:val="20"/>
    </w:rPr>
  </w:style>
  <w:style w:type="character" w:styleId="EndnoteReference">
    <w:name w:val="endnote reference"/>
    <w:basedOn w:val="DefaultParagraphFont"/>
    <w:uiPriority w:val="99"/>
    <w:unhideWhenUsed/>
    <w:rsid w:val="004F6AC5"/>
    <w:rPr>
      <w:vertAlign w:val="superscript"/>
    </w:rPr>
  </w:style>
  <w:style w:type="paragraph" w:styleId="FootnoteText">
    <w:name w:val="footnote text"/>
    <w:basedOn w:val="Normal"/>
    <w:link w:val="FootnoteTextChar"/>
    <w:uiPriority w:val="99"/>
    <w:unhideWhenUsed/>
    <w:rsid w:val="00DF6B61"/>
    <w:pPr>
      <w:spacing w:before="100" w:after="0" w:line="240" w:lineRule="auto"/>
      <w:jc w:val="both"/>
    </w:pPr>
    <w:rPr>
      <w:sz w:val="20"/>
      <w:szCs w:val="20"/>
    </w:rPr>
  </w:style>
  <w:style w:type="character" w:customStyle="1" w:styleId="FootnoteTextChar">
    <w:name w:val="Footnote Text Char"/>
    <w:basedOn w:val="DefaultParagraphFont"/>
    <w:link w:val="FootnoteText"/>
    <w:uiPriority w:val="99"/>
    <w:rsid w:val="00DF6B61"/>
    <w:rPr>
      <w:rFonts w:ascii="Arial" w:hAnsi="Arial"/>
      <w:sz w:val="20"/>
      <w:szCs w:val="20"/>
    </w:rPr>
  </w:style>
  <w:style w:type="character" w:styleId="FootnoteReference">
    <w:name w:val="footnote reference"/>
    <w:basedOn w:val="DefaultParagraphFont"/>
    <w:uiPriority w:val="99"/>
    <w:semiHidden/>
    <w:unhideWhenUsed/>
    <w:rsid w:val="004F6AC5"/>
    <w:rPr>
      <w:vertAlign w:val="superscript"/>
    </w:rPr>
  </w:style>
  <w:style w:type="character" w:styleId="Strong">
    <w:name w:val="Strong"/>
    <w:basedOn w:val="DefaultParagraphFont"/>
    <w:uiPriority w:val="22"/>
    <w:qFormat/>
    <w:rsid w:val="004F6AC5"/>
    <w:rPr>
      <w:b/>
      <w:bCs/>
      <w:sz w:val="24"/>
      <w:szCs w:val="24"/>
      <w:vertAlign w:val="baseline"/>
    </w:rPr>
  </w:style>
  <w:style w:type="character" w:styleId="FollowedHyperlink">
    <w:name w:val="FollowedHyperlink"/>
    <w:basedOn w:val="DefaultParagraphFont"/>
    <w:uiPriority w:val="99"/>
    <w:semiHidden/>
    <w:unhideWhenUsed/>
    <w:rsid w:val="004F6AC5"/>
    <w:rPr>
      <w:color w:val="954F72" w:themeColor="followedHyperlink"/>
      <w:u w:val="single"/>
    </w:rPr>
  </w:style>
  <w:style w:type="paragraph" w:styleId="BodyText2">
    <w:name w:val="Body Text 2"/>
    <w:basedOn w:val="Normal"/>
    <w:link w:val="BodyText2Char"/>
    <w:uiPriority w:val="99"/>
    <w:unhideWhenUsed/>
    <w:rsid w:val="00384B2C"/>
    <w:pPr>
      <w:spacing w:after="120" w:line="480" w:lineRule="auto"/>
    </w:pPr>
  </w:style>
  <w:style w:type="character" w:customStyle="1" w:styleId="BodyText2Char">
    <w:name w:val="Body Text 2 Char"/>
    <w:basedOn w:val="DefaultParagraphFont"/>
    <w:link w:val="BodyText2"/>
    <w:uiPriority w:val="99"/>
    <w:rsid w:val="00384B2C"/>
    <w:rPr>
      <w:rFonts w:ascii="Arial" w:hAnsi="Arial"/>
    </w:rPr>
  </w:style>
  <w:style w:type="paragraph" w:styleId="TOC5">
    <w:name w:val="toc 5"/>
    <w:basedOn w:val="Normal"/>
    <w:next w:val="Normal"/>
    <w:autoRedefine/>
    <w:uiPriority w:val="39"/>
    <w:unhideWhenUsed/>
    <w:rsid w:val="00E92C0F"/>
    <w:pPr>
      <w:spacing w:before="40" w:after="0" w:line="240" w:lineRule="auto"/>
      <w:ind w:left="662"/>
    </w:pPr>
    <w:rPr>
      <w:szCs w:val="20"/>
    </w:rPr>
  </w:style>
  <w:style w:type="paragraph" w:styleId="TOC6">
    <w:name w:val="toc 6"/>
    <w:basedOn w:val="Normal"/>
    <w:next w:val="Normal"/>
    <w:autoRedefine/>
    <w:uiPriority w:val="39"/>
    <w:unhideWhenUsed/>
    <w:rsid w:val="00CC3FE7"/>
    <w:pPr>
      <w:spacing w:after="0"/>
      <w:ind w:left="880"/>
    </w:pPr>
    <w:rPr>
      <w:rFonts w:asciiTheme="minorHAnsi" w:hAnsiTheme="minorHAnsi"/>
      <w:sz w:val="20"/>
      <w:szCs w:val="20"/>
    </w:rPr>
  </w:style>
  <w:style w:type="paragraph" w:styleId="TOC7">
    <w:name w:val="toc 7"/>
    <w:basedOn w:val="Normal"/>
    <w:next w:val="Normal"/>
    <w:autoRedefine/>
    <w:uiPriority w:val="39"/>
    <w:unhideWhenUsed/>
    <w:rsid w:val="00E92C0F"/>
    <w:pPr>
      <w:spacing w:after="0"/>
      <w:ind w:left="1100"/>
    </w:pPr>
    <w:rPr>
      <w:rFonts w:asciiTheme="minorHAnsi" w:hAnsiTheme="minorHAnsi"/>
      <w:sz w:val="20"/>
      <w:szCs w:val="20"/>
    </w:rPr>
  </w:style>
  <w:style w:type="paragraph" w:styleId="TOC8">
    <w:name w:val="toc 8"/>
    <w:basedOn w:val="Normal"/>
    <w:next w:val="Normal"/>
    <w:autoRedefine/>
    <w:uiPriority w:val="39"/>
    <w:unhideWhenUsed/>
    <w:rsid w:val="00E92C0F"/>
    <w:pPr>
      <w:spacing w:after="0"/>
      <w:ind w:left="1320"/>
    </w:pPr>
    <w:rPr>
      <w:rFonts w:asciiTheme="minorHAnsi" w:hAnsiTheme="minorHAnsi"/>
      <w:sz w:val="20"/>
      <w:szCs w:val="20"/>
    </w:rPr>
  </w:style>
  <w:style w:type="paragraph" w:styleId="TOC9">
    <w:name w:val="toc 9"/>
    <w:basedOn w:val="Normal"/>
    <w:next w:val="Normal"/>
    <w:autoRedefine/>
    <w:uiPriority w:val="39"/>
    <w:unhideWhenUsed/>
    <w:rsid w:val="00E92C0F"/>
    <w:pPr>
      <w:spacing w:after="0"/>
      <w:ind w:left="1540"/>
    </w:pPr>
    <w:rPr>
      <w:rFonts w:asciiTheme="minorHAnsi" w:hAnsiTheme="minorHAnsi"/>
      <w:sz w:val="20"/>
      <w:szCs w:val="20"/>
    </w:rPr>
  </w:style>
  <w:style w:type="paragraph" w:customStyle="1" w:styleId="Reference">
    <w:name w:val="Reference"/>
    <w:basedOn w:val="BodyText"/>
    <w:rsid w:val="008D70D8"/>
    <w:pPr>
      <w:keepNext/>
      <w:tabs>
        <w:tab w:val="right" w:pos="8640"/>
      </w:tabs>
      <w:spacing w:after="0" w:line="480" w:lineRule="auto"/>
      <w:ind w:left="720" w:hanging="720"/>
    </w:pPr>
    <w:rPr>
      <w:rFonts w:ascii="Times New Roman" w:eastAsia="Times New Roman" w:hAnsi="Times New Roman" w:cs="Times New Roman"/>
      <w:szCs w:val="24"/>
    </w:rPr>
  </w:style>
  <w:style w:type="paragraph" w:styleId="BodyText">
    <w:name w:val="Body Text"/>
    <w:basedOn w:val="Normal"/>
    <w:link w:val="BodyTextChar"/>
    <w:uiPriority w:val="99"/>
    <w:semiHidden/>
    <w:unhideWhenUsed/>
    <w:rsid w:val="008D70D8"/>
    <w:pPr>
      <w:spacing w:after="120"/>
    </w:pPr>
  </w:style>
  <w:style w:type="character" w:customStyle="1" w:styleId="BodyTextChar">
    <w:name w:val="Body Text Char"/>
    <w:basedOn w:val="DefaultParagraphFont"/>
    <w:link w:val="BodyText"/>
    <w:uiPriority w:val="99"/>
    <w:semiHidden/>
    <w:rsid w:val="008D70D8"/>
    <w:rPr>
      <w:rFonts w:ascii="Arial" w:hAnsi="Arial"/>
    </w:rPr>
  </w:style>
  <w:style w:type="paragraph" w:styleId="DocumentMap">
    <w:name w:val="Document Map"/>
    <w:basedOn w:val="Normal"/>
    <w:link w:val="DocumentMapChar"/>
    <w:uiPriority w:val="99"/>
    <w:semiHidden/>
    <w:unhideWhenUsed/>
    <w:rsid w:val="005D6CF6"/>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5D6CF6"/>
    <w:rPr>
      <w:rFonts w:ascii="Lucida Grande" w:hAnsi="Lucida Grande" w:cs="Lucida Grande"/>
      <w:sz w:val="24"/>
      <w:szCs w:val="24"/>
    </w:rPr>
  </w:style>
  <w:style w:type="character" w:customStyle="1" w:styleId="move1">
    <w:name w:val="move1"/>
    <w:basedOn w:val="DefaultParagraphFont"/>
    <w:rsid w:val="00AC6B86"/>
  </w:style>
  <w:style w:type="character" w:customStyle="1" w:styleId="move2">
    <w:name w:val="move2"/>
    <w:basedOn w:val="DefaultParagraphFont"/>
    <w:rsid w:val="00AC6B86"/>
  </w:style>
  <w:style w:type="character" w:customStyle="1" w:styleId="move3">
    <w:name w:val="move3"/>
    <w:basedOn w:val="DefaultParagraphFont"/>
    <w:rsid w:val="00AC6B86"/>
  </w:style>
  <w:style w:type="paragraph" w:styleId="Bibliography">
    <w:name w:val="Bibliography"/>
    <w:basedOn w:val="Normal"/>
    <w:next w:val="Normal"/>
    <w:uiPriority w:val="37"/>
    <w:unhideWhenUsed/>
    <w:rsid w:val="00607D5F"/>
    <w:pPr>
      <w:spacing w:after="0" w:line="240" w:lineRule="auto"/>
      <w:ind w:left="720" w:hanging="720"/>
    </w:pPr>
  </w:style>
  <w:style w:type="character" w:customStyle="1" w:styleId="apple-converted-space">
    <w:name w:val="apple-converted-space"/>
    <w:basedOn w:val="DefaultParagraphFont"/>
    <w:rsid w:val="004C29F6"/>
  </w:style>
  <w:style w:type="paragraph" w:styleId="HTMLPreformatted">
    <w:name w:val="HTML Preformatted"/>
    <w:basedOn w:val="Normal"/>
    <w:link w:val="HTMLPreformattedChar"/>
    <w:uiPriority w:val="99"/>
    <w:unhideWhenUsed/>
    <w:rsid w:val="005543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5543F0"/>
    <w:rPr>
      <w:rFonts w:ascii="Courier New" w:hAnsi="Courier New" w:cs="Courier New"/>
      <w:sz w:val="20"/>
      <w:szCs w:val="20"/>
      <w:lang w:val="en-GB" w:eastAsia="en-GB"/>
    </w:rPr>
  </w:style>
  <w:style w:type="character" w:styleId="HTMLCode">
    <w:name w:val="HTML Code"/>
    <w:basedOn w:val="DefaultParagraphFont"/>
    <w:uiPriority w:val="99"/>
    <w:semiHidden/>
    <w:unhideWhenUsed/>
    <w:rsid w:val="005543F0"/>
    <w:rPr>
      <w:rFonts w:ascii="Courier New" w:eastAsiaTheme="minorHAnsi" w:hAnsi="Courier New" w:cs="Courier New"/>
      <w:sz w:val="20"/>
      <w:szCs w:val="20"/>
    </w:rPr>
  </w:style>
  <w:style w:type="paragraph" w:styleId="PlainText">
    <w:name w:val="Plain Text"/>
    <w:basedOn w:val="Normal"/>
    <w:link w:val="PlainTextChar"/>
    <w:uiPriority w:val="99"/>
    <w:unhideWhenUsed/>
    <w:rsid w:val="004251E8"/>
    <w:pPr>
      <w:spacing w:after="0" w:line="240" w:lineRule="auto"/>
    </w:pPr>
    <w:rPr>
      <w:rFonts w:ascii="Courier" w:hAnsi="Courier"/>
      <w:sz w:val="21"/>
      <w:szCs w:val="21"/>
      <w:lang w:val="en-GB"/>
    </w:rPr>
  </w:style>
  <w:style w:type="character" w:customStyle="1" w:styleId="PlainTextChar">
    <w:name w:val="Plain Text Char"/>
    <w:basedOn w:val="DefaultParagraphFont"/>
    <w:link w:val="PlainText"/>
    <w:uiPriority w:val="99"/>
    <w:rsid w:val="004251E8"/>
    <w:rPr>
      <w:rFonts w:ascii="Courier" w:hAnsi="Courier"/>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23794">
      <w:bodyDiv w:val="1"/>
      <w:marLeft w:val="0"/>
      <w:marRight w:val="0"/>
      <w:marTop w:val="0"/>
      <w:marBottom w:val="0"/>
      <w:divBdr>
        <w:top w:val="none" w:sz="0" w:space="0" w:color="auto"/>
        <w:left w:val="none" w:sz="0" w:space="0" w:color="auto"/>
        <w:bottom w:val="none" w:sz="0" w:space="0" w:color="auto"/>
        <w:right w:val="none" w:sz="0" w:space="0" w:color="auto"/>
      </w:divBdr>
    </w:div>
    <w:div w:id="20712310">
      <w:bodyDiv w:val="1"/>
      <w:marLeft w:val="0"/>
      <w:marRight w:val="0"/>
      <w:marTop w:val="0"/>
      <w:marBottom w:val="0"/>
      <w:divBdr>
        <w:top w:val="none" w:sz="0" w:space="0" w:color="auto"/>
        <w:left w:val="none" w:sz="0" w:space="0" w:color="auto"/>
        <w:bottom w:val="none" w:sz="0" w:space="0" w:color="auto"/>
        <w:right w:val="none" w:sz="0" w:space="0" w:color="auto"/>
      </w:divBdr>
    </w:div>
    <w:div w:id="94982206">
      <w:bodyDiv w:val="1"/>
      <w:marLeft w:val="0"/>
      <w:marRight w:val="0"/>
      <w:marTop w:val="0"/>
      <w:marBottom w:val="0"/>
      <w:divBdr>
        <w:top w:val="none" w:sz="0" w:space="0" w:color="auto"/>
        <w:left w:val="none" w:sz="0" w:space="0" w:color="auto"/>
        <w:bottom w:val="none" w:sz="0" w:space="0" w:color="auto"/>
        <w:right w:val="none" w:sz="0" w:space="0" w:color="auto"/>
      </w:divBdr>
    </w:div>
    <w:div w:id="100612832">
      <w:bodyDiv w:val="1"/>
      <w:marLeft w:val="0"/>
      <w:marRight w:val="0"/>
      <w:marTop w:val="0"/>
      <w:marBottom w:val="0"/>
      <w:divBdr>
        <w:top w:val="none" w:sz="0" w:space="0" w:color="auto"/>
        <w:left w:val="none" w:sz="0" w:space="0" w:color="auto"/>
        <w:bottom w:val="none" w:sz="0" w:space="0" w:color="auto"/>
        <w:right w:val="none" w:sz="0" w:space="0" w:color="auto"/>
      </w:divBdr>
    </w:div>
    <w:div w:id="148332563">
      <w:bodyDiv w:val="1"/>
      <w:marLeft w:val="0"/>
      <w:marRight w:val="0"/>
      <w:marTop w:val="0"/>
      <w:marBottom w:val="0"/>
      <w:divBdr>
        <w:top w:val="none" w:sz="0" w:space="0" w:color="auto"/>
        <w:left w:val="none" w:sz="0" w:space="0" w:color="auto"/>
        <w:bottom w:val="none" w:sz="0" w:space="0" w:color="auto"/>
        <w:right w:val="none" w:sz="0" w:space="0" w:color="auto"/>
      </w:divBdr>
    </w:div>
    <w:div w:id="172233541">
      <w:bodyDiv w:val="1"/>
      <w:marLeft w:val="0"/>
      <w:marRight w:val="0"/>
      <w:marTop w:val="0"/>
      <w:marBottom w:val="0"/>
      <w:divBdr>
        <w:top w:val="none" w:sz="0" w:space="0" w:color="auto"/>
        <w:left w:val="none" w:sz="0" w:space="0" w:color="auto"/>
        <w:bottom w:val="none" w:sz="0" w:space="0" w:color="auto"/>
        <w:right w:val="none" w:sz="0" w:space="0" w:color="auto"/>
      </w:divBdr>
    </w:div>
    <w:div w:id="175965937">
      <w:bodyDiv w:val="1"/>
      <w:marLeft w:val="0"/>
      <w:marRight w:val="0"/>
      <w:marTop w:val="0"/>
      <w:marBottom w:val="0"/>
      <w:divBdr>
        <w:top w:val="none" w:sz="0" w:space="0" w:color="auto"/>
        <w:left w:val="none" w:sz="0" w:space="0" w:color="auto"/>
        <w:bottom w:val="none" w:sz="0" w:space="0" w:color="auto"/>
        <w:right w:val="none" w:sz="0" w:space="0" w:color="auto"/>
      </w:divBdr>
    </w:div>
    <w:div w:id="212693166">
      <w:bodyDiv w:val="1"/>
      <w:marLeft w:val="0"/>
      <w:marRight w:val="0"/>
      <w:marTop w:val="0"/>
      <w:marBottom w:val="0"/>
      <w:divBdr>
        <w:top w:val="none" w:sz="0" w:space="0" w:color="auto"/>
        <w:left w:val="none" w:sz="0" w:space="0" w:color="auto"/>
        <w:bottom w:val="none" w:sz="0" w:space="0" w:color="auto"/>
        <w:right w:val="none" w:sz="0" w:space="0" w:color="auto"/>
      </w:divBdr>
    </w:div>
    <w:div w:id="226307731">
      <w:bodyDiv w:val="1"/>
      <w:marLeft w:val="0"/>
      <w:marRight w:val="0"/>
      <w:marTop w:val="0"/>
      <w:marBottom w:val="0"/>
      <w:divBdr>
        <w:top w:val="none" w:sz="0" w:space="0" w:color="auto"/>
        <w:left w:val="none" w:sz="0" w:space="0" w:color="auto"/>
        <w:bottom w:val="none" w:sz="0" w:space="0" w:color="auto"/>
        <w:right w:val="none" w:sz="0" w:space="0" w:color="auto"/>
      </w:divBdr>
    </w:div>
    <w:div w:id="259872523">
      <w:bodyDiv w:val="1"/>
      <w:marLeft w:val="0"/>
      <w:marRight w:val="0"/>
      <w:marTop w:val="0"/>
      <w:marBottom w:val="0"/>
      <w:divBdr>
        <w:top w:val="none" w:sz="0" w:space="0" w:color="auto"/>
        <w:left w:val="none" w:sz="0" w:space="0" w:color="auto"/>
        <w:bottom w:val="none" w:sz="0" w:space="0" w:color="auto"/>
        <w:right w:val="none" w:sz="0" w:space="0" w:color="auto"/>
      </w:divBdr>
    </w:div>
    <w:div w:id="264309453">
      <w:bodyDiv w:val="1"/>
      <w:marLeft w:val="0"/>
      <w:marRight w:val="0"/>
      <w:marTop w:val="0"/>
      <w:marBottom w:val="0"/>
      <w:divBdr>
        <w:top w:val="none" w:sz="0" w:space="0" w:color="auto"/>
        <w:left w:val="none" w:sz="0" w:space="0" w:color="auto"/>
        <w:bottom w:val="none" w:sz="0" w:space="0" w:color="auto"/>
        <w:right w:val="none" w:sz="0" w:space="0" w:color="auto"/>
      </w:divBdr>
    </w:div>
    <w:div w:id="265234534">
      <w:bodyDiv w:val="1"/>
      <w:marLeft w:val="0"/>
      <w:marRight w:val="0"/>
      <w:marTop w:val="0"/>
      <w:marBottom w:val="0"/>
      <w:divBdr>
        <w:top w:val="none" w:sz="0" w:space="0" w:color="auto"/>
        <w:left w:val="none" w:sz="0" w:space="0" w:color="auto"/>
        <w:bottom w:val="none" w:sz="0" w:space="0" w:color="auto"/>
        <w:right w:val="none" w:sz="0" w:space="0" w:color="auto"/>
      </w:divBdr>
    </w:div>
    <w:div w:id="293297192">
      <w:bodyDiv w:val="1"/>
      <w:marLeft w:val="0"/>
      <w:marRight w:val="0"/>
      <w:marTop w:val="0"/>
      <w:marBottom w:val="0"/>
      <w:divBdr>
        <w:top w:val="none" w:sz="0" w:space="0" w:color="auto"/>
        <w:left w:val="none" w:sz="0" w:space="0" w:color="auto"/>
        <w:bottom w:val="none" w:sz="0" w:space="0" w:color="auto"/>
        <w:right w:val="none" w:sz="0" w:space="0" w:color="auto"/>
      </w:divBdr>
    </w:div>
    <w:div w:id="321198466">
      <w:bodyDiv w:val="1"/>
      <w:marLeft w:val="0"/>
      <w:marRight w:val="0"/>
      <w:marTop w:val="0"/>
      <w:marBottom w:val="0"/>
      <w:divBdr>
        <w:top w:val="none" w:sz="0" w:space="0" w:color="auto"/>
        <w:left w:val="none" w:sz="0" w:space="0" w:color="auto"/>
        <w:bottom w:val="none" w:sz="0" w:space="0" w:color="auto"/>
        <w:right w:val="none" w:sz="0" w:space="0" w:color="auto"/>
      </w:divBdr>
    </w:div>
    <w:div w:id="328947594">
      <w:bodyDiv w:val="1"/>
      <w:marLeft w:val="0"/>
      <w:marRight w:val="0"/>
      <w:marTop w:val="0"/>
      <w:marBottom w:val="0"/>
      <w:divBdr>
        <w:top w:val="none" w:sz="0" w:space="0" w:color="auto"/>
        <w:left w:val="none" w:sz="0" w:space="0" w:color="auto"/>
        <w:bottom w:val="none" w:sz="0" w:space="0" w:color="auto"/>
        <w:right w:val="none" w:sz="0" w:space="0" w:color="auto"/>
      </w:divBdr>
    </w:div>
    <w:div w:id="351878067">
      <w:bodyDiv w:val="1"/>
      <w:marLeft w:val="0"/>
      <w:marRight w:val="0"/>
      <w:marTop w:val="0"/>
      <w:marBottom w:val="0"/>
      <w:divBdr>
        <w:top w:val="none" w:sz="0" w:space="0" w:color="auto"/>
        <w:left w:val="none" w:sz="0" w:space="0" w:color="auto"/>
        <w:bottom w:val="none" w:sz="0" w:space="0" w:color="auto"/>
        <w:right w:val="none" w:sz="0" w:space="0" w:color="auto"/>
      </w:divBdr>
    </w:div>
    <w:div w:id="393820713">
      <w:bodyDiv w:val="1"/>
      <w:marLeft w:val="0"/>
      <w:marRight w:val="0"/>
      <w:marTop w:val="0"/>
      <w:marBottom w:val="0"/>
      <w:divBdr>
        <w:top w:val="none" w:sz="0" w:space="0" w:color="auto"/>
        <w:left w:val="none" w:sz="0" w:space="0" w:color="auto"/>
        <w:bottom w:val="none" w:sz="0" w:space="0" w:color="auto"/>
        <w:right w:val="none" w:sz="0" w:space="0" w:color="auto"/>
      </w:divBdr>
    </w:div>
    <w:div w:id="399982780">
      <w:bodyDiv w:val="1"/>
      <w:marLeft w:val="0"/>
      <w:marRight w:val="0"/>
      <w:marTop w:val="0"/>
      <w:marBottom w:val="0"/>
      <w:divBdr>
        <w:top w:val="none" w:sz="0" w:space="0" w:color="auto"/>
        <w:left w:val="none" w:sz="0" w:space="0" w:color="auto"/>
        <w:bottom w:val="none" w:sz="0" w:space="0" w:color="auto"/>
        <w:right w:val="none" w:sz="0" w:space="0" w:color="auto"/>
      </w:divBdr>
    </w:div>
    <w:div w:id="485513396">
      <w:bodyDiv w:val="1"/>
      <w:marLeft w:val="0"/>
      <w:marRight w:val="0"/>
      <w:marTop w:val="0"/>
      <w:marBottom w:val="0"/>
      <w:divBdr>
        <w:top w:val="none" w:sz="0" w:space="0" w:color="auto"/>
        <w:left w:val="none" w:sz="0" w:space="0" w:color="auto"/>
        <w:bottom w:val="none" w:sz="0" w:space="0" w:color="auto"/>
        <w:right w:val="none" w:sz="0" w:space="0" w:color="auto"/>
      </w:divBdr>
    </w:div>
    <w:div w:id="487751483">
      <w:bodyDiv w:val="1"/>
      <w:marLeft w:val="0"/>
      <w:marRight w:val="0"/>
      <w:marTop w:val="0"/>
      <w:marBottom w:val="0"/>
      <w:divBdr>
        <w:top w:val="none" w:sz="0" w:space="0" w:color="auto"/>
        <w:left w:val="none" w:sz="0" w:space="0" w:color="auto"/>
        <w:bottom w:val="none" w:sz="0" w:space="0" w:color="auto"/>
        <w:right w:val="none" w:sz="0" w:space="0" w:color="auto"/>
      </w:divBdr>
    </w:div>
    <w:div w:id="512114147">
      <w:bodyDiv w:val="1"/>
      <w:marLeft w:val="0"/>
      <w:marRight w:val="0"/>
      <w:marTop w:val="0"/>
      <w:marBottom w:val="0"/>
      <w:divBdr>
        <w:top w:val="none" w:sz="0" w:space="0" w:color="auto"/>
        <w:left w:val="none" w:sz="0" w:space="0" w:color="auto"/>
        <w:bottom w:val="none" w:sz="0" w:space="0" w:color="auto"/>
        <w:right w:val="none" w:sz="0" w:space="0" w:color="auto"/>
      </w:divBdr>
    </w:div>
    <w:div w:id="546259169">
      <w:bodyDiv w:val="1"/>
      <w:marLeft w:val="0"/>
      <w:marRight w:val="0"/>
      <w:marTop w:val="0"/>
      <w:marBottom w:val="0"/>
      <w:divBdr>
        <w:top w:val="none" w:sz="0" w:space="0" w:color="auto"/>
        <w:left w:val="none" w:sz="0" w:space="0" w:color="auto"/>
        <w:bottom w:val="none" w:sz="0" w:space="0" w:color="auto"/>
        <w:right w:val="none" w:sz="0" w:space="0" w:color="auto"/>
      </w:divBdr>
    </w:div>
    <w:div w:id="547375581">
      <w:bodyDiv w:val="1"/>
      <w:marLeft w:val="0"/>
      <w:marRight w:val="0"/>
      <w:marTop w:val="0"/>
      <w:marBottom w:val="0"/>
      <w:divBdr>
        <w:top w:val="none" w:sz="0" w:space="0" w:color="auto"/>
        <w:left w:val="none" w:sz="0" w:space="0" w:color="auto"/>
        <w:bottom w:val="none" w:sz="0" w:space="0" w:color="auto"/>
        <w:right w:val="none" w:sz="0" w:space="0" w:color="auto"/>
      </w:divBdr>
    </w:div>
    <w:div w:id="548540900">
      <w:bodyDiv w:val="1"/>
      <w:marLeft w:val="0"/>
      <w:marRight w:val="0"/>
      <w:marTop w:val="0"/>
      <w:marBottom w:val="0"/>
      <w:divBdr>
        <w:top w:val="none" w:sz="0" w:space="0" w:color="auto"/>
        <w:left w:val="none" w:sz="0" w:space="0" w:color="auto"/>
        <w:bottom w:val="none" w:sz="0" w:space="0" w:color="auto"/>
        <w:right w:val="none" w:sz="0" w:space="0" w:color="auto"/>
      </w:divBdr>
    </w:div>
    <w:div w:id="557590738">
      <w:bodyDiv w:val="1"/>
      <w:marLeft w:val="0"/>
      <w:marRight w:val="0"/>
      <w:marTop w:val="0"/>
      <w:marBottom w:val="0"/>
      <w:divBdr>
        <w:top w:val="none" w:sz="0" w:space="0" w:color="auto"/>
        <w:left w:val="none" w:sz="0" w:space="0" w:color="auto"/>
        <w:bottom w:val="none" w:sz="0" w:space="0" w:color="auto"/>
        <w:right w:val="none" w:sz="0" w:space="0" w:color="auto"/>
      </w:divBdr>
    </w:div>
    <w:div w:id="559244467">
      <w:bodyDiv w:val="1"/>
      <w:marLeft w:val="0"/>
      <w:marRight w:val="0"/>
      <w:marTop w:val="0"/>
      <w:marBottom w:val="0"/>
      <w:divBdr>
        <w:top w:val="none" w:sz="0" w:space="0" w:color="auto"/>
        <w:left w:val="none" w:sz="0" w:space="0" w:color="auto"/>
        <w:bottom w:val="none" w:sz="0" w:space="0" w:color="auto"/>
        <w:right w:val="none" w:sz="0" w:space="0" w:color="auto"/>
      </w:divBdr>
    </w:div>
    <w:div w:id="582298753">
      <w:bodyDiv w:val="1"/>
      <w:marLeft w:val="0"/>
      <w:marRight w:val="0"/>
      <w:marTop w:val="0"/>
      <w:marBottom w:val="0"/>
      <w:divBdr>
        <w:top w:val="none" w:sz="0" w:space="0" w:color="auto"/>
        <w:left w:val="none" w:sz="0" w:space="0" w:color="auto"/>
        <w:bottom w:val="none" w:sz="0" w:space="0" w:color="auto"/>
        <w:right w:val="none" w:sz="0" w:space="0" w:color="auto"/>
      </w:divBdr>
    </w:div>
    <w:div w:id="594486126">
      <w:bodyDiv w:val="1"/>
      <w:marLeft w:val="0"/>
      <w:marRight w:val="0"/>
      <w:marTop w:val="0"/>
      <w:marBottom w:val="0"/>
      <w:divBdr>
        <w:top w:val="none" w:sz="0" w:space="0" w:color="auto"/>
        <w:left w:val="none" w:sz="0" w:space="0" w:color="auto"/>
        <w:bottom w:val="none" w:sz="0" w:space="0" w:color="auto"/>
        <w:right w:val="none" w:sz="0" w:space="0" w:color="auto"/>
      </w:divBdr>
    </w:div>
    <w:div w:id="612176864">
      <w:bodyDiv w:val="1"/>
      <w:marLeft w:val="0"/>
      <w:marRight w:val="0"/>
      <w:marTop w:val="0"/>
      <w:marBottom w:val="0"/>
      <w:divBdr>
        <w:top w:val="none" w:sz="0" w:space="0" w:color="auto"/>
        <w:left w:val="none" w:sz="0" w:space="0" w:color="auto"/>
        <w:bottom w:val="none" w:sz="0" w:space="0" w:color="auto"/>
        <w:right w:val="none" w:sz="0" w:space="0" w:color="auto"/>
      </w:divBdr>
    </w:div>
    <w:div w:id="614605623">
      <w:bodyDiv w:val="1"/>
      <w:marLeft w:val="0"/>
      <w:marRight w:val="0"/>
      <w:marTop w:val="0"/>
      <w:marBottom w:val="0"/>
      <w:divBdr>
        <w:top w:val="none" w:sz="0" w:space="0" w:color="auto"/>
        <w:left w:val="none" w:sz="0" w:space="0" w:color="auto"/>
        <w:bottom w:val="none" w:sz="0" w:space="0" w:color="auto"/>
        <w:right w:val="none" w:sz="0" w:space="0" w:color="auto"/>
      </w:divBdr>
    </w:div>
    <w:div w:id="616058851">
      <w:bodyDiv w:val="1"/>
      <w:marLeft w:val="0"/>
      <w:marRight w:val="0"/>
      <w:marTop w:val="0"/>
      <w:marBottom w:val="0"/>
      <w:divBdr>
        <w:top w:val="none" w:sz="0" w:space="0" w:color="auto"/>
        <w:left w:val="none" w:sz="0" w:space="0" w:color="auto"/>
        <w:bottom w:val="none" w:sz="0" w:space="0" w:color="auto"/>
        <w:right w:val="none" w:sz="0" w:space="0" w:color="auto"/>
      </w:divBdr>
    </w:div>
    <w:div w:id="632322620">
      <w:bodyDiv w:val="1"/>
      <w:marLeft w:val="0"/>
      <w:marRight w:val="0"/>
      <w:marTop w:val="0"/>
      <w:marBottom w:val="0"/>
      <w:divBdr>
        <w:top w:val="none" w:sz="0" w:space="0" w:color="auto"/>
        <w:left w:val="none" w:sz="0" w:space="0" w:color="auto"/>
        <w:bottom w:val="none" w:sz="0" w:space="0" w:color="auto"/>
        <w:right w:val="none" w:sz="0" w:space="0" w:color="auto"/>
      </w:divBdr>
    </w:div>
    <w:div w:id="640502830">
      <w:bodyDiv w:val="1"/>
      <w:marLeft w:val="0"/>
      <w:marRight w:val="0"/>
      <w:marTop w:val="0"/>
      <w:marBottom w:val="0"/>
      <w:divBdr>
        <w:top w:val="none" w:sz="0" w:space="0" w:color="auto"/>
        <w:left w:val="none" w:sz="0" w:space="0" w:color="auto"/>
        <w:bottom w:val="none" w:sz="0" w:space="0" w:color="auto"/>
        <w:right w:val="none" w:sz="0" w:space="0" w:color="auto"/>
      </w:divBdr>
    </w:div>
    <w:div w:id="653142205">
      <w:bodyDiv w:val="1"/>
      <w:marLeft w:val="0"/>
      <w:marRight w:val="0"/>
      <w:marTop w:val="0"/>
      <w:marBottom w:val="0"/>
      <w:divBdr>
        <w:top w:val="none" w:sz="0" w:space="0" w:color="auto"/>
        <w:left w:val="none" w:sz="0" w:space="0" w:color="auto"/>
        <w:bottom w:val="none" w:sz="0" w:space="0" w:color="auto"/>
        <w:right w:val="none" w:sz="0" w:space="0" w:color="auto"/>
      </w:divBdr>
      <w:divsChild>
        <w:div w:id="325206515">
          <w:marLeft w:val="0"/>
          <w:marRight w:val="0"/>
          <w:marTop w:val="0"/>
          <w:marBottom w:val="0"/>
          <w:divBdr>
            <w:top w:val="none" w:sz="0" w:space="0" w:color="auto"/>
            <w:left w:val="none" w:sz="0" w:space="0" w:color="auto"/>
            <w:bottom w:val="none" w:sz="0" w:space="0" w:color="auto"/>
            <w:right w:val="none" w:sz="0" w:space="0" w:color="auto"/>
          </w:divBdr>
          <w:divsChild>
            <w:div w:id="7905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149002">
      <w:bodyDiv w:val="1"/>
      <w:marLeft w:val="0"/>
      <w:marRight w:val="0"/>
      <w:marTop w:val="0"/>
      <w:marBottom w:val="0"/>
      <w:divBdr>
        <w:top w:val="none" w:sz="0" w:space="0" w:color="auto"/>
        <w:left w:val="none" w:sz="0" w:space="0" w:color="auto"/>
        <w:bottom w:val="none" w:sz="0" w:space="0" w:color="auto"/>
        <w:right w:val="none" w:sz="0" w:space="0" w:color="auto"/>
      </w:divBdr>
    </w:div>
    <w:div w:id="681132220">
      <w:bodyDiv w:val="1"/>
      <w:marLeft w:val="0"/>
      <w:marRight w:val="0"/>
      <w:marTop w:val="0"/>
      <w:marBottom w:val="0"/>
      <w:divBdr>
        <w:top w:val="none" w:sz="0" w:space="0" w:color="auto"/>
        <w:left w:val="none" w:sz="0" w:space="0" w:color="auto"/>
        <w:bottom w:val="none" w:sz="0" w:space="0" w:color="auto"/>
        <w:right w:val="none" w:sz="0" w:space="0" w:color="auto"/>
      </w:divBdr>
    </w:div>
    <w:div w:id="735782627">
      <w:bodyDiv w:val="1"/>
      <w:marLeft w:val="0"/>
      <w:marRight w:val="0"/>
      <w:marTop w:val="0"/>
      <w:marBottom w:val="0"/>
      <w:divBdr>
        <w:top w:val="none" w:sz="0" w:space="0" w:color="auto"/>
        <w:left w:val="none" w:sz="0" w:space="0" w:color="auto"/>
        <w:bottom w:val="none" w:sz="0" w:space="0" w:color="auto"/>
        <w:right w:val="none" w:sz="0" w:space="0" w:color="auto"/>
      </w:divBdr>
    </w:div>
    <w:div w:id="738943979">
      <w:bodyDiv w:val="1"/>
      <w:marLeft w:val="0"/>
      <w:marRight w:val="0"/>
      <w:marTop w:val="0"/>
      <w:marBottom w:val="0"/>
      <w:divBdr>
        <w:top w:val="none" w:sz="0" w:space="0" w:color="auto"/>
        <w:left w:val="none" w:sz="0" w:space="0" w:color="auto"/>
        <w:bottom w:val="none" w:sz="0" w:space="0" w:color="auto"/>
        <w:right w:val="none" w:sz="0" w:space="0" w:color="auto"/>
      </w:divBdr>
    </w:div>
    <w:div w:id="758411334">
      <w:bodyDiv w:val="1"/>
      <w:marLeft w:val="0"/>
      <w:marRight w:val="0"/>
      <w:marTop w:val="0"/>
      <w:marBottom w:val="0"/>
      <w:divBdr>
        <w:top w:val="none" w:sz="0" w:space="0" w:color="auto"/>
        <w:left w:val="none" w:sz="0" w:space="0" w:color="auto"/>
        <w:bottom w:val="none" w:sz="0" w:space="0" w:color="auto"/>
        <w:right w:val="none" w:sz="0" w:space="0" w:color="auto"/>
      </w:divBdr>
    </w:div>
    <w:div w:id="785807429">
      <w:bodyDiv w:val="1"/>
      <w:marLeft w:val="0"/>
      <w:marRight w:val="0"/>
      <w:marTop w:val="0"/>
      <w:marBottom w:val="0"/>
      <w:divBdr>
        <w:top w:val="none" w:sz="0" w:space="0" w:color="auto"/>
        <w:left w:val="none" w:sz="0" w:space="0" w:color="auto"/>
        <w:bottom w:val="none" w:sz="0" w:space="0" w:color="auto"/>
        <w:right w:val="none" w:sz="0" w:space="0" w:color="auto"/>
      </w:divBdr>
    </w:div>
    <w:div w:id="881749126">
      <w:bodyDiv w:val="1"/>
      <w:marLeft w:val="0"/>
      <w:marRight w:val="0"/>
      <w:marTop w:val="0"/>
      <w:marBottom w:val="0"/>
      <w:divBdr>
        <w:top w:val="none" w:sz="0" w:space="0" w:color="auto"/>
        <w:left w:val="none" w:sz="0" w:space="0" w:color="auto"/>
        <w:bottom w:val="none" w:sz="0" w:space="0" w:color="auto"/>
        <w:right w:val="none" w:sz="0" w:space="0" w:color="auto"/>
      </w:divBdr>
    </w:div>
    <w:div w:id="887646633">
      <w:bodyDiv w:val="1"/>
      <w:marLeft w:val="0"/>
      <w:marRight w:val="0"/>
      <w:marTop w:val="0"/>
      <w:marBottom w:val="0"/>
      <w:divBdr>
        <w:top w:val="none" w:sz="0" w:space="0" w:color="auto"/>
        <w:left w:val="none" w:sz="0" w:space="0" w:color="auto"/>
        <w:bottom w:val="none" w:sz="0" w:space="0" w:color="auto"/>
        <w:right w:val="none" w:sz="0" w:space="0" w:color="auto"/>
      </w:divBdr>
    </w:div>
    <w:div w:id="924724001">
      <w:bodyDiv w:val="1"/>
      <w:marLeft w:val="0"/>
      <w:marRight w:val="0"/>
      <w:marTop w:val="0"/>
      <w:marBottom w:val="0"/>
      <w:divBdr>
        <w:top w:val="none" w:sz="0" w:space="0" w:color="auto"/>
        <w:left w:val="none" w:sz="0" w:space="0" w:color="auto"/>
        <w:bottom w:val="none" w:sz="0" w:space="0" w:color="auto"/>
        <w:right w:val="none" w:sz="0" w:space="0" w:color="auto"/>
      </w:divBdr>
    </w:div>
    <w:div w:id="939796450">
      <w:bodyDiv w:val="1"/>
      <w:marLeft w:val="0"/>
      <w:marRight w:val="0"/>
      <w:marTop w:val="0"/>
      <w:marBottom w:val="0"/>
      <w:divBdr>
        <w:top w:val="none" w:sz="0" w:space="0" w:color="auto"/>
        <w:left w:val="none" w:sz="0" w:space="0" w:color="auto"/>
        <w:bottom w:val="none" w:sz="0" w:space="0" w:color="auto"/>
        <w:right w:val="none" w:sz="0" w:space="0" w:color="auto"/>
      </w:divBdr>
    </w:div>
    <w:div w:id="961689075">
      <w:bodyDiv w:val="1"/>
      <w:marLeft w:val="0"/>
      <w:marRight w:val="0"/>
      <w:marTop w:val="0"/>
      <w:marBottom w:val="0"/>
      <w:divBdr>
        <w:top w:val="none" w:sz="0" w:space="0" w:color="auto"/>
        <w:left w:val="none" w:sz="0" w:space="0" w:color="auto"/>
        <w:bottom w:val="none" w:sz="0" w:space="0" w:color="auto"/>
        <w:right w:val="none" w:sz="0" w:space="0" w:color="auto"/>
      </w:divBdr>
    </w:div>
    <w:div w:id="970793444">
      <w:bodyDiv w:val="1"/>
      <w:marLeft w:val="0"/>
      <w:marRight w:val="0"/>
      <w:marTop w:val="0"/>
      <w:marBottom w:val="0"/>
      <w:divBdr>
        <w:top w:val="none" w:sz="0" w:space="0" w:color="auto"/>
        <w:left w:val="none" w:sz="0" w:space="0" w:color="auto"/>
        <w:bottom w:val="none" w:sz="0" w:space="0" w:color="auto"/>
        <w:right w:val="none" w:sz="0" w:space="0" w:color="auto"/>
      </w:divBdr>
      <w:divsChild>
        <w:div w:id="915897414">
          <w:marLeft w:val="0"/>
          <w:marRight w:val="0"/>
          <w:marTop w:val="0"/>
          <w:marBottom w:val="0"/>
          <w:divBdr>
            <w:top w:val="none" w:sz="0" w:space="0" w:color="auto"/>
            <w:left w:val="none" w:sz="0" w:space="0" w:color="auto"/>
            <w:bottom w:val="none" w:sz="0" w:space="0" w:color="auto"/>
            <w:right w:val="none" w:sz="0" w:space="0" w:color="auto"/>
          </w:divBdr>
          <w:divsChild>
            <w:div w:id="23305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130489">
      <w:bodyDiv w:val="1"/>
      <w:marLeft w:val="0"/>
      <w:marRight w:val="0"/>
      <w:marTop w:val="0"/>
      <w:marBottom w:val="0"/>
      <w:divBdr>
        <w:top w:val="none" w:sz="0" w:space="0" w:color="auto"/>
        <w:left w:val="none" w:sz="0" w:space="0" w:color="auto"/>
        <w:bottom w:val="none" w:sz="0" w:space="0" w:color="auto"/>
        <w:right w:val="none" w:sz="0" w:space="0" w:color="auto"/>
      </w:divBdr>
    </w:div>
    <w:div w:id="995456530">
      <w:bodyDiv w:val="1"/>
      <w:marLeft w:val="0"/>
      <w:marRight w:val="0"/>
      <w:marTop w:val="0"/>
      <w:marBottom w:val="0"/>
      <w:divBdr>
        <w:top w:val="none" w:sz="0" w:space="0" w:color="auto"/>
        <w:left w:val="none" w:sz="0" w:space="0" w:color="auto"/>
        <w:bottom w:val="none" w:sz="0" w:space="0" w:color="auto"/>
        <w:right w:val="none" w:sz="0" w:space="0" w:color="auto"/>
      </w:divBdr>
    </w:div>
    <w:div w:id="1016888425">
      <w:bodyDiv w:val="1"/>
      <w:marLeft w:val="0"/>
      <w:marRight w:val="0"/>
      <w:marTop w:val="0"/>
      <w:marBottom w:val="0"/>
      <w:divBdr>
        <w:top w:val="none" w:sz="0" w:space="0" w:color="auto"/>
        <w:left w:val="none" w:sz="0" w:space="0" w:color="auto"/>
        <w:bottom w:val="none" w:sz="0" w:space="0" w:color="auto"/>
        <w:right w:val="none" w:sz="0" w:space="0" w:color="auto"/>
      </w:divBdr>
    </w:div>
    <w:div w:id="1028917672">
      <w:bodyDiv w:val="1"/>
      <w:marLeft w:val="0"/>
      <w:marRight w:val="0"/>
      <w:marTop w:val="0"/>
      <w:marBottom w:val="0"/>
      <w:divBdr>
        <w:top w:val="none" w:sz="0" w:space="0" w:color="auto"/>
        <w:left w:val="none" w:sz="0" w:space="0" w:color="auto"/>
        <w:bottom w:val="none" w:sz="0" w:space="0" w:color="auto"/>
        <w:right w:val="none" w:sz="0" w:space="0" w:color="auto"/>
      </w:divBdr>
    </w:div>
    <w:div w:id="1070537836">
      <w:bodyDiv w:val="1"/>
      <w:marLeft w:val="0"/>
      <w:marRight w:val="0"/>
      <w:marTop w:val="0"/>
      <w:marBottom w:val="0"/>
      <w:divBdr>
        <w:top w:val="none" w:sz="0" w:space="0" w:color="auto"/>
        <w:left w:val="none" w:sz="0" w:space="0" w:color="auto"/>
        <w:bottom w:val="none" w:sz="0" w:space="0" w:color="auto"/>
        <w:right w:val="none" w:sz="0" w:space="0" w:color="auto"/>
      </w:divBdr>
    </w:div>
    <w:div w:id="1070812879">
      <w:bodyDiv w:val="1"/>
      <w:marLeft w:val="0"/>
      <w:marRight w:val="0"/>
      <w:marTop w:val="0"/>
      <w:marBottom w:val="0"/>
      <w:divBdr>
        <w:top w:val="none" w:sz="0" w:space="0" w:color="auto"/>
        <w:left w:val="none" w:sz="0" w:space="0" w:color="auto"/>
        <w:bottom w:val="none" w:sz="0" w:space="0" w:color="auto"/>
        <w:right w:val="none" w:sz="0" w:space="0" w:color="auto"/>
      </w:divBdr>
    </w:div>
    <w:div w:id="1075860274">
      <w:bodyDiv w:val="1"/>
      <w:marLeft w:val="0"/>
      <w:marRight w:val="0"/>
      <w:marTop w:val="0"/>
      <w:marBottom w:val="0"/>
      <w:divBdr>
        <w:top w:val="none" w:sz="0" w:space="0" w:color="auto"/>
        <w:left w:val="none" w:sz="0" w:space="0" w:color="auto"/>
        <w:bottom w:val="none" w:sz="0" w:space="0" w:color="auto"/>
        <w:right w:val="none" w:sz="0" w:space="0" w:color="auto"/>
      </w:divBdr>
    </w:div>
    <w:div w:id="1076124428">
      <w:bodyDiv w:val="1"/>
      <w:marLeft w:val="0"/>
      <w:marRight w:val="0"/>
      <w:marTop w:val="0"/>
      <w:marBottom w:val="0"/>
      <w:divBdr>
        <w:top w:val="none" w:sz="0" w:space="0" w:color="auto"/>
        <w:left w:val="none" w:sz="0" w:space="0" w:color="auto"/>
        <w:bottom w:val="none" w:sz="0" w:space="0" w:color="auto"/>
        <w:right w:val="none" w:sz="0" w:space="0" w:color="auto"/>
      </w:divBdr>
    </w:div>
    <w:div w:id="1152910143">
      <w:bodyDiv w:val="1"/>
      <w:marLeft w:val="0"/>
      <w:marRight w:val="0"/>
      <w:marTop w:val="0"/>
      <w:marBottom w:val="0"/>
      <w:divBdr>
        <w:top w:val="none" w:sz="0" w:space="0" w:color="auto"/>
        <w:left w:val="none" w:sz="0" w:space="0" w:color="auto"/>
        <w:bottom w:val="none" w:sz="0" w:space="0" w:color="auto"/>
        <w:right w:val="none" w:sz="0" w:space="0" w:color="auto"/>
      </w:divBdr>
    </w:div>
    <w:div w:id="1176189335">
      <w:bodyDiv w:val="1"/>
      <w:marLeft w:val="0"/>
      <w:marRight w:val="0"/>
      <w:marTop w:val="0"/>
      <w:marBottom w:val="0"/>
      <w:divBdr>
        <w:top w:val="none" w:sz="0" w:space="0" w:color="auto"/>
        <w:left w:val="none" w:sz="0" w:space="0" w:color="auto"/>
        <w:bottom w:val="none" w:sz="0" w:space="0" w:color="auto"/>
        <w:right w:val="none" w:sz="0" w:space="0" w:color="auto"/>
      </w:divBdr>
    </w:div>
    <w:div w:id="1179467666">
      <w:bodyDiv w:val="1"/>
      <w:marLeft w:val="0"/>
      <w:marRight w:val="0"/>
      <w:marTop w:val="0"/>
      <w:marBottom w:val="0"/>
      <w:divBdr>
        <w:top w:val="none" w:sz="0" w:space="0" w:color="auto"/>
        <w:left w:val="none" w:sz="0" w:space="0" w:color="auto"/>
        <w:bottom w:val="none" w:sz="0" w:space="0" w:color="auto"/>
        <w:right w:val="none" w:sz="0" w:space="0" w:color="auto"/>
      </w:divBdr>
    </w:div>
    <w:div w:id="1218854190">
      <w:bodyDiv w:val="1"/>
      <w:marLeft w:val="0"/>
      <w:marRight w:val="0"/>
      <w:marTop w:val="0"/>
      <w:marBottom w:val="0"/>
      <w:divBdr>
        <w:top w:val="none" w:sz="0" w:space="0" w:color="auto"/>
        <w:left w:val="none" w:sz="0" w:space="0" w:color="auto"/>
        <w:bottom w:val="none" w:sz="0" w:space="0" w:color="auto"/>
        <w:right w:val="none" w:sz="0" w:space="0" w:color="auto"/>
      </w:divBdr>
    </w:div>
    <w:div w:id="1230532683">
      <w:bodyDiv w:val="1"/>
      <w:marLeft w:val="0"/>
      <w:marRight w:val="0"/>
      <w:marTop w:val="0"/>
      <w:marBottom w:val="0"/>
      <w:divBdr>
        <w:top w:val="none" w:sz="0" w:space="0" w:color="auto"/>
        <w:left w:val="none" w:sz="0" w:space="0" w:color="auto"/>
        <w:bottom w:val="none" w:sz="0" w:space="0" w:color="auto"/>
        <w:right w:val="none" w:sz="0" w:space="0" w:color="auto"/>
      </w:divBdr>
    </w:div>
    <w:div w:id="1243416537">
      <w:bodyDiv w:val="1"/>
      <w:marLeft w:val="0"/>
      <w:marRight w:val="0"/>
      <w:marTop w:val="0"/>
      <w:marBottom w:val="0"/>
      <w:divBdr>
        <w:top w:val="none" w:sz="0" w:space="0" w:color="auto"/>
        <w:left w:val="none" w:sz="0" w:space="0" w:color="auto"/>
        <w:bottom w:val="none" w:sz="0" w:space="0" w:color="auto"/>
        <w:right w:val="none" w:sz="0" w:space="0" w:color="auto"/>
      </w:divBdr>
    </w:div>
    <w:div w:id="1370833147">
      <w:bodyDiv w:val="1"/>
      <w:marLeft w:val="0"/>
      <w:marRight w:val="0"/>
      <w:marTop w:val="0"/>
      <w:marBottom w:val="0"/>
      <w:divBdr>
        <w:top w:val="none" w:sz="0" w:space="0" w:color="auto"/>
        <w:left w:val="none" w:sz="0" w:space="0" w:color="auto"/>
        <w:bottom w:val="none" w:sz="0" w:space="0" w:color="auto"/>
        <w:right w:val="none" w:sz="0" w:space="0" w:color="auto"/>
      </w:divBdr>
    </w:div>
    <w:div w:id="1429160003">
      <w:bodyDiv w:val="1"/>
      <w:marLeft w:val="0"/>
      <w:marRight w:val="0"/>
      <w:marTop w:val="0"/>
      <w:marBottom w:val="0"/>
      <w:divBdr>
        <w:top w:val="none" w:sz="0" w:space="0" w:color="auto"/>
        <w:left w:val="none" w:sz="0" w:space="0" w:color="auto"/>
        <w:bottom w:val="none" w:sz="0" w:space="0" w:color="auto"/>
        <w:right w:val="none" w:sz="0" w:space="0" w:color="auto"/>
      </w:divBdr>
    </w:div>
    <w:div w:id="1457873726">
      <w:bodyDiv w:val="1"/>
      <w:marLeft w:val="0"/>
      <w:marRight w:val="0"/>
      <w:marTop w:val="0"/>
      <w:marBottom w:val="0"/>
      <w:divBdr>
        <w:top w:val="none" w:sz="0" w:space="0" w:color="auto"/>
        <w:left w:val="none" w:sz="0" w:space="0" w:color="auto"/>
        <w:bottom w:val="none" w:sz="0" w:space="0" w:color="auto"/>
        <w:right w:val="none" w:sz="0" w:space="0" w:color="auto"/>
      </w:divBdr>
      <w:divsChild>
        <w:div w:id="2027056641">
          <w:marLeft w:val="0"/>
          <w:marRight w:val="0"/>
          <w:marTop w:val="0"/>
          <w:marBottom w:val="0"/>
          <w:divBdr>
            <w:top w:val="none" w:sz="0" w:space="0" w:color="auto"/>
            <w:left w:val="none" w:sz="0" w:space="0" w:color="auto"/>
            <w:bottom w:val="none" w:sz="0" w:space="0" w:color="auto"/>
            <w:right w:val="none" w:sz="0" w:space="0" w:color="auto"/>
          </w:divBdr>
          <w:divsChild>
            <w:div w:id="58295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440215">
      <w:bodyDiv w:val="1"/>
      <w:marLeft w:val="0"/>
      <w:marRight w:val="0"/>
      <w:marTop w:val="0"/>
      <w:marBottom w:val="0"/>
      <w:divBdr>
        <w:top w:val="none" w:sz="0" w:space="0" w:color="auto"/>
        <w:left w:val="none" w:sz="0" w:space="0" w:color="auto"/>
        <w:bottom w:val="none" w:sz="0" w:space="0" w:color="auto"/>
        <w:right w:val="none" w:sz="0" w:space="0" w:color="auto"/>
      </w:divBdr>
    </w:div>
    <w:div w:id="1541548534">
      <w:bodyDiv w:val="1"/>
      <w:marLeft w:val="0"/>
      <w:marRight w:val="0"/>
      <w:marTop w:val="0"/>
      <w:marBottom w:val="0"/>
      <w:divBdr>
        <w:top w:val="none" w:sz="0" w:space="0" w:color="auto"/>
        <w:left w:val="none" w:sz="0" w:space="0" w:color="auto"/>
        <w:bottom w:val="none" w:sz="0" w:space="0" w:color="auto"/>
        <w:right w:val="none" w:sz="0" w:space="0" w:color="auto"/>
      </w:divBdr>
      <w:divsChild>
        <w:div w:id="1121269009">
          <w:marLeft w:val="0"/>
          <w:marRight w:val="0"/>
          <w:marTop w:val="0"/>
          <w:marBottom w:val="0"/>
          <w:divBdr>
            <w:top w:val="none" w:sz="0" w:space="0" w:color="auto"/>
            <w:left w:val="none" w:sz="0" w:space="0" w:color="auto"/>
            <w:bottom w:val="none" w:sz="0" w:space="0" w:color="auto"/>
            <w:right w:val="none" w:sz="0" w:space="0" w:color="auto"/>
          </w:divBdr>
          <w:divsChild>
            <w:div w:id="93116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284211">
      <w:bodyDiv w:val="1"/>
      <w:marLeft w:val="0"/>
      <w:marRight w:val="0"/>
      <w:marTop w:val="0"/>
      <w:marBottom w:val="0"/>
      <w:divBdr>
        <w:top w:val="none" w:sz="0" w:space="0" w:color="auto"/>
        <w:left w:val="none" w:sz="0" w:space="0" w:color="auto"/>
        <w:bottom w:val="none" w:sz="0" w:space="0" w:color="auto"/>
        <w:right w:val="none" w:sz="0" w:space="0" w:color="auto"/>
      </w:divBdr>
    </w:div>
    <w:div w:id="1562792952">
      <w:bodyDiv w:val="1"/>
      <w:marLeft w:val="0"/>
      <w:marRight w:val="0"/>
      <w:marTop w:val="0"/>
      <w:marBottom w:val="0"/>
      <w:divBdr>
        <w:top w:val="none" w:sz="0" w:space="0" w:color="auto"/>
        <w:left w:val="none" w:sz="0" w:space="0" w:color="auto"/>
        <w:bottom w:val="none" w:sz="0" w:space="0" w:color="auto"/>
        <w:right w:val="none" w:sz="0" w:space="0" w:color="auto"/>
      </w:divBdr>
    </w:div>
    <w:div w:id="1585872351">
      <w:bodyDiv w:val="1"/>
      <w:marLeft w:val="0"/>
      <w:marRight w:val="0"/>
      <w:marTop w:val="0"/>
      <w:marBottom w:val="0"/>
      <w:divBdr>
        <w:top w:val="none" w:sz="0" w:space="0" w:color="auto"/>
        <w:left w:val="none" w:sz="0" w:space="0" w:color="auto"/>
        <w:bottom w:val="none" w:sz="0" w:space="0" w:color="auto"/>
        <w:right w:val="none" w:sz="0" w:space="0" w:color="auto"/>
      </w:divBdr>
    </w:div>
    <w:div w:id="1586112510">
      <w:bodyDiv w:val="1"/>
      <w:marLeft w:val="0"/>
      <w:marRight w:val="0"/>
      <w:marTop w:val="0"/>
      <w:marBottom w:val="0"/>
      <w:divBdr>
        <w:top w:val="none" w:sz="0" w:space="0" w:color="auto"/>
        <w:left w:val="none" w:sz="0" w:space="0" w:color="auto"/>
        <w:bottom w:val="none" w:sz="0" w:space="0" w:color="auto"/>
        <w:right w:val="none" w:sz="0" w:space="0" w:color="auto"/>
      </w:divBdr>
    </w:div>
    <w:div w:id="1617831649">
      <w:bodyDiv w:val="1"/>
      <w:marLeft w:val="0"/>
      <w:marRight w:val="0"/>
      <w:marTop w:val="0"/>
      <w:marBottom w:val="0"/>
      <w:divBdr>
        <w:top w:val="none" w:sz="0" w:space="0" w:color="auto"/>
        <w:left w:val="none" w:sz="0" w:space="0" w:color="auto"/>
        <w:bottom w:val="none" w:sz="0" w:space="0" w:color="auto"/>
        <w:right w:val="none" w:sz="0" w:space="0" w:color="auto"/>
      </w:divBdr>
    </w:div>
    <w:div w:id="1619338792">
      <w:bodyDiv w:val="1"/>
      <w:marLeft w:val="0"/>
      <w:marRight w:val="0"/>
      <w:marTop w:val="0"/>
      <w:marBottom w:val="0"/>
      <w:divBdr>
        <w:top w:val="none" w:sz="0" w:space="0" w:color="auto"/>
        <w:left w:val="none" w:sz="0" w:space="0" w:color="auto"/>
        <w:bottom w:val="none" w:sz="0" w:space="0" w:color="auto"/>
        <w:right w:val="none" w:sz="0" w:space="0" w:color="auto"/>
      </w:divBdr>
    </w:div>
    <w:div w:id="1632400187">
      <w:bodyDiv w:val="1"/>
      <w:marLeft w:val="0"/>
      <w:marRight w:val="0"/>
      <w:marTop w:val="0"/>
      <w:marBottom w:val="0"/>
      <w:divBdr>
        <w:top w:val="none" w:sz="0" w:space="0" w:color="auto"/>
        <w:left w:val="none" w:sz="0" w:space="0" w:color="auto"/>
        <w:bottom w:val="none" w:sz="0" w:space="0" w:color="auto"/>
        <w:right w:val="none" w:sz="0" w:space="0" w:color="auto"/>
      </w:divBdr>
    </w:div>
    <w:div w:id="1643846195">
      <w:bodyDiv w:val="1"/>
      <w:marLeft w:val="0"/>
      <w:marRight w:val="0"/>
      <w:marTop w:val="0"/>
      <w:marBottom w:val="0"/>
      <w:divBdr>
        <w:top w:val="none" w:sz="0" w:space="0" w:color="auto"/>
        <w:left w:val="none" w:sz="0" w:space="0" w:color="auto"/>
        <w:bottom w:val="none" w:sz="0" w:space="0" w:color="auto"/>
        <w:right w:val="none" w:sz="0" w:space="0" w:color="auto"/>
      </w:divBdr>
    </w:div>
    <w:div w:id="1646859122">
      <w:bodyDiv w:val="1"/>
      <w:marLeft w:val="0"/>
      <w:marRight w:val="0"/>
      <w:marTop w:val="0"/>
      <w:marBottom w:val="0"/>
      <w:divBdr>
        <w:top w:val="none" w:sz="0" w:space="0" w:color="auto"/>
        <w:left w:val="none" w:sz="0" w:space="0" w:color="auto"/>
        <w:bottom w:val="none" w:sz="0" w:space="0" w:color="auto"/>
        <w:right w:val="none" w:sz="0" w:space="0" w:color="auto"/>
      </w:divBdr>
    </w:div>
    <w:div w:id="1667632866">
      <w:bodyDiv w:val="1"/>
      <w:marLeft w:val="0"/>
      <w:marRight w:val="0"/>
      <w:marTop w:val="0"/>
      <w:marBottom w:val="0"/>
      <w:divBdr>
        <w:top w:val="none" w:sz="0" w:space="0" w:color="auto"/>
        <w:left w:val="none" w:sz="0" w:space="0" w:color="auto"/>
        <w:bottom w:val="none" w:sz="0" w:space="0" w:color="auto"/>
        <w:right w:val="none" w:sz="0" w:space="0" w:color="auto"/>
      </w:divBdr>
    </w:div>
    <w:div w:id="1682390983">
      <w:bodyDiv w:val="1"/>
      <w:marLeft w:val="0"/>
      <w:marRight w:val="0"/>
      <w:marTop w:val="0"/>
      <w:marBottom w:val="0"/>
      <w:divBdr>
        <w:top w:val="none" w:sz="0" w:space="0" w:color="auto"/>
        <w:left w:val="none" w:sz="0" w:space="0" w:color="auto"/>
        <w:bottom w:val="none" w:sz="0" w:space="0" w:color="auto"/>
        <w:right w:val="none" w:sz="0" w:space="0" w:color="auto"/>
      </w:divBdr>
    </w:div>
    <w:div w:id="1714647482">
      <w:bodyDiv w:val="1"/>
      <w:marLeft w:val="0"/>
      <w:marRight w:val="0"/>
      <w:marTop w:val="0"/>
      <w:marBottom w:val="0"/>
      <w:divBdr>
        <w:top w:val="none" w:sz="0" w:space="0" w:color="auto"/>
        <w:left w:val="none" w:sz="0" w:space="0" w:color="auto"/>
        <w:bottom w:val="none" w:sz="0" w:space="0" w:color="auto"/>
        <w:right w:val="none" w:sz="0" w:space="0" w:color="auto"/>
      </w:divBdr>
    </w:div>
    <w:div w:id="1715158322">
      <w:bodyDiv w:val="1"/>
      <w:marLeft w:val="0"/>
      <w:marRight w:val="0"/>
      <w:marTop w:val="0"/>
      <w:marBottom w:val="0"/>
      <w:divBdr>
        <w:top w:val="none" w:sz="0" w:space="0" w:color="auto"/>
        <w:left w:val="none" w:sz="0" w:space="0" w:color="auto"/>
        <w:bottom w:val="none" w:sz="0" w:space="0" w:color="auto"/>
        <w:right w:val="none" w:sz="0" w:space="0" w:color="auto"/>
      </w:divBdr>
    </w:div>
    <w:div w:id="1719281013">
      <w:bodyDiv w:val="1"/>
      <w:marLeft w:val="0"/>
      <w:marRight w:val="0"/>
      <w:marTop w:val="0"/>
      <w:marBottom w:val="0"/>
      <w:divBdr>
        <w:top w:val="none" w:sz="0" w:space="0" w:color="auto"/>
        <w:left w:val="none" w:sz="0" w:space="0" w:color="auto"/>
        <w:bottom w:val="none" w:sz="0" w:space="0" w:color="auto"/>
        <w:right w:val="none" w:sz="0" w:space="0" w:color="auto"/>
      </w:divBdr>
    </w:div>
    <w:div w:id="1784953821">
      <w:bodyDiv w:val="1"/>
      <w:marLeft w:val="0"/>
      <w:marRight w:val="0"/>
      <w:marTop w:val="0"/>
      <w:marBottom w:val="0"/>
      <w:divBdr>
        <w:top w:val="none" w:sz="0" w:space="0" w:color="auto"/>
        <w:left w:val="none" w:sz="0" w:space="0" w:color="auto"/>
        <w:bottom w:val="none" w:sz="0" w:space="0" w:color="auto"/>
        <w:right w:val="none" w:sz="0" w:space="0" w:color="auto"/>
      </w:divBdr>
    </w:div>
    <w:div w:id="1790852751">
      <w:bodyDiv w:val="1"/>
      <w:marLeft w:val="0"/>
      <w:marRight w:val="0"/>
      <w:marTop w:val="0"/>
      <w:marBottom w:val="0"/>
      <w:divBdr>
        <w:top w:val="none" w:sz="0" w:space="0" w:color="auto"/>
        <w:left w:val="none" w:sz="0" w:space="0" w:color="auto"/>
        <w:bottom w:val="none" w:sz="0" w:space="0" w:color="auto"/>
        <w:right w:val="none" w:sz="0" w:space="0" w:color="auto"/>
      </w:divBdr>
    </w:div>
    <w:div w:id="1830554672">
      <w:bodyDiv w:val="1"/>
      <w:marLeft w:val="0"/>
      <w:marRight w:val="0"/>
      <w:marTop w:val="0"/>
      <w:marBottom w:val="0"/>
      <w:divBdr>
        <w:top w:val="none" w:sz="0" w:space="0" w:color="auto"/>
        <w:left w:val="none" w:sz="0" w:space="0" w:color="auto"/>
        <w:bottom w:val="none" w:sz="0" w:space="0" w:color="auto"/>
        <w:right w:val="none" w:sz="0" w:space="0" w:color="auto"/>
      </w:divBdr>
    </w:div>
    <w:div w:id="1855874038">
      <w:bodyDiv w:val="1"/>
      <w:marLeft w:val="0"/>
      <w:marRight w:val="0"/>
      <w:marTop w:val="0"/>
      <w:marBottom w:val="0"/>
      <w:divBdr>
        <w:top w:val="none" w:sz="0" w:space="0" w:color="auto"/>
        <w:left w:val="none" w:sz="0" w:space="0" w:color="auto"/>
        <w:bottom w:val="none" w:sz="0" w:space="0" w:color="auto"/>
        <w:right w:val="none" w:sz="0" w:space="0" w:color="auto"/>
      </w:divBdr>
    </w:div>
    <w:div w:id="1900091793">
      <w:bodyDiv w:val="1"/>
      <w:marLeft w:val="0"/>
      <w:marRight w:val="0"/>
      <w:marTop w:val="0"/>
      <w:marBottom w:val="0"/>
      <w:divBdr>
        <w:top w:val="none" w:sz="0" w:space="0" w:color="auto"/>
        <w:left w:val="none" w:sz="0" w:space="0" w:color="auto"/>
        <w:bottom w:val="none" w:sz="0" w:space="0" w:color="auto"/>
        <w:right w:val="none" w:sz="0" w:space="0" w:color="auto"/>
      </w:divBdr>
      <w:divsChild>
        <w:div w:id="1121922885">
          <w:marLeft w:val="0"/>
          <w:marRight w:val="0"/>
          <w:marTop w:val="0"/>
          <w:marBottom w:val="0"/>
          <w:divBdr>
            <w:top w:val="none" w:sz="0" w:space="0" w:color="auto"/>
            <w:left w:val="none" w:sz="0" w:space="0" w:color="auto"/>
            <w:bottom w:val="none" w:sz="0" w:space="0" w:color="auto"/>
            <w:right w:val="none" w:sz="0" w:space="0" w:color="auto"/>
          </w:divBdr>
          <w:divsChild>
            <w:div w:id="158473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594763">
      <w:bodyDiv w:val="1"/>
      <w:marLeft w:val="0"/>
      <w:marRight w:val="0"/>
      <w:marTop w:val="0"/>
      <w:marBottom w:val="0"/>
      <w:divBdr>
        <w:top w:val="none" w:sz="0" w:space="0" w:color="auto"/>
        <w:left w:val="none" w:sz="0" w:space="0" w:color="auto"/>
        <w:bottom w:val="none" w:sz="0" w:space="0" w:color="auto"/>
        <w:right w:val="none" w:sz="0" w:space="0" w:color="auto"/>
      </w:divBdr>
    </w:div>
    <w:div w:id="1913158048">
      <w:bodyDiv w:val="1"/>
      <w:marLeft w:val="0"/>
      <w:marRight w:val="0"/>
      <w:marTop w:val="0"/>
      <w:marBottom w:val="0"/>
      <w:divBdr>
        <w:top w:val="none" w:sz="0" w:space="0" w:color="auto"/>
        <w:left w:val="none" w:sz="0" w:space="0" w:color="auto"/>
        <w:bottom w:val="none" w:sz="0" w:space="0" w:color="auto"/>
        <w:right w:val="none" w:sz="0" w:space="0" w:color="auto"/>
      </w:divBdr>
    </w:div>
    <w:div w:id="1923176915">
      <w:bodyDiv w:val="1"/>
      <w:marLeft w:val="0"/>
      <w:marRight w:val="0"/>
      <w:marTop w:val="0"/>
      <w:marBottom w:val="0"/>
      <w:divBdr>
        <w:top w:val="none" w:sz="0" w:space="0" w:color="auto"/>
        <w:left w:val="none" w:sz="0" w:space="0" w:color="auto"/>
        <w:bottom w:val="none" w:sz="0" w:space="0" w:color="auto"/>
        <w:right w:val="none" w:sz="0" w:space="0" w:color="auto"/>
      </w:divBdr>
    </w:div>
    <w:div w:id="1924796148">
      <w:bodyDiv w:val="1"/>
      <w:marLeft w:val="0"/>
      <w:marRight w:val="0"/>
      <w:marTop w:val="0"/>
      <w:marBottom w:val="0"/>
      <w:divBdr>
        <w:top w:val="none" w:sz="0" w:space="0" w:color="auto"/>
        <w:left w:val="none" w:sz="0" w:space="0" w:color="auto"/>
        <w:bottom w:val="none" w:sz="0" w:space="0" w:color="auto"/>
        <w:right w:val="none" w:sz="0" w:space="0" w:color="auto"/>
      </w:divBdr>
    </w:div>
    <w:div w:id="1944025422">
      <w:bodyDiv w:val="1"/>
      <w:marLeft w:val="0"/>
      <w:marRight w:val="0"/>
      <w:marTop w:val="0"/>
      <w:marBottom w:val="0"/>
      <w:divBdr>
        <w:top w:val="none" w:sz="0" w:space="0" w:color="auto"/>
        <w:left w:val="none" w:sz="0" w:space="0" w:color="auto"/>
        <w:bottom w:val="none" w:sz="0" w:space="0" w:color="auto"/>
        <w:right w:val="none" w:sz="0" w:space="0" w:color="auto"/>
      </w:divBdr>
      <w:divsChild>
        <w:div w:id="1462572116">
          <w:marLeft w:val="0"/>
          <w:marRight w:val="0"/>
          <w:marTop w:val="0"/>
          <w:marBottom w:val="0"/>
          <w:divBdr>
            <w:top w:val="none" w:sz="0" w:space="0" w:color="auto"/>
            <w:left w:val="none" w:sz="0" w:space="0" w:color="auto"/>
            <w:bottom w:val="none" w:sz="0" w:space="0" w:color="auto"/>
            <w:right w:val="none" w:sz="0" w:space="0" w:color="auto"/>
          </w:divBdr>
          <w:divsChild>
            <w:div w:id="106059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779810">
      <w:bodyDiv w:val="1"/>
      <w:marLeft w:val="0"/>
      <w:marRight w:val="0"/>
      <w:marTop w:val="0"/>
      <w:marBottom w:val="0"/>
      <w:divBdr>
        <w:top w:val="none" w:sz="0" w:space="0" w:color="auto"/>
        <w:left w:val="none" w:sz="0" w:space="0" w:color="auto"/>
        <w:bottom w:val="none" w:sz="0" w:space="0" w:color="auto"/>
        <w:right w:val="none" w:sz="0" w:space="0" w:color="auto"/>
      </w:divBdr>
    </w:div>
    <w:div w:id="2033267326">
      <w:bodyDiv w:val="1"/>
      <w:marLeft w:val="0"/>
      <w:marRight w:val="0"/>
      <w:marTop w:val="0"/>
      <w:marBottom w:val="0"/>
      <w:divBdr>
        <w:top w:val="none" w:sz="0" w:space="0" w:color="auto"/>
        <w:left w:val="none" w:sz="0" w:space="0" w:color="auto"/>
        <w:bottom w:val="none" w:sz="0" w:space="0" w:color="auto"/>
        <w:right w:val="none" w:sz="0" w:space="0" w:color="auto"/>
      </w:divBdr>
    </w:div>
    <w:div w:id="2089617974">
      <w:bodyDiv w:val="1"/>
      <w:marLeft w:val="0"/>
      <w:marRight w:val="0"/>
      <w:marTop w:val="0"/>
      <w:marBottom w:val="0"/>
      <w:divBdr>
        <w:top w:val="none" w:sz="0" w:space="0" w:color="auto"/>
        <w:left w:val="none" w:sz="0" w:space="0" w:color="auto"/>
        <w:bottom w:val="none" w:sz="0" w:space="0" w:color="auto"/>
        <w:right w:val="none" w:sz="0" w:space="0" w:color="auto"/>
      </w:divBdr>
    </w:div>
    <w:div w:id="2090347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jpg"/><Relationship Id="rId20" Type="http://schemas.openxmlformats.org/officeDocument/2006/relationships/image" Target="media/image11.png"/><Relationship Id="rId21" Type="http://schemas.openxmlformats.org/officeDocument/2006/relationships/image" Target="media/image12.emf"/><Relationship Id="rId22" Type="http://schemas.openxmlformats.org/officeDocument/2006/relationships/oleObject" Target="embeddings/oleObject1.bin"/><Relationship Id="rId23" Type="http://schemas.openxmlformats.org/officeDocument/2006/relationships/image" Target="media/image13.emf"/><Relationship Id="rId24" Type="http://schemas.openxmlformats.org/officeDocument/2006/relationships/package" Target="embeddings/Microsoft_Excel_Macro-Enabled_Worksheet1.xlsm"/><Relationship Id="rId25" Type="http://schemas.openxmlformats.org/officeDocument/2006/relationships/image" Target="media/image14.png"/><Relationship Id="rId26" Type="http://schemas.openxmlformats.org/officeDocument/2006/relationships/image" Target="media/image15.emf"/><Relationship Id="rId27" Type="http://schemas.openxmlformats.org/officeDocument/2006/relationships/oleObject" Target="embeddings/oleObject2.bin"/><Relationship Id="rId28" Type="http://schemas.openxmlformats.org/officeDocument/2006/relationships/footer" Target="footer2.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png"/><Relationship Id="rId15" Type="http://schemas.openxmlformats.org/officeDocument/2006/relationships/image" Target="media/image7.jpe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hyperlink" Target="http://users.fs.cvut.cz/~"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D1B54-ADDC-9049-A079-CC936B5CF2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0</TotalTime>
  <Pages>49</Pages>
  <Words>10740</Words>
  <Characters>61220</Characters>
  <Application>Microsoft Macintosh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SFU Library Thesis Template</vt:lpstr>
    </vt:vector>
  </TitlesOfParts>
  <Manager/>
  <Company>Simon Fraser University</Company>
  <LinksUpToDate>false</LinksUpToDate>
  <CharactersWithSpaces>7181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FU Library Thesis Template</dc:title>
  <dc:subject/>
  <dc:creator>Library Department</dc:creator>
  <cp:keywords>3.01 - Spring 2017</cp:keywords>
  <dc:description>Updated: pii line spacing and signed approval instructions</dc:description>
  <cp:lastModifiedBy>Tandon, Akshat</cp:lastModifiedBy>
  <cp:revision>309</cp:revision>
  <cp:lastPrinted>2017-06-16T08:00:00Z</cp:lastPrinted>
  <dcterms:created xsi:type="dcterms:W3CDTF">2017-05-11T08:32:00Z</dcterms:created>
  <dcterms:modified xsi:type="dcterms:W3CDTF">2017-06-17T12:1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y4A1Yfm6"/&gt;&lt;style id="http://www.zotero.org/styles/iso690-numeric-brackets-cs" hasBibliography="1" bibliographyStyleHasBeenSet="1"/&gt;&lt;prefs&gt;&lt;pref name="fieldType" value="Field"/&gt;&lt;pref name="sto</vt:lpwstr>
  </property>
  <property fmtid="{D5CDD505-2E9C-101B-9397-08002B2CF9AE}" pid="3" name="ZOTERO_PREF_2">
    <vt:lpwstr>reReferences" value="true"/&gt;&lt;pref name="automaticJournalAbbreviations" value="true"/&gt;&lt;pref name="noteType" value=""/&gt;&lt;/prefs&gt;&lt;/data&gt;</vt:lpwstr>
  </property>
</Properties>
</file>